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4C9988" w14:textId="25FFA728" w:rsidR="00917D39" w:rsidRPr="003B4D92" w:rsidRDefault="00917D39" w:rsidP="00981A92">
      <w:pPr>
        <w:pStyle w:val="TableTitle"/>
      </w:pPr>
      <w:bookmarkStart w:id="0" w:name="_Toc125966621"/>
      <w:bookmarkStart w:id="1" w:name="_Toc129072132"/>
      <w:r w:rsidRPr="00917D39">
        <w:t>Table 2. Key Study Characteristics</w:t>
      </w:r>
      <w:bookmarkEnd w:id="0"/>
      <w:bookmarkEnd w:id="1"/>
    </w:p>
    <w:tbl>
      <w:tblPr>
        <w:tblStyle w:val="AHRQ1"/>
        <w:tblW w:w="5000" w:type="pct"/>
        <w:tblLayout w:type="fixed"/>
        <w:tblLook w:val="04A0" w:firstRow="1" w:lastRow="0" w:firstColumn="1" w:lastColumn="0" w:noHBand="0" w:noVBand="1"/>
      </w:tblPr>
      <w:tblGrid>
        <w:gridCol w:w="1354"/>
        <w:gridCol w:w="1330"/>
        <w:gridCol w:w="1877"/>
        <w:gridCol w:w="1795"/>
        <w:gridCol w:w="1841"/>
        <w:gridCol w:w="1134"/>
        <w:gridCol w:w="1649"/>
        <w:gridCol w:w="1980"/>
      </w:tblGrid>
      <w:tr w:rsidR="004B3157" w:rsidRPr="003B4D92" w14:paraId="745BF1AB" w14:textId="77777777" w:rsidTr="00396B3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354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24ED2A9D" w14:textId="172731FB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Intervention Purpose</w:t>
            </w:r>
            <w:r w:rsidRPr="004B3157">
              <w:rPr>
                <w:b/>
                <w:vertAlign w:val="superscript"/>
              </w:rPr>
              <w:t>a</w:t>
            </w:r>
          </w:p>
        </w:tc>
        <w:tc>
          <w:tcPr>
            <w:tcW w:w="1330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3988A1AD" w14:textId="23B53F86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Author (Year)</w:t>
            </w:r>
          </w:p>
        </w:tc>
        <w:tc>
          <w:tcPr>
            <w:tcW w:w="1877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0D832ED2" w14:textId="55B5230E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Population;</w:t>
            </w:r>
            <w:r w:rsidRPr="004B3157">
              <w:rPr>
                <w:b/>
                <w:vertAlign w:val="superscript"/>
              </w:rPr>
              <w:t xml:space="preserve"> </w:t>
            </w:r>
            <w:r>
              <w:rPr>
                <w:b/>
                <w:vertAlign w:val="superscript"/>
              </w:rPr>
              <w:t>b</w:t>
            </w:r>
          </w:p>
          <w:p w14:paraId="49AF3F1E" w14:textId="210EA4C2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Baseline HbA1c</w:t>
            </w:r>
            <w:r>
              <w:rPr>
                <w:b/>
                <w:vertAlign w:val="superscript"/>
              </w:rPr>
              <w:t>c</w:t>
            </w:r>
          </w:p>
        </w:tc>
        <w:tc>
          <w:tcPr>
            <w:tcW w:w="6419" w:type="dxa"/>
            <w:gridSpan w:val="4"/>
            <w:tcBorders>
              <w:top w:val="single" w:sz="12" w:space="0" w:color="auto"/>
              <w:bottom w:val="single" w:sz="8" w:space="0" w:color="auto"/>
            </w:tcBorders>
          </w:tcPr>
          <w:p w14:paraId="6315307F" w14:textId="77777777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Intervention</w:t>
            </w:r>
          </w:p>
        </w:tc>
        <w:tc>
          <w:tcPr>
            <w:tcW w:w="1980" w:type="dxa"/>
            <w:vMerge w:val="restart"/>
            <w:tcBorders>
              <w:top w:val="single" w:sz="12" w:space="0" w:color="auto"/>
            </w:tcBorders>
          </w:tcPr>
          <w:p w14:paraId="3EF266BB" w14:textId="59A55103" w:rsidR="004B3157" w:rsidRPr="003B4D92" w:rsidRDefault="004B3157" w:rsidP="00C15DEA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Comparator Type(s) (N)</w:t>
            </w:r>
          </w:p>
        </w:tc>
      </w:tr>
      <w:tr w:rsidR="004B3157" w:rsidRPr="003B4D92" w14:paraId="37C2A2F7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06530FE1" w14:textId="7A1EA32A" w:rsidR="004B3157" w:rsidRPr="003B4D92" w:rsidRDefault="004B3157" w:rsidP="00C15DEA">
            <w:pPr>
              <w:pStyle w:val="1-TableHeading"/>
              <w:rPr>
                <w:b w:val="0"/>
                <w:vertAlign w:val="superscript"/>
              </w:rPr>
            </w:pPr>
          </w:p>
        </w:tc>
        <w:tc>
          <w:tcPr>
            <w:tcW w:w="1330" w:type="dxa"/>
            <w:vMerge/>
            <w:tcBorders>
              <w:top w:val="nil"/>
              <w:bottom w:val="single" w:sz="4" w:space="0" w:color="auto"/>
            </w:tcBorders>
          </w:tcPr>
          <w:p w14:paraId="3B94EDCD" w14:textId="32669029" w:rsidR="004B3157" w:rsidRPr="003B4D92" w:rsidRDefault="004B3157" w:rsidP="00C15DEA">
            <w:pPr>
              <w:pStyle w:val="1-TableHeading"/>
              <w:rPr>
                <w:b w:val="0"/>
              </w:rPr>
            </w:pPr>
          </w:p>
        </w:tc>
        <w:tc>
          <w:tcPr>
            <w:tcW w:w="1877" w:type="dxa"/>
            <w:vMerge/>
            <w:tcBorders>
              <w:top w:val="nil"/>
              <w:bottom w:val="single" w:sz="4" w:space="0" w:color="auto"/>
            </w:tcBorders>
          </w:tcPr>
          <w:p w14:paraId="7D04AA50" w14:textId="0AE8514A" w:rsidR="004B3157" w:rsidRPr="003B4D92" w:rsidRDefault="004B3157" w:rsidP="00C15DEA">
            <w:pPr>
              <w:pStyle w:val="1-TableHeading"/>
              <w:rPr>
                <w:b w:val="0"/>
              </w:rPr>
            </w:pPr>
          </w:p>
        </w:tc>
        <w:tc>
          <w:tcPr>
            <w:tcW w:w="1795" w:type="dxa"/>
            <w:tcBorders>
              <w:top w:val="single" w:sz="8" w:space="0" w:color="auto"/>
              <w:bottom w:val="single" w:sz="4" w:space="0" w:color="auto"/>
            </w:tcBorders>
          </w:tcPr>
          <w:p w14:paraId="3706B4DA" w14:textId="49D363B1" w:rsidR="004B3157" w:rsidRPr="003B4D92" w:rsidRDefault="004B3157" w:rsidP="00C15DEA">
            <w:pPr>
              <w:pStyle w:val="1-TableHeading"/>
              <w:rPr>
                <w:b w:val="0"/>
                <w:vertAlign w:val="superscript"/>
              </w:rPr>
            </w:pPr>
            <w:r w:rsidRPr="003B4D92">
              <w:t xml:space="preserve">Focus: </w:t>
            </w:r>
            <w:r>
              <w:br/>
            </w:r>
            <w:r w:rsidRPr="003B4D92">
              <w:t>Description (N)</w:t>
            </w:r>
            <w:r>
              <w:rPr>
                <w:vertAlign w:val="superscript"/>
              </w:rPr>
              <w:t>d</w:t>
            </w:r>
          </w:p>
        </w:tc>
        <w:tc>
          <w:tcPr>
            <w:tcW w:w="1841" w:type="dxa"/>
            <w:tcBorders>
              <w:top w:val="single" w:sz="8" w:space="0" w:color="auto"/>
              <w:bottom w:val="single" w:sz="4" w:space="0" w:color="auto"/>
            </w:tcBorders>
          </w:tcPr>
          <w:p w14:paraId="1754D75B" w14:textId="77777777" w:rsidR="004B3157" w:rsidRPr="003B4D92" w:rsidRDefault="004B3157" w:rsidP="00C15DEA">
            <w:pPr>
              <w:pStyle w:val="1-TableHeading"/>
              <w:rPr>
                <w:b w:val="0"/>
              </w:rPr>
            </w:pPr>
            <w:r w:rsidRPr="003B4D92">
              <w:t>Audio Component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</w:tcPr>
          <w:p w14:paraId="2CD66E77" w14:textId="77777777" w:rsidR="004B3157" w:rsidRPr="003B4D92" w:rsidRDefault="004B3157" w:rsidP="00C15DEA">
            <w:pPr>
              <w:pStyle w:val="1-TableHeading"/>
              <w:rPr>
                <w:b w:val="0"/>
              </w:rPr>
            </w:pPr>
            <w:r w:rsidRPr="003B4D92">
              <w:t>Provider</w:t>
            </w:r>
          </w:p>
        </w:tc>
        <w:tc>
          <w:tcPr>
            <w:tcW w:w="1649" w:type="dxa"/>
            <w:tcBorders>
              <w:top w:val="single" w:sz="8" w:space="0" w:color="auto"/>
              <w:bottom w:val="single" w:sz="4" w:space="0" w:color="auto"/>
            </w:tcBorders>
          </w:tcPr>
          <w:p w14:paraId="39588BBF" w14:textId="4DA46680" w:rsidR="004B3157" w:rsidRPr="003B4D92" w:rsidRDefault="004B3157" w:rsidP="00C15DEA">
            <w:pPr>
              <w:pStyle w:val="1-TableHeading"/>
              <w:rPr>
                <w:b w:val="0"/>
                <w:vertAlign w:val="superscript"/>
              </w:rPr>
            </w:pPr>
            <w:r w:rsidRPr="003B4D92">
              <w:t>Other Supports</w:t>
            </w:r>
            <w:r w:rsidRPr="00F73576">
              <w:rPr>
                <w:vertAlign w:val="superscript"/>
              </w:rPr>
              <w:t>e</w:t>
            </w:r>
          </w:p>
        </w:tc>
        <w:tc>
          <w:tcPr>
            <w:tcW w:w="1980" w:type="dxa"/>
            <w:vMerge/>
            <w:tcBorders>
              <w:bottom w:val="single" w:sz="4" w:space="0" w:color="auto"/>
            </w:tcBorders>
          </w:tcPr>
          <w:p w14:paraId="14F5E0ED" w14:textId="5A00540D" w:rsidR="004B3157" w:rsidRPr="003B4D92" w:rsidRDefault="004B3157" w:rsidP="00C15DEA">
            <w:pPr>
              <w:pStyle w:val="1-TableHeading"/>
              <w:rPr>
                <w:b w:val="0"/>
              </w:rPr>
            </w:pPr>
          </w:p>
        </w:tc>
      </w:tr>
      <w:tr w:rsidR="000C15F4" w:rsidRPr="00917D39" w14:paraId="7025BCD2" w14:textId="77777777" w:rsidTr="00C62A44">
        <w:tc>
          <w:tcPr>
            <w:tcW w:w="1354" w:type="dxa"/>
            <w:vMerge w:val="restart"/>
            <w:tcBorders>
              <w:top w:val="single" w:sz="8" w:space="0" w:color="auto"/>
              <w:bottom w:val="single" w:sz="8" w:space="0" w:color="auto"/>
            </w:tcBorders>
          </w:tcPr>
          <w:p w14:paraId="40F2A06B" w14:textId="77777777" w:rsidR="000C15F4" w:rsidRPr="00917D39" w:rsidRDefault="000C15F4" w:rsidP="003B4D92">
            <w:pPr>
              <w:pStyle w:val="1-Tabletext"/>
            </w:pPr>
            <w:r w:rsidRPr="00917D39">
              <w:t>Supplement with audio care</w:t>
            </w:r>
          </w:p>
          <w:p w14:paraId="0A887671" w14:textId="77777777" w:rsidR="000C15F4" w:rsidRDefault="000C15F4" w:rsidP="003B4D92">
            <w:pPr>
              <w:pStyle w:val="1-Tabletext"/>
            </w:pPr>
          </w:p>
          <w:p w14:paraId="68EBAFF2" w14:textId="77777777" w:rsidR="000C15F4" w:rsidRDefault="000C15F4" w:rsidP="003B4D92">
            <w:pPr>
              <w:pStyle w:val="1-Tabletext"/>
            </w:pPr>
          </w:p>
          <w:p w14:paraId="1C2E3CC5" w14:textId="77777777" w:rsidR="000C15F4" w:rsidRDefault="000C15F4" w:rsidP="003B4D92">
            <w:pPr>
              <w:pStyle w:val="1-Tabletext"/>
            </w:pPr>
          </w:p>
          <w:p w14:paraId="34DDFFE0" w14:textId="77777777" w:rsidR="000C15F4" w:rsidRDefault="000C15F4" w:rsidP="003B4D92">
            <w:pPr>
              <w:pStyle w:val="1-Tabletext"/>
            </w:pPr>
          </w:p>
          <w:p w14:paraId="43ADF197" w14:textId="77777777" w:rsidR="000C15F4" w:rsidRDefault="000C15F4" w:rsidP="003B4D92">
            <w:pPr>
              <w:pStyle w:val="1-Tabletext"/>
            </w:pPr>
          </w:p>
          <w:p w14:paraId="031A170F" w14:textId="77777777" w:rsidR="000C15F4" w:rsidRDefault="000C15F4" w:rsidP="003B4D92">
            <w:pPr>
              <w:pStyle w:val="1-Tabletext"/>
            </w:pPr>
          </w:p>
          <w:p w14:paraId="1AF34ED4" w14:textId="77777777" w:rsidR="000C15F4" w:rsidRDefault="000C15F4" w:rsidP="003B4D92">
            <w:pPr>
              <w:pStyle w:val="1-Tabletext"/>
            </w:pPr>
          </w:p>
          <w:p w14:paraId="0323CD39" w14:textId="77777777" w:rsidR="000C15F4" w:rsidRDefault="000C15F4" w:rsidP="003B4D92">
            <w:pPr>
              <w:pStyle w:val="1-Tabletext"/>
            </w:pPr>
          </w:p>
          <w:p w14:paraId="0F84C2A6" w14:textId="77777777" w:rsidR="000C15F4" w:rsidRDefault="000C15F4" w:rsidP="003B4D92">
            <w:pPr>
              <w:pStyle w:val="1-Tabletext"/>
            </w:pPr>
          </w:p>
          <w:p w14:paraId="732C23F5" w14:textId="77777777" w:rsidR="000C15F4" w:rsidRDefault="000C15F4" w:rsidP="003B4D92">
            <w:pPr>
              <w:pStyle w:val="1-Tabletext"/>
            </w:pPr>
          </w:p>
          <w:p w14:paraId="5A0EDC3C" w14:textId="77777777" w:rsidR="000C15F4" w:rsidRDefault="000C15F4" w:rsidP="002B10A5">
            <w:pPr>
              <w:pStyle w:val="1-Tabletext"/>
            </w:pPr>
          </w:p>
          <w:p w14:paraId="043A1D30" w14:textId="77777777" w:rsidR="000C15F4" w:rsidRDefault="000C15F4" w:rsidP="002B10A5">
            <w:pPr>
              <w:pStyle w:val="1-Tabletext"/>
            </w:pPr>
          </w:p>
          <w:p w14:paraId="44003C83" w14:textId="77777777" w:rsidR="000C15F4" w:rsidRDefault="000C15F4" w:rsidP="002B10A5">
            <w:pPr>
              <w:pStyle w:val="1-Tabletext"/>
            </w:pPr>
          </w:p>
          <w:p w14:paraId="1D39B20A" w14:textId="77777777" w:rsidR="000C15F4" w:rsidRDefault="000C15F4" w:rsidP="002B10A5">
            <w:pPr>
              <w:pStyle w:val="1-Tabletext"/>
            </w:pPr>
          </w:p>
          <w:p w14:paraId="66708B16" w14:textId="77777777" w:rsidR="000C15F4" w:rsidRDefault="000C15F4" w:rsidP="002B10A5">
            <w:pPr>
              <w:pStyle w:val="1-Tabletext"/>
            </w:pPr>
          </w:p>
          <w:p w14:paraId="14FC3212" w14:textId="77777777" w:rsidR="000C15F4" w:rsidRDefault="000C15F4" w:rsidP="002B10A5">
            <w:pPr>
              <w:pStyle w:val="1-Tabletext"/>
            </w:pPr>
          </w:p>
          <w:p w14:paraId="35966E82" w14:textId="77777777" w:rsidR="000C15F4" w:rsidRDefault="000C15F4" w:rsidP="002B10A5">
            <w:pPr>
              <w:pStyle w:val="1-Tabletext"/>
            </w:pPr>
          </w:p>
          <w:p w14:paraId="765441A1" w14:textId="77777777" w:rsidR="000C15F4" w:rsidRDefault="000C15F4" w:rsidP="002B10A5">
            <w:pPr>
              <w:pStyle w:val="1-Tabletext"/>
            </w:pPr>
          </w:p>
          <w:p w14:paraId="1551636F" w14:textId="77777777" w:rsidR="000C15F4" w:rsidRDefault="000C15F4" w:rsidP="002B10A5">
            <w:pPr>
              <w:pStyle w:val="1-Tabletext"/>
            </w:pPr>
          </w:p>
          <w:p w14:paraId="7F9A4433" w14:textId="77777777" w:rsidR="000C15F4" w:rsidRDefault="000C15F4" w:rsidP="002B10A5">
            <w:pPr>
              <w:pStyle w:val="1-Tabletext"/>
            </w:pPr>
          </w:p>
          <w:p w14:paraId="54817697" w14:textId="77777777" w:rsidR="000C15F4" w:rsidRDefault="000C15F4" w:rsidP="002B10A5">
            <w:pPr>
              <w:pStyle w:val="1-Tabletext"/>
            </w:pPr>
          </w:p>
          <w:p w14:paraId="34D0407B" w14:textId="77777777" w:rsidR="000C15F4" w:rsidRDefault="000C15F4" w:rsidP="002B10A5">
            <w:pPr>
              <w:pStyle w:val="1-Tabletext"/>
            </w:pPr>
          </w:p>
          <w:p w14:paraId="0FFBF959" w14:textId="77777777" w:rsidR="000C15F4" w:rsidRDefault="000C15F4" w:rsidP="002B10A5">
            <w:pPr>
              <w:pStyle w:val="1-Tabletext"/>
            </w:pPr>
          </w:p>
          <w:p w14:paraId="2C51F4FC" w14:textId="77777777" w:rsidR="000C15F4" w:rsidRDefault="000C15F4" w:rsidP="002B10A5">
            <w:pPr>
              <w:pStyle w:val="1-Tabletext"/>
            </w:pPr>
          </w:p>
          <w:p w14:paraId="560A8A03" w14:textId="77777777" w:rsidR="000C15F4" w:rsidRDefault="000C15F4" w:rsidP="002B10A5">
            <w:pPr>
              <w:pStyle w:val="1-Tabletext"/>
            </w:pPr>
          </w:p>
          <w:p w14:paraId="34A64FEF" w14:textId="77777777" w:rsidR="000C15F4" w:rsidRDefault="000C15F4" w:rsidP="002B10A5">
            <w:pPr>
              <w:pStyle w:val="1-Tabletext"/>
            </w:pPr>
          </w:p>
          <w:p w14:paraId="45E88991" w14:textId="77777777" w:rsidR="000C15F4" w:rsidRDefault="000C15F4" w:rsidP="002B10A5">
            <w:pPr>
              <w:pStyle w:val="1-Tabletext"/>
            </w:pPr>
          </w:p>
          <w:p w14:paraId="6032F0B1" w14:textId="77777777" w:rsidR="000C15F4" w:rsidRDefault="000C15F4" w:rsidP="002B10A5">
            <w:pPr>
              <w:pStyle w:val="1-Tabletext"/>
            </w:pPr>
          </w:p>
          <w:p w14:paraId="07DF17F0" w14:textId="77777777" w:rsidR="000C15F4" w:rsidRDefault="000C15F4" w:rsidP="002B10A5">
            <w:pPr>
              <w:pStyle w:val="1-Tabletext"/>
            </w:pPr>
          </w:p>
          <w:p w14:paraId="40C995B4" w14:textId="77777777" w:rsidR="000C15F4" w:rsidRDefault="000C15F4" w:rsidP="002B10A5">
            <w:pPr>
              <w:pStyle w:val="1-Tabletext"/>
            </w:pPr>
          </w:p>
          <w:p w14:paraId="40767277" w14:textId="77777777" w:rsidR="000C15F4" w:rsidRDefault="000C15F4" w:rsidP="002B10A5">
            <w:pPr>
              <w:pStyle w:val="1-Tabletext"/>
            </w:pPr>
          </w:p>
          <w:p w14:paraId="48866AA6" w14:textId="67B6455C" w:rsidR="000C15F4" w:rsidRDefault="000C15F4" w:rsidP="002B10A5">
            <w:pPr>
              <w:pStyle w:val="1-Tabletext"/>
            </w:pPr>
          </w:p>
          <w:p w14:paraId="568FB935" w14:textId="62C0F779" w:rsidR="000C15F4" w:rsidRDefault="000C15F4" w:rsidP="002B10A5">
            <w:pPr>
              <w:pStyle w:val="1-Tabletext"/>
            </w:pPr>
          </w:p>
          <w:p w14:paraId="287A9CFC" w14:textId="77777777" w:rsidR="000C15F4" w:rsidRDefault="000C15F4" w:rsidP="002B10A5">
            <w:pPr>
              <w:pStyle w:val="1-Tabletext"/>
            </w:pPr>
          </w:p>
          <w:p w14:paraId="3700F5AC" w14:textId="76228B13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  <w:tcBorders>
              <w:top w:val="single" w:sz="4" w:space="0" w:color="auto"/>
            </w:tcBorders>
          </w:tcPr>
          <w:p w14:paraId="3ADDA84B" w14:textId="13F47F6A" w:rsidR="000C15F4" w:rsidRPr="00917D39" w:rsidRDefault="000C15F4" w:rsidP="003B4D92">
            <w:pPr>
              <w:pStyle w:val="1-Tabletext"/>
            </w:pPr>
            <w:r w:rsidRPr="00917D39">
              <w:t>Doupis 2019</w:t>
            </w:r>
            <w:r w:rsidR="00906EC3">
              <w:fldChar w:fldCharType="begin">
      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15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4" w:space="0" w:color="auto"/>
            </w:tcBorders>
          </w:tcPr>
          <w:p w14:paraId="648E12CC" w14:textId="447ED582" w:rsidR="000C15F4" w:rsidRPr="00917D39" w:rsidRDefault="000C15F4" w:rsidP="003B4D92">
            <w:pPr>
              <w:pStyle w:val="1-Tabletext"/>
            </w:pPr>
            <w:r w:rsidRPr="00917D39">
              <w:t>Older adults (ages 65+)§ with type 2 diabetes;</w:t>
            </w:r>
          </w:p>
          <w:p w14:paraId="3973F5E0" w14:textId="77777777" w:rsidR="000C15F4" w:rsidRPr="00917D39" w:rsidRDefault="000C15F4" w:rsidP="003B4D92">
            <w:pPr>
              <w:pStyle w:val="1-Tabletext"/>
            </w:pPr>
            <w:r w:rsidRPr="00917D39">
              <w:t>7.8 (0.9)</w:t>
            </w:r>
          </w:p>
        </w:tc>
        <w:tc>
          <w:tcPr>
            <w:tcW w:w="1795" w:type="dxa"/>
            <w:tcBorders>
              <w:top w:val="single" w:sz="4" w:space="0" w:color="auto"/>
            </w:tcBorders>
          </w:tcPr>
          <w:p w14:paraId="30AC5D14" w14:textId="36FD173D" w:rsidR="000C15F4" w:rsidRPr="00917D39" w:rsidRDefault="000C15F4" w:rsidP="003B4D92">
            <w:pPr>
              <w:pStyle w:val="1-Tabletext"/>
            </w:pPr>
            <w:r w:rsidRPr="00917D39">
              <w:t>MM+BLC: Empowerment group (systematic patient education program)</w:t>
            </w:r>
            <w:r>
              <w:t xml:space="preserve"> + </w:t>
            </w:r>
            <w:r w:rsidRPr="00917D39">
              <w:t>UC (230)</w:t>
            </w:r>
          </w:p>
        </w:tc>
        <w:tc>
          <w:tcPr>
            <w:tcW w:w="1841" w:type="dxa"/>
            <w:tcBorders>
              <w:top w:val="single" w:sz="4" w:space="0" w:color="auto"/>
            </w:tcBorders>
          </w:tcPr>
          <w:p w14:paraId="5F7BA5C6" w14:textId="77777777" w:rsidR="000C15F4" w:rsidRPr="00917D39" w:rsidRDefault="000C15F4" w:rsidP="003B4D92">
            <w:pPr>
              <w:pStyle w:val="1-Tabletext"/>
            </w:pPr>
            <w:r w:rsidRPr="00917D39">
              <w:t>Biweekly calls over 8 months (mean 15.3 calls per patient); duration NR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5939125" w14:textId="77777777" w:rsidR="000C15F4" w:rsidRPr="00917D39" w:rsidRDefault="000C15F4" w:rsidP="003B4D92">
            <w:pPr>
              <w:pStyle w:val="1-Tabletext"/>
            </w:pPr>
            <w:r w:rsidRPr="00917D39">
              <w:t>Physician</w:t>
            </w:r>
          </w:p>
        </w:tc>
        <w:tc>
          <w:tcPr>
            <w:tcW w:w="1649" w:type="dxa"/>
            <w:tcBorders>
              <w:top w:val="single" w:sz="4" w:space="0" w:color="auto"/>
            </w:tcBorders>
          </w:tcPr>
          <w:p w14:paraId="293407B8" w14:textId="77777777" w:rsidR="000C15F4" w:rsidRPr="00917D39" w:rsidRDefault="000C15F4" w:rsidP="003B4D92">
            <w:pPr>
              <w:pStyle w:val="1-Tabletext"/>
            </w:pPr>
            <w:r w:rsidRPr="00917D39">
              <w:t xml:space="preserve">Sponsor-approved educational material 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4C18D810" w14:textId="77777777" w:rsidR="000C15F4" w:rsidRPr="00917D39" w:rsidRDefault="000C15F4" w:rsidP="003B4D92">
            <w:pPr>
              <w:pStyle w:val="1-Tabletext"/>
            </w:pPr>
            <w:r w:rsidRPr="00917D39">
              <w:t>UC (referred or directed to seek care as needed, 227)</w:t>
            </w:r>
          </w:p>
        </w:tc>
      </w:tr>
      <w:tr w:rsidR="000C15F4" w:rsidRPr="00917D39" w14:paraId="78211D5D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72C9AA6A" w14:textId="2F34EB28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3D9B9487" w14:textId="3EAF0492" w:rsidR="000C15F4" w:rsidRPr="00917D39" w:rsidRDefault="000C15F4" w:rsidP="003B4D92">
            <w:pPr>
              <w:pStyle w:val="1-Tabletext"/>
            </w:pPr>
            <w:r w:rsidRPr="00917D39">
              <w:t>Lauffenburger 2019</w:t>
            </w:r>
            <w:r w:rsidR="00906EC3">
              <w:fldChar w:fldCharType="begin">
                <w:fldData xml:space="preserve">PEVuZE5vdGU+PENpdGUgRXhjbHVkZUF1dGg9IjEiIEV4Y2x1ZGVZZWFyPSIxIj48QXV0aG9yPkxh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xh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5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149DC7CD" w14:textId="700BEA34" w:rsidR="000C15F4" w:rsidRPr="00917D39" w:rsidRDefault="000C15F4" w:rsidP="003B4D92">
            <w:pPr>
              <w:pStyle w:val="1-Tabletext"/>
            </w:pPr>
            <w:r w:rsidRPr="00917D39">
              <w:t>Adults with type 2 diabetes;</w:t>
            </w:r>
          </w:p>
          <w:p w14:paraId="0406C544" w14:textId="77777777" w:rsidR="000C15F4" w:rsidRPr="00917D39" w:rsidRDefault="000C15F4" w:rsidP="003B4D92">
            <w:pPr>
              <w:pStyle w:val="1-Tabletext"/>
            </w:pPr>
            <w:r w:rsidRPr="00917D39">
              <w:t>G1: 9.3 (1.6), G2: 9.4 (1.6)</w:t>
            </w:r>
          </w:p>
        </w:tc>
        <w:tc>
          <w:tcPr>
            <w:tcW w:w="1795" w:type="dxa"/>
          </w:tcPr>
          <w:p w14:paraId="12CA6140" w14:textId="267157BA" w:rsidR="000C15F4" w:rsidRPr="00917D39" w:rsidRDefault="000C15F4" w:rsidP="003B4D92">
            <w:pPr>
              <w:pStyle w:val="1-Tabletext"/>
            </w:pPr>
            <w:r w:rsidRPr="00917D39">
              <w:t>MM+BLC: Telephone-based patient-centered intervention</w:t>
            </w:r>
            <w:r>
              <w:t xml:space="preserve"> + </w:t>
            </w:r>
            <w:r w:rsidRPr="00917D39">
              <w:t>UC (700)</w:t>
            </w:r>
          </w:p>
        </w:tc>
        <w:tc>
          <w:tcPr>
            <w:tcW w:w="1841" w:type="dxa"/>
          </w:tcPr>
          <w:p w14:paraId="790199C8" w14:textId="77777777" w:rsidR="000C15F4" w:rsidRPr="00917D39" w:rsidRDefault="000C15F4" w:rsidP="003B4D92">
            <w:pPr>
              <w:pStyle w:val="1-Tabletext"/>
            </w:pPr>
            <w:r w:rsidRPr="00917D39">
              <w:t>4 calls over 12 months; 30 minutes/call</w:t>
            </w:r>
          </w:p>
        </w:tc>
        <w:tc>
          <w:tcPr>
            <w:tcW w:w="1134" w:type="dxa"/>
          </w:tcPr>
          <w:p w14:paraId="4D757D13" w14:textId="77777777" w:rsidR="000C15F4" w:rsidRPr="00917D39" w:rsidRDefault="000C15F4" w:rsidP="003B4D92">
            <w:pPr>
              <w:pStyle w:val="1-Tabletext"/>
            </w:pPr>
            <w:r w:rsidRPr="00917D39">
              <w:t>Pharmacist</w:t>
            </w:r>
          </w:p>
        </w:tc>
        <w:tc>
          <w:tcPr>
            <w:tcW w:w="1649" w:type="dxa"/>
          </w:tcPr>
          <w:p w14:paraId="2F4C1FA4" w14:textId="77777777" w:rsidR="000C15F4" w:rsidRPr="00917D39" w:rsidRDefault="000C15F4" w:rsidP="003B4D92">
            <w:pPr>
              <w:pStyle w:val="1-Tabletext"/>
            </w:pPr>
            <w:r w:rsidRPr="00917D39">
              <w:t>Simple pillbox and shared decision-making postcard</w:t>
            </w:r>
          </w:p>
        </w:tc>
        <w:tc>
          <w:tcPr>
            <w:tcW w:w="1980" w:type="dxa"/>
          </w:tcPr>
          <w:p w14:paraId="166692F9" w14:textId="77777777" w:rsidR="000C15F4" w:rsidRPr="00917D39" w:rsidRDefault="000C15F4" w:rsidP="003B4D92">
            <w:pPr>
              <w:pStyle w:val="1-Tabletext"/>
            </w:pPr>
            <w:r w:rsidRPr="00917D39">
              <w:t>UC (unspecified, 700)</w:t>
            </w:r>
          </w:p>
        </w:tc>
      </w:tr>
      <w:tr w:rsidR="000C15F4" w:rsidRPr="00917D39" w14:paraId="6A7D33A7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297080DB" w14:textId="1966A29D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5C0C2600" w14:textId="42C2C683" w:rsidR="000C15F4" w:rsidRPr="00917D39" w:rsidRDefault="000C15F4" w:rsidP="003B4D92">
            <w:pPr>
              <w:pStyle w:val="1-Tabletext"/>
            </w:pPr>
            <w:r w:rsidRPr="00917D39">
              <w:t>Varney 2014</w:t>
            </w:r>
            <w:r w:rsidR="00906EC3">
              <w:fldChar w:fldCharType="begin">
                <w:fldData xml:space="preserve">PEVuZE5vdGU+PENpdGUgRXhjbHVkZUF1dGg9IjEiIEV4Y2x1ZGVZZWFyPSIxIj48QXV0aG9yPlZh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lZh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8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591AC309" w14:textId="61AFF364" w:rsidR="000C15F4" w:rsidRPr="00917D39" w:rsidRDefault="000C15F4" w:rsidP="003B4D92">
            <w:pPr>
              <w:pStyle w:val="1-Tabletext"/>
            </w:pPr>
            <w:r w:rsidRPr="00917D39">
              <w:t>Adults with type 2 diabetes;</w:t>
            </w:r>
          </w:p>
          <w:p w14:paraId="72B925D4" w14:textId="653F48DE" w:rsidR="000C15F4" w:rsidRPr="00917D39" w:rsidRDefault="000C15F4" w:rsidP="003B4D92">
            <w:pPr>
              <w:pStyle w:val="1-Tabletext"/>
            </w:pPr>
            <w:r w:rsidRPr="00917D39">
              <w:t>G1: 8.2 (</w:t>
            </w:r>
            <w:r>
              <w:t xml:space="preserve">95% CI: </w:t>
            </w:r>
            <w:r w:rsidRPr="00917D39">
              <w:t>8.0 to 9.7),</w:t>
            </w:r>
          </w:p>
          <w:p w14:paraId="43ED35FE" w14:textId="47DB65BB" w:rsidR="000C15F4" w:rsidRPr="00917D39" w:rsidRDefault="000C15F4" w:rsidP="003B4D92">
            <w:pPr>
              <w:pStyle w:val="1-Tabletext"/>
            </w:pPr>
            <w:r w:rsidRPr="00917D39">
              <w:t>G2: 8.5 (</w:t>
            </w:r>
            <w:r>
              <w:t xml:space="preserve">95% CI: </w:t>
            </w:r>
            <w:r w:rsidRPr="00917D39">
              <w:t>8.1 to 8.9)</w:t>
            </w:r>
          </w:p>
        </w:tc>
        <w:tc>
          <w:tcPr>
            <w:tcW w:w="1795" w:type="dxa"/>
          </w:tcPr>
          <w:p w14:paraId="7E3D3466" w14:textId="46DAA527" w:rsidR="000C15F4" w:rsidRPr="00917D39" w:rsidRDefault="000C15F4" w:rsidP="003B4D92">
            <w:pPr>
              <w:pStyle w:val="1-Tabletext"/>
            </w:pPr>
            <w:r w:rsidRPr="00917D39">
              <w:t>MM+BLC: Telephone coaching</w:t>
            </w:r>
            <w:r>
              <w:t xml:space="preserve"> + </w:t>
            </w:r>
            <w:r w:rsidRPr="00917D39">
              <w:t>UC (47)</w:t>
            </w:r>
          </w:p>
        </w:tc>
        <w:tc>
          <w:tcPr>
            <w:tcW w:w="1841" w:type="dxa"/>
          </w:tcPr>
          <w:p w14:paraId="0D10392D" w14:textId="5AE304BA" w:rsidR="000C15F4" w:rsidRPr="00917D39" w:rsidRDefault="000C15F4" w:rsidP="003B4D92">
            <w:pPr>
              <w:pStyle w:val="1-Tabletext"/>
            </w:pPr>
            <w:r w:rsidRPr="00917D39">
              <w:t>7 calls (monthly for 6 months + initial call); 45 minutes/initial call, 20 minutes/follow-up call</w:t>
            </w:r>
          </w:p>
        </w:tc>
        <w:tc>
          <w:tcPr>
            <w:tcW w:w="1134" w:type="dxa"/>
          </w:tcPr>
          <w:p w14:paraId="426E1A3C" w14:textId="4CFEAA6D" w:rsidR="000C15F4" w:rsidRPr="00917D39" w:rsidRDefault="000C15F4" w:rsidP="003B4D92">
            <w:pPr>
              <w:pStyle w:val="1-Tabletext"/>
            </w:pPr>
            <w:r w:rsidRPr="00917D39">
              <w:t>Registered dieti</w:t>
            </w:r>
            <w:r>
              <w:t>t</w:t>
            </w:r>
            <w:r w:rsidRPr="00917D39">
              <w:t>ian</w:t>
            </w:r>
          </w:p>
        </w:tc>
        <w:tc>
          <w:tcPr>
            <w:tcW w:w="1649" w:type="dxa"/>
          </w:tcPr>
          <w:p w14:paraId="14F1540E" w14:textId="77777777" w:rsidR="000C15F4" w:rsidRPr="00917D39" w:rsidRDefault="000C15F4" w:rsidP="003B4D92">
            <w:pPr>
              <w:pStyle w:val="1-Tabletext"/>
            </w:pPr>
            <w:r w:rsidRPr="00917D39">
              <w:t>-</w:t>
            </w:r>
          </w:p>
        </w:tc>
        <w:tc>
          <w:tcPr>
            <w:tcW w:w="1980" w:type="dxa"/>
          </w:tcPr>
          <w:p w14:paraId="093251EA" w14:textId="13ED1973" w:rsidR="000C15F4" w:rsidRPr="00917D39" w:rsidRDefault="000C15F4" w:rsidP="003B4D92">
            <w:pPr>
              <w:pStyle w:val="1-Tabletext"/>
            </w:pPr>
            <w:r w:rsidRPr="00917D39">
              <w:t>UC (referred or directed to seek care as needed, 47)</w:t>
            </w:r>
          </w:p>
        </w:tc>
      </w:tr>
      <w:tr w:rsidR="000C15F4" w:rsidRPr="00917D39" w14:paraId="56665FE0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60338FF7" w14:textId="56EB5C3B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3526F210" w14:textId="57F9D328" w:rsidR="000C15F4" w:rsidRPr="00917D39" w:rsidRDefault="000C15F4" w:rsidP="003B4D92">
            <w:pPr>
              <w:pStyle w:val="1-Tabletext"/>
            </w:pPr>
            <w:r w:rsidRPr="00917D39">
              <w:t>Baron 2017</w:t>
            </w:r>
            <w:r w:rsidR="00906EC3">
              <w:fldChar w:fldCharType="begin">
      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2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322128E7" w14:textId="2C405C7B" w:rsidR="000C15F4" w:rsidRPr="00917D39" w:rsidRDefault="000C15F4" w:rsidP="003B4D92">
            <w:pPr>
              <w:pStyle w:val="1-Tabletext"/>
            </w:pPr>
            <w:r w:rsidRPr="00917D39">
              <w:t>BIPOC,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limited English proficiency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adults with type 1 or 2 diabetes;</w:t>
            </w:r>
          </w:p>
          <w:p w14:paraId="3D2AFEA2" w14:textId="77777777" w:rsidR="000C15F4" w:rsidRPr="00917D39" w:rsidRDefault="000C15F4" w:rsidP="003B4D92">
            <w:pPr>
              <w:pStyle w:val="1-Tabletext"/>
            </w:pPr>
            <w:r w:rsidRPr="00917D39">
              <w:t>G1: 9.1 (1.8), G2: 8.9 (1.7)</w:t>
            </w:r>
          </w:p>
        </w:tc>
        <w:tc>
          <w:tcPr>
            <w:tcW w:w="1795" w:type="dxa"/>
          </w:tcPr>
          <w:p w14:paraId="35776917" w14:textId="60DCE898" w:rsidR="000C15F4" w:rsidRPr="00917D39" w:rsidRDefault="000C15F4" w:rsidP="003B4D92">
            <w:pPr>
              <w:pStyle w:val="1-Tabletext"/>
            </w:pPr>
            <w:r w:rsidRPr="00917D39">
              <w:t>MM+BLC: Mobile telehealth</w:t>
            </w:r>
            <w:r>
              <w:t xml:space="preserve"> + </w:t>
            </w:r>
            <w:r w:rsidRPr="00917D39">
              <w:t>UC (45)</w:t>
            </w:r>
          </w:p>
        </w:tc>
        <w:tc>
          <w:tcPr>
            <w:tcW w:w="1841" w:type="dxa"/>
          </w:tcPr>
          <w:p w14:paraId="410761D6" w14:textId="0C6A082A" w:rsidR="000C15F4" w:rsidRPr="00917D39" w:rsidRDefault="000C15F4" w:rsidP="003B4D92">
            <w:pPr>
              <w:pStyle w:val="1-Tabletext"/>
            </w:pPr>
            <w:r w:rsidRPr="00917D39">
              <w:t>6 calls (weekly for 6 weeks, additional calls as needed); duration not reported</w:t>
            </w:r>
          </w:p>
        </w:tc>
        <w:tc>
          <w:tcPr>
            <w:tcW w:w="1134" w:type="dxa"/>
          </w:tcPr>
          <w:p w14:paraId="53411759" w14:textId="24BCA138" w:rsidR="000C15F4" w:rsidRPr="00917D39" w:rsidRDefault="000C15F4" w:rsidP="003B4D92">
            <w:pPr>
              <w:pStyle w:val="1-Tabletext"/>
            </w:pPr>
            <w:r w:rsidRPr="00917D39">
              <w:t xml:space="preserve">Registered nurse </w:t>
            </w:r>
          </w:p>
        </w:tc>
        <w:tc>
          <w:tcPr>
            <w:tcW w:w="1649" w:type="dxa"/>
          </w:tcPr>
          <w:p w14:paraId="03298B8D" w14:textId="77777777" w:rsidR="000C15F4" w:rsidRPr="00917D39" w:rsidRDefault="000C15F4" w:rsidP="003B4D92">
            <w:pPr>
              <w:pStyle w:val="1-Tabletext"/>
            </w:pPr>
            <w:r w:rsidRPr="00917D39">
              <w:t>BG meter, BP monitor, mobile-phone, and Bluetooth cradle to store and transmit diabetes-related data to an MTH nurse</w:t>
            </w:r>
          </w:p>
        </w:tc>
        <w:tc>
          <w:tcPr>
            <w:tcW w:w="1980" w:type="dxa"/>
          </w:tcPr>
          <w:p w14:paraId="6BDB4802" w14:textId="77777777" w:rsidR="000C15F4" w:rsidRPr="00917D39" w:rsidRDefault="000C15F4" w:rsidP="003B4D92">
            <w:pPr>
              <w:pStyle w:val="1-Tabletext"/>
            </w:pPr>
            <w:r w:rsidRPr="00917D39">
              <w:t>UC (in-person visits, 36)</w:t>
            </w:r>
          </w:p>
        </w:tc>
      </w:tr>
      <w:tr w:rsidR="000C15F4" w:rsidRPr="00917D39" w14:paraId="28C29ACC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3078FB8D" w14:textId="4B392295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  <w:tcBorders>
              <w:bottom w:val="single" w:sz="8" w:space="0" w:color="auto"/>
            </w:tcBorders>
          </w:tcPr>
          <w:p w14:paraId="2C572EA2" w14:textId="385B7433" w:rsidR="000C15F4" w:rsidRPr="00917D39" w:rsidRDefault="000C15F4" w:rsidP="003B4D92">
            <w:pPr>
              <w:pStyle w:val="1-Tabletext"/>
            </w:pPr>
            <w:r w:rsidRPr="00917D39">
              <w:t>Crowley 2013</w:t>
            </w:r>
            <w:r w:rsidR="00906EC3">
              <w:fldChar w:fldCharType="begin">
      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3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bottom w:val="single" w:sz="8" w:space="0" w:color="auto"/>
            </w:tcBorders>
          </w:tcPr>
          <w:p w14:paraId="27A4D199" w14:textId="244194D5" w:rsidR="000C15F4" w:rsidRPr="00917D39" w:rsidRDefault="000C15F4" w:rsidP="003B4D92">
            <w:pPr>
              <w:pStyle w:val="1-Tabletext"/>
            </w:pPr>
            <w:r w:rsidRPr="00917D39">
              <w:t>BIPOC‡, low income,§ low health or digital literacy§ adults with type 2 diabetes;</w:t>
            </w:r>
          </w:p>
          <w:p w14:paraId="79099EC3" w14:textId="77777777" w:rsidR="000C15F4" w:rsidRPr="00917D39" w:rsidRDefault="000C15F4" w:rsidP="003B4D92">
            <w:pPr>
              <w:pStyle w:val="1-Tabletext"/>
            </w:pPr>
            <w:r w:rsidRPr="00917D39">
              <w:t>G1: 8.0 (0.1), G2: 8.0 (0.1)</w:t>
            </w:r>
          </w:p>
        </w:tc>
        <w:tc>
          <w:tcPr>
            <w:tcW w:w="1795" w:type="dxa"/>
            <w:tcBorders>
              <w:bottom w:val="single" w:sz="8" w:space="0" w:color="auto"/>
            </w:tcBorders>
          </w:tcPr>
          <w:p w14:paraId="011CAA49" w14:textId="15D3F69F" w:rsidR="000C15F4" w:rsidRPr="00917D39" w:rsidRDefault="000C15F4" w:rsidP="003B4D92">
            <w:pPr>
              <w:pStyle w:val="1-Tabletext"/>
            </w:pPr>
            <w:r w:rsidRPr="00917D39">
              <w:t>MM+BLC: Telephone intervention</w:t>
            </w:r>
            <w:r>
              <w:t xml:space="preserve"> + </w:t>
            </w:r>
            <w:r w:rsidRPr="00917D39">
              <w:t>UC (182)</w:t>
            </w:r>
          </w:p>
        </w:tc>
        <w:tc>
          <w:tcPr>
            <w:tcW w:w="1841" w:type="dxa"/>
            <w:tcBorders>
              <w:bottom w:val="single" w:sz="8" w:space="0" w:color="auto"/>
            </w:tcBorders>
          </w:tcPr>
          <w:p w14:paraId="43BD6758" w14:textId="17FFD4DE" w:rsidR="000C15F4" w:rsidRPr="00917D39" w:rsidRDefault="000C15F4" w:rsidP="003B4D92">
            <w:pPr>
              <w:pStyle w:val="1-Tabletext"/>
            </w:pPr>
            <w:r w:rsidRPr="00917D39">
              <w:t>12 calls (monthly for 1 year); 17 minutes/call</w:t>
            </w:r>
          </w:p>
        </w:tc>
        <w:tc>
          <w:tcPr>
            <w:tcW w:w="1134" w:type="dxa"/>
            <w:tcBorders>
              <w:bottom w:val="single" w:sz="8" w:space="0" w:color="auto"/>
            </w:tcBorders>
          </w:tcPr>
          <w:p w14:paraId="543276FB" w14:textId="7023143C" w:rsidR="000C15F4" w:rsidRPr="00917D39" w:rsidRDefault="000C15F4" w:rsidP="003B4D92">
            <w:pPr>
              <w:pStyle w:val="1-Tabletext"/>
            </w:pPr>
            <w:r w:rsidRPr="00917D39">
              <w:t>Registered nurse</w:t>
            </w:r>
          </w:p>
        </w:tc>
        <w:tc>
          <w:tcPr>
            <w:tcW w:w="1649" w:type="dxa"/>
            <w:tcBorders>
              <w:bottom w:val="single" w:sz="8" w:space="0" w:color="auto"/>
            </w:tcBorders>
          </w:tcPr>
          <w:p w14:paraId="2F0B6296" w14:textId="77777777" w:rsidR="000C15F4" w:rsidRPr="00917D39" w:rsidRDefault="000C15F4" w:rsidP="003B4D92">
            <w:pPr>
              <w:pStyle w:val="1-Tabletext"/>
            </w:pPr>
            <w:r w:rsidRPr="00917D39">
              <w:t xml:space="preserve">Education modules tailored to low-income/low-health-literacy patients; </w:t>
            </w:r>
          </w:p>
        </w:tc>
        <w:tc>
          <w:tcPr>
            <w:tcW w:w="1980" w:type="dxa"/>
            <w:tcBorders>
              <w:bottom w:val="single" w:sz="8" w:space="0" w:color="auto"/>
            </w:tcBorders>
          </w:tcPr>
          <w:p w14:paraId="62D1E171" w14:textId="3B510F24" w:rsidR="000C15F4" w:rsidRPr="00917D39" w:rsidRDefault="000C15F4" w:rsidP="003B4D92">
            <w:pPr>
              <w:pStyle w:val="1-Tabletext"/>
            </w:pPr>
            <w:r w:rsidRPr="00917D39">
              <w:t>UC (no care, 177)</w:t>
            </w:r>
          </w:p>
        </w:tc>
      </w:tr>
      <w:tr w:rsidR="000C15F4" w:rsidRPr="00917D39" w14:paraId="2EBF37C6" w14:textId="77777777" w:rsidTr="00C62A44">
        <w:tc>
          <w:tcPr>
            <w:tcW w:w="1354" w:type="dxa"/>
            <w:vMerge/>
            <w:tcBorders>
              <w:top w:val="nil"/>
              <w:bottom w:val="single" w:sz="8" w:space="0" w:color="auto"/>
            </w:tcBorders>
          </w:tcPr>
          <w:p w14:paraId="4CB9496B" w14:textId="62E2475A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  <w:tcBorders>
              <w:top w:val="single" w:sz="8" w:space="0" w:color="auto"/>
              <w:bottom w:val="single" w:sz="8" w:space="0" w:color="auto"/>
            </w:tcBorders>
          </w:tcPr>
          <w:p w14:paraId="1F50E9FD" w14:textId="32A92A51" w:rsidR="000C15F4" w:rsidRDefault="000C15F4" w:rsidP="003B4D92">
            <w:pPr>
              <w:pStyle w:val="1-Tabletext"/>
            </w:pPr>
            <w:r w:rsidRPr="00917D39">
              <w:t>Chamany 2015</w:t>
            </w:r>
            <w:r w:rsidR="00906EC3">
              <w:fldChar w:fldCharType="begin">
                <w:fldData xml:space="preserve">PEVuZE5vdGU+PENpdGUgRXhjbHVkZUF1dGg9IjEiIEV4Y2x1ZGVZZWFyPSIxIj48QXV0aG9yPkNo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No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17</w:t>
            </w:r>
            <w:r w:rsidR="00906EC3">
              <w:fldChar w:fldCharType="end"/>
            </w:r>
          </w:p>
          <w:p w14:paraId="7B426862" w14:textId="608792E0" w:rsidR="000C15F4" w:rsidRPr="00917D39" w:rsidRDefault="000C15F4" w:rsidP="003B4D92">
            <w:pPr>
              <w:pStyle w:val="1-Tabletext"/>
            </w:pPr>
            <w:r>
              <w:t>Schecther</w:t>
            </w:r>
            <w:r w:rsidR="00420F10">
              <w:t xml:space="preserve"> 2016</w:t>
            </w:r>
            <w:r w:rsidR="00906EC3">
              <w:fldChar w:fldCharType="begin">
                <w:fldData xml:space="preserve">PEVuZE5vdGU+PENpdGUgRXhjbHVkZUF1dGg9IjEiIEV4Y2x1ZGVZZWFyPSIxIj48QXV0aG9yPlNj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lNj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7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8" w:space="0" w:color="auto"/>
              <w:bottom w:val="single" w:sz="8" w:space="0" w:color="auto"/>
            </w:tcBorders>
          </w:tcPr>
          <w:p w14:paraId="72CD11DC" w14:textId="347E0EA7" w:rsidR="000C15F4" w:rsidRPr="00917D39" w:rsidRDefault="000C15F4" w:rsidP="003B4D92">
            <w:pPr>
              <w:pStyle w:val="1-Tabletext"/>
            </w:pPr>
            <w:r w:rsidRPr="00917D39">
              <w:t>BIPOC,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low income,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limited English proficiency,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immigrants or refugees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with type 1 or 2 diabetes;</w:t>
            </w:r>
            <w:r w:rsidR="00396B34">
              <w:t xml:space="preserve"> </w:t>
            </w:r>
            <w:r w:rsidR="00396B34" w:rsidRPr="00917D39">
              <w:t>G1: 9.3 (2.1), G2: 9.1 (2.0)</w:t>
            </w:r>
          </w:p>
        </w:tc>
        <w:tc>
          <w:tcPr>
            <w:tcW w:w="1795" w:type="dxa"/>
            <w:tcBorders>
              <w:top w:val="single" w:sz="8" w:space="0" w:color="auto"/>
              <w:bottom w:val="single" w:sz="8" w:space="0" w:color="auto"/>
            </w:tcBorders>
          </w:tcPr>
          <w:p w14:paraId="403323DA" w14:textId="7FA8FEB6" w:rsidR="000C15F4" w:rsidRPr="00917D39" w:rsidRDefault="000C15F4" w:rsidP="003B4D92">
            <w:pPr>
              <w:pStyle w:val="1-Tabletext"/>
            </w:pPr>
            <w:r w:rsidRPr="00917D39">
              <w:t>MM+BLC: Telephone (Tele/Pr)</w:t>
            </w:r>
            <w:r>
              <w:t xml:space="preserve"> + </w:t>
            </w:r>
            <w:r w:rsidRPr="00917D39">
              <w:t>UC (443)</w:t>
            </w:r>
          </w:p>
        </w:tc>
        <w:tc>
          <w:tcPr>
            <w:tcW w:w="1841" w:type="dxa"/>
            <w:tcBorders>
              <w:top w:val="single" w:sz="8" w:space="0" w:color="auto"/>
              <w:bottom w:val="single" w:sz="8" w:space="0" w:color="auto"/>
            </w:tcBorders>
          </w:tcPr>
          <w:p w14:paraId="04F330A6" w14:textId="77777777" w:rsidR="000C15F4" w:rsidRPr="00917D39" w:rsidRDefault="000C15F4" w:rsidP="003B4D92">
            <w:pPr>
              <w:pStyle w:val="1-Tabletext"/>
            </w:pPr>
            <w:r w:rsidRPr="00917D39">
              <w:t>Baseline A1c 7%-9%: 4 calls (1 every 3 months); 110 average total minutes</w:t>
            </w:r>
          </w:p>
          <w:p w14:paraId="009E0A9A" w14:textId="11407ADD" w:rsidR="000C15F4" w:rsidRPr="00917D39" w:rsidRDefault="000C15F4" w:rsidP="003B4D92">
            <w:pPr>
              <w:pStyle w:val="1-Tabletext"/>
            </w:pPr>
            <w:r w:rsidRPr="00917D39">
              <w:t xml:space="preserve">Baseline </w:t>
            </w:r>
            <w:r>
              <w:t>A1c</w:t>
            </w:r>
            <w:r w:rsidRPr="00917D39">
              <w:t xml:space="preserve"> &gt;</w:t>
            </w:r>
            <w:r>
              <w:t xml:space="preserve"> </w:t>
            </w:r>
            <w:r w:rsidRPr="00917D39">
              <w:t>9%: 8 calls over 12 months; 86 average total minutes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</w:tcPr>
          <w:p w14:paraId="4A09758F" w14:textId="158A543D" w:rsidR="000C15F4" w:rsidRPr="00917D39" w:rsidRDefault="000C15F4" w:rsidP="003B4D92">
            <w:pPr>
              <w:pStyle w:val="1-Tabletext"/>
            </w:pPr>
            <w:r w:rsidRPr="00917D39">
              <w:t>Educator, counselor, or coach</w:t>
            </w:r>
          </w:p>
        </w:tc>
        <w:tc>
          <w:tcPr>
            <w:tcW w:w="1649" w:type="dxa"/>
            <w:tcBorders>
              <w:top w:val="single" w:sz="8" w:space="0" w:color="auto"/>
              <w:bottom w:val="single" w:sz="8" w:space="0" w:color="auto"/>
            </w:tcBorders>
          </w:tcPr>
          <w:p w14:paraId="67EFD0F4" w14:textId="77777777" w:rsidR="000C15F4" w:rsidRPr="00917D39" w:rsidRDefault="000C15F4" w:rsidP="003B4D92">
            <w:pPr>
              <w:pStyle w:val="1-Tabletext"/>
            </w:pPr>
            <w:r w:rsidRPr="00917D39">
              <w:t xml:space="preserve">Low-literacy print diabetes self-management materials; retention incentives to promote healthy choices (e.g., pedometers) </w:t>
            </w:r>
          </w:p>
        </w:tc>
        <w:tc>
          <w:tcPr>
            <w:tcW w:w="1980" w:type="dxa"/>
            <w:tcBorders>
              <w:top w:val="single" w:sz="8" w:space="0" w:color="auto"/>
              <w:bottom w:val="single" w:sz="8" w:space="0" w:color="auto"/>
            </w:tcBorders>
          </w:tcPr>
          <w:p w14:paraId="76301C6B" w14:textId="71B635BE" w:rsidR="000C15F4" w:rsidRPr="00917D39" w:rsidRDefault="000C15F4" w:rsidP="003B4D92">
            <w:pPr>
              <w:pStyle w:val="1-Tabletext"/>
            </w:pPr>
            <w:r w:rsidRPr="00917D39">
              <w:t>Print only (educational or community</w:t>
            </w:r>
            <w:r>
              <w:t>-</w:t>
            </w:r>
            <w:r w:rsidRPr="00917D39">
              <w:t>based resource, 498)</w:t>
            </w:r>
          </w:p>
        </w:tc>
      </w:tr>
    </w:tbl>
    <w:p w14:paraId="7F94589B" w14:textId="06579884" w:rsidR="00396B34" w:rsidRDefault="00396B34"/>
    <w:tbl>
      <w:tblPr>
        <w:tblStyle w:val="AHRQ1"/>
        <w:tblW w:w="5000" w:type="pct"/>
        <w:tblLayout w:type="fixed"/>
        <w:tblLook w:val="04A0" w:firstRow="1" w:lastRow="0" w:firstColumn="1" w:lastColumn="0" w:noHBand="0" w:noVBand="1"/>
      </w:tblPr>
      <w:tblGrid>
        <w:gridCol w:w="1354"/>
        <w:gridCol w:w="1330"/>
        <w:gridCol w:w="1877"/>
        <w:gridCol w:w="1795"/>
        <w:gridCol w:w="1841"/>
        <w:gridCol w:w="1134"/>
        <w:gridCol w:w="1649"/>
        <w:gridCol w:w="1980"/>
      </w:tblGrid>
      <w:tr w:rsidR="00396B34" w:rsidRPr="003B4D92" w14:paraId="2131D6CB" w14:textId="777777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354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6A236DF2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Intervention Purpose</w:t>
            </w:r>
            <w:r w:rsidRPr="004B3157">
              <w:rPr>
                <w:b/>
                <w:vertAlign w:val="superscript"/>
              </w:rPr>
              <w:t>a</w:t>
            </w:r>
          </w:p>
        </w:tc>
        <w:tc>
          <w:tcPr>
            <w:tcW w:w="1330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6C3DD073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Author (Year)</w:t>
            </w:r>
          </w:p>
        </w:tc>
        <w:tc>
          <w:tcPr>
            <w:tcW w:w="1877" w:type="dxa"/>
            <w:vMerge w:val="restart"/>
            <w:tcBorders>
              <w:top w:val="single" w:sz="12" w:space="0" w:color="auto"/>
              <w:bottom w:val="single" w:sz="4" w:space="0" w:color="auto"/>
            </w:tcBorders>
          </w:tcPr>
          <w:p w14:paraId="1A72CF6E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Population;</w:t>
            </w:r>
            <w:r w:rsidRPr="004B3157">
              <w:rPr>
                <w:b/>
                <w:vertAlign w:val="superscript"/>
              </w:rPr>
              <w:t xml:space="preserve"> </w:t>
            </w:r>
            <w:r>
              <w:rPr>
                <w:b/>
                <w:vertAlign w:val="superscript"/>
              </w:rPr>
              <w:t>b</w:t>
            </w:r>
          </w:p>
          <w:p w14:paraId="418C67FB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Baseline HbA1c</w:t>
            </w:r>
            <w:r>
              <w:rPr>
                <w:b/>
                <w:vertAlign w:val="superscript"/>
              </w:rPr>
              <w:t>c</w:t>
            </w:r>
          </w:p>
        </w:tc>
        <w:tc>
          <w:tcPr>
            <w:tcW w:w="6419" w:type="dxa"/>
            <w:gridSpan w:val="4"/>
            <w:tcBorders>
              <w:top w:val="single" w:sz="12" w:space="0" w:color="auto"/>
              <w:bottom w:val="single" w:sz="8" w:space="0" w:color="auto"/>
            </w:tcBorders>
          </w:tcPr>
          <w:p w14:paraId="427DEACA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Intervention</w:t>
            </w:r>
          </w:p>
        </w:tc>
        <w:tc>
          <w:tcPr>
            <w:tcW w:w="1980" w:type="dxa"/>
            <w:vMerge w:val="restart"/>
            <w:tcBorders>
              <w:top w:val="single" w:sz="12" w:space="0" w:color="auto"/>
            </w:tcBorders>
          </w:tcPr>
          <w:p w14:paraId="73A522B8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Comparator Type(s) (N)</w:t>
            </w:r>
          </w:p>
        </w:tc>
      </w:tr>
      <w:tr w:rsidR="00396B34" w:rsidRPr="003B4D92" w14:paraId="35115FE6" w14:textId="777777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354" w:type="dxa"/>
            <w:vMerge/>
            <w:tcBorders>
              <w:top w:val="nil"/>
              <w:bottom w:val="single" w:sz="4" w:space="0" w:color="auto"/>
            </w:tcBorders>
          </w:tcPr>
          <w:p w14:paraId="1009FD98" w14:textId="77777777" w:rsidR="00396B34" w:rsidRPr="003B4D92" w:rsidRDefault="00396B34">
            <w:pPr>
              <w:pStyle w:val="1-TableHeading"/>
              <w:rPr>
                <w:b/>
                <w:vertAlign w:val="superscript"/>
              </w:rPr>
            </w:pPr>
          </w:p>
        </w:tc>
        <w:tc>
          <w:tcPr>
            <w:tcW w:w="1330" w:type="dxa"/>
            <w:vMerge/>
            <w:tcBorders>
              <w:top w:val="nil"/>
              <w:bottom w:val="single" w:sz="4" w:space="0" w:color="auto"/>
            </w:tcBorders>
          </w:tcPr>
          <w:p w14:paraId="6A526D82" w14:textId="77777777" w:rsidR="00396B34" w:rsidRPr="003B4D92" w:rsidRDefault="00396B34">
            <w:pPr>
              <w:pStyle w:val="1-TableHeading"/>
              <w:rPr>
                <w:b/>
              </w:rPr>
            </w:pPr>
          </w:p>
        </w:tc>
        <w:tc>
          <w:tcPr>
            <w:tcW w:w="1877" w:type="dxa"/>
            <w:vMerge/>
            <w:tcBorders>
              <w:top w:val="nil"/>
              <w:bottom w:val="single" w:sz="4" w:space="0" w:color="auto"/>
            </w:tcBorders>
          </w:tcPr>
          <w:p w14:paraId="77400464" w14:textId="77777777" w:rsidR="00396B34" w:rsidRPr="003B4D92" w:rsidRDefault="00396B34">
            <w:pPr>
              <w:pStyle w:val="1-TableHeading"/>
              <w:rPr>
                <w:b/>
              </w:rPr>
            </w:pPr>
          </w:p>
        </w:tc>
        <w:tc>
          <w:tcPr>
            <w:tcW w:w="1795" w:type="dxa"/>
            <w:tcBorders>
              <w:top w:val="single" w:sz="8" w:space="0" w:color="auto"/>
              <w:bottom w:val="single" w:sz="4" w:space="0" w:color="auto"/>
            </w:tcBorders>
          </w:tcPr>
          <w:p w14:paraId="6DF56D4E" w14:textId="77777777" w:rsidR="00396B34" w:rsidRPr="003B4D92" w:rsidRDefault="00396B34">
            <w:pPr>
              <w:pStyle w:val="1-TableHeading"/>
              <w:rPr>
                <w:b/>
                <w:vertAlign w:val="superscript"/>
              </w:rPr>
            </w:pPr>
            <w:r w:rsidRPr="003B4D92">
              <w:rPr>
                <w:b/>
              </w:rPr>
              <w:t xml:space="preserve">Focus: </w:t>
            </w:r>
            <w:r>
              <w:rPr>
                <w:b/>
              </w:rPr>
              <w:br/>
            </w:r>
            <w:r w:rsidRPr="003B4D92">
              <w:rPr>
                <w:b/>
              </w:rPr>
              <w:t>Description (N)</w:t>
            </w:r>
            <w:r>
              <w:rPr>
                <w:b/>
                <w:vertAlign w:val="superscript"/>
              </w:rPr>
              <w:t>d</w:t>
            </w:r>
          </w:p>
        </w:tc>
        <w:tc>
          <w:tcPr>
            <w:tcW w:w="1841" w:type="dxa"/>
            <w:tcBorders>
              <w:top w:val="single" w:sz="8" w:space="0" w:color="auto"/>
              <w:bottom w:val="single" w:sz="4" w:space="0" w:color="auto"/>
            </w:tcBorders>
          </w:tcPr>
          <w:p w14:paraId="7B6F48A3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Audio Component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</w:tcPr>
          <w:p w14:paraId="7742866E" w14:textId="77777777" w:rsidR="00396B34" w:rsidRPr="003B4D92" w:rsidRDefault="00396B34">
            <w:pPr>
              <w:pStyle w:val="1-TableHeading"/>
              <w:rPr>
                <w:b/>
              </w:rPr>
            </w:pPr>
            <w:r w:rsidRPr="003B4D92">
              <w:rPr>
                <w:b/>
              </w:rPr>
              <w:t>Provider</w:t>
            </w:r>
          </w:p>
        </w:tc>
        <w:tc>
          <w:tcPr>
            <w:tcW w:w="1649" w:type="dxa"/>
            <w:tcBorders>
              <w:top w:val="single" w:sz="8" w:space="0" w:color="auto"/>
              <w:bottom w:val="single" w:sz="4" w:space="0" w:color="auto"/>
            </w:tcBorders>
          </w:tcPr>
          <w:p w14:paraId="4E2C157C" w14:textId="77777777" w:rsidR="00396B34" w:rsidRPr="003B4D92" w:rsidRDefault="00396B34">
            <w:pPr>
              <w:pStyle w:val="1-TableHeading"/>
              <w:rPr>
                <w:b/>
                <w:vertAlign w:val="superscript"/>
              </w:rPr>
            </w:pPr>
            <w:r w:rsidRPr="003B4D92">
              <w:rPr>
                <w:b/>
              </w:rPr>
              <w:t>Other Supports</w:t>
            </w:r>
            <w:r w:rsidRPr="00F73576">
              <w:rPr>
                <w:vertAlign w:val="superscript"/>
              </w:rPr>
              <w:t>e</w:t>
            </w:r>
          </w:p>
        </w:tc>
        <w:tc>
          <w:tcPr>
            <w:tcW w:w="1980" w:type="dxa"/>
            <w:vMerge/>
            <w:tcBorders>
              <w:bottom w:val="single" w:sz="4" w:space="0" w:color="auto"/>
            </w:tcBorders>
          </w:tcPr>
          <w:p w14:paraId="0C4102B4" w14:textId="77777777" w:rsidR="00396B34" w:rsidRPr="003B4D92" w:rsidRDefault="00396B34">
            <w:pPr>
              <w:pStyle w:val="1-TableHeading"/>
              <w:rPr>
                <w:b/>
              </w:rPr>
            </w:pPr>
          </w:p>
        </w:tc>
      </w:tr>
      <w:tr w:rsidR="000C15F4" w:rsidRPr="00917D39" w14:paraId="6300C9DF" w14:textId="77777777" w:rsidTr="00396B34">
        <w:tc>
          <w:tcPr>
            <w:tcW w:w="1354" w:type="dxa"/>
            <w:vMerge w:val="restart"/>
          </w:tcPr>
          <w:p w14:paraId="273CF5B6" w14:textId="77777777" w:rsidR="00396B34" w:rsidRPr="00917D39" w:rsidRDefault="00396B34" w:rsidP="00396B34">
            <w:pPr>
              <w:pStyle w:val="1-Tabletext"/>
            </w:pPr>
            <w:r w:rsidRPr="00917D39">
              <w:t>Supplement with audio care</w:t>
            </w:r>
          </w:p>
          <w:p w14:paraId="78CB66FE" w14:textId="32E64085" w:rsidR="000C15F4" w:rsidRPr="00917D39" w:rsidRDefault="00396B34" w:rsidP="003B4D92">
            <w:pPr>
              <w:pStyle w:val="1-Tabletext"/>
            </w:pPr>
            <w:r>
              <w:t>(continued)</w:t>
            </w:r>
          </w:p>
        </w:tc>
        <w:tc>
          <w:tcPr>
            <w:tcW w:w="1330" w:type="dxa"/>
          </w:tcPr>
          <w:p w14:paraId="2E3B03BA" w14:textId="09F733E6" w:rsidR="000C15F4" w:rsidRPr="00917D39" w:rsidRDefault="000C15F4" w:rsidP="003B4D92">
            <w:pPr>
              <w:pStyle w:val="1-Tabletext"/>
            </w:pPr>
            <w:r w:rsidRPr="00917D39">
              <w:t>McMahon 2012</w:t>
            </w:r>
            <w:r w:rsidR="00906EC3">
              <w:fldChar w:fldCharType="begin">
                <w:fldData xml:space="preserve">PEVuZE5vdGU+PENpdGUgRXhjbHVkZUF1dGg9IjEiIEV4Y2x1ZGVZZWFyPSIxIj48QXV0aG9yPk1j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1j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2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290ACE50" w14:textId="3BA3C541" w:rsidR="000C15F4" w:rsidRPr="00917D39" w:rsidRDefault="000C15F4" w:rsidP="003B4D92">
            <w:pPr>
              <w:pStyle w:val="1-Tabletext"/>
            </w:pPr>
            <w:r w:rsidRPr="00917D39">
              <w:t>Veterans‡ with type 2 diabetes;</w:t>
            </w:r>
          </w:p>
          <w:p w14:paraId="1E99A171" w14:textId="2B2A9DFF" w:rsidR="000C15F4" w:rsidRPr="00917D39" w:rsidRDefault="000C15F4" w:rsidP="003B4D92">
            <w:pPr>
              <w:pStyle w:val="1-Tabletext"/>
            </w:pPr>
            <w:r w:rsidRPr="00917D39">
              <w:t>G1: 9.9 (1.2), G2: 10.1 (1.4)</w:t>
            </w:r>
          </w:p>
        </w:tc>
        <w:tc>
          <w:tcPr>
            <w:tcW w:w="1795" w:type="dxa"/>
          </w:tcPr>
          <w:p w14:paraId="06D31F61" w14:textId="7638A278" w:rsidR="000C15F4" w:rsidRPr="00917D39" w:rsidRDefault="000C15F4" w:rsidP="003B4D92">
            <w:pPr>
              <w:pStyle w:val="1-Tabletext"/>
            </w:pPr>
            <w:r w:rsidRPr="00917D39">
              <w:t>MM+BLC: Telephone-based care management group</w:t>
            </w:r>
            <w:r>
              <w:t xml:space="preserve"> + </w:t>
            </w:r>
            <w:r w:rsidRPr="00917D39">
              <w:t>UC (51)</w:t>
            </w:r>
          </w:p>
        </w:tc>
        <w:tc>
          <w:tcPr>
            <w:tcW w:w="1841" w:type="dxa"/>
          </w:tcPr>
          <w:p w14:paraId="6C678FF9" w14:textId="77777777" w:rsidR="000C15F4" w:rsidRPr="00917D39" w:rsidRDefault="000C15F4" w:rsidP="003B4D92">
            <w:pPr>
              <w:pStyle w:val="1-Tabletext"/>
            </w:pPr>
            <w:r w:rsidRPr="00917D39">
              <w:t>Biweekly calls over 12 months; duration not reported</w:t>
            </w:r>
          </w:p>
        </w:tc>
        <w:tc>
          <w:tcPr>
            <w:tcW w:w="1134" w:type="dxa"/>
          </w:tcPr>
          <w:p w14:paraId="5C0B2516" w14:textId="0FF636E4" w:rsidR="000C15F4" w:rsidRPr="00917D39" w:rsidRDefault="000C15F4" w:rsidP="003B4D92">
            <w:pPr>
              <w:pStyle w:val="1-Tabletext"/>
            </w:pPr>
            <w:r w:rsidRPr="00917D39">
              <w:t>Certified diabetes educators (</w:t>
            </w:r>
            <w:r>
              <w:t>1</w:t>
            </w:r>
            <w:r w:rsidRPr="00917D39">
              <w:t xml:space="preserve"> advanced practice nurse and </w:t>
            </w:r>
            <w:r>
              <w:t>1</w:t>
            </w:r>
            <w:r w:rsidRPr="00917D39">
              <w:t xml:space="preserve"> pharmacist)</w:t>
            </w:r>
          </w:p>
        </w:tc>
        <w:tc>
          <w:tcPr>
            <w:tcW w:w="1649" w:type="dxa"/>
          </w:tcPr>
          <w:p w14:paraId="329AB0E8" w14:textId="77777777" w:rsidR="000C15F4" w:rsidRPr="00917D39" w:rsidRDefault="000C15F4" w:rsidP="003B4D92">
            <w:pPr>
              <w:pStyle w:val="1-Tabletext"/>
            </w:pPr>
            <w:r w:rsidRPr="00917D39">
              <w:t>Monitoring devices for glucose and blood pressure measurements</w:t>
            </w:r>
          </w:p>
        </w:tc>
        <w:tc>
          <w:tcPr>
            <w:tcW w:w="1980" w:type="dxa"/>
          </w:tcPr>
          <w:p w14:paraId="62549C65" w14:textId="5AB2C137" w:rsidR="000C15F4" w:rsidRPr="00917D39" w:rsidRDefault="000C15F4" w:rsidP="003B4D92">
            <w:pPr>
              <w:pStyle w:val="1-Tabletext"/>
            </w:pPr>
            <w:r w:rsidRPr="00917D39">
              <w:t>Web training (educational or community-based resource</w:t>
            </w:r>
            <w:r w:rsidR="00BF3DAE">
              <w:t>,</w:t>
            </w:r>
            <w:r w:rsidRPr="00917D39">
              <w:t xml:space="preserve"> 50)</w:t>
            </w:r>
          </w:p>
        </w:tc>
      </w:tr>
      <w:tr w:rsidR="000C15F4" w:rsidRPr="00917D39" w14:paraId="0B7BDAC3" w14:textId="77777777" w:rsidTr="00396B34">
        <w:tc>
          <w:tcPr>
            <w:tcW w:w="1354" w:type="dxa"/>
            <w:vMerge/>
          </w:tcPr>
          <w:p w14:paraId="304D6188" w14:textId="77777777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23A35901" w14:textId="064E9FF2" w:rsidR="000C15F4" w:rsidRPr="00917D39" w:rsidRDefault="000C15F4" w:rsidP="003B4D92">
            <w:pPr>
              <w:pStyle w:val="1-Tabletext"/>
            </w:pPr>
            <w:r w:rsidRPr="00917D39">
              <w:t>Mons 2013</w:t>
            </w:r>
            <w:r w:rsidR="00906EC3">
              <w:fldChar w:fldCharType="begin"/>
            </w:r>
            <w:r w:rsidR="00906EC3">
              <w:instrText xml:space="preserve"> ADDIN EN.CITE &lt;EndNote&gt;&lt;Cite ExcludeAuth="1" ExcludeYear="1"&gt;&lt;Author&gt;Mons&lt;/Author&gt;&lt;Year&gt;2013&lt;/Year&gt;&lt;RecNum&gt;1440&lt;/RecNum&gt;&lt;DisplayText&gt;&lt;style face="superscript"&gt;21&lt;/style&gt;&lt;/DisplayText&gt;&lt;record&gt;&lt;rec-number&gt;1440&lt;/rec-number&gt;&lt;foreign-keys&gt;&lt;key app="EN" db-id="esv229dx3rrav4e905wx9sv2a0x2dw9deted" timestamp="1659560405"&gt;1440&lt;/key&gt;&lt;/foreign-keys&gt;&lt;ref-type name="Journal Article"&gt;17&lt;/ref-type&gt;&lt;contributors&gt;&lt;authors&gt;&lt;author&gt;Mons, U.&lt;/author&gt;&lt;author&gt;Raum, E.&lt;/author&gt;&lt;author&gt;Krämer, H. U.&lt;/author&gt;&lt;author&gt;Rüter, G.&lt;/author&gt;&lt;author&gt;Rothenbacher, D.&lt;/author&gt;&lt;author&gt;Rosemann, T.&lt;/author&gt;&lt;author&gt;Szecsenyi, J.&lt;/author&gt;&lt;author&gt;Brenner, H.&lt;/author&gt;&lt;/authors&gt;&lt;/contributors&gt;&lt;auth-address&gt;Division of Clinical Epidemiology and Aging Research, German Cancer Research Center (DKFZ), Heidelberg, Germany.&lt;/auth-address&gt;&lt;titles&gt;&lt;title&gt;Effectiveness of a supportive telephone counseling intervention in type 2 diabetes patients: randomized controlled study&lt;/title&gt;&lt;secondary-title&gt;PLoS One&lt;/secondary-title&gt;&lt;/titles&gt;&lt;periodical&gt;&lt;full-title&gt;PloS One&lt;/full-title&gt;&lt;abbr-1&gt;PLoS One&lt;/abbr-1&gt;&lt;abbr-2&gt;PLoS One&lt;/abbr-2&gt;&lt;/periodical&gt;&lt;pages&gt;e77954&lt;/pages&gt;&lt;volume&gt;8&lt;/volume&gt;&lt;number&gt;10&lt;/number&gt;&lt;edition&gt;2013/11/10&lt;/edition&gt;&lt;keywords&gt;&lt;keyword&gt;Aged&lt;/keyword&gt;&lt;keyword&gt;Counseling/*methods&lt;/keyword&gt;&lt;keyword&gt;Depression/*prevention &amp;amp; control&lt;/keyword&gt;&lt;keyword&gt;Diabetes Mellitus, Type 2/*therapy&lt;/keyword&gt;&lt;keyword&gt;Female&lt;/keyword&gt;&lt;keyword&gt;Glycated Hemoglobin A/analysis&lt;/keyword&gt;&lt;keyword&gt;Humans&lt;/keyword&gt;&lt;keyword&gt;Male&lt;/keyword&gt;&lt;keyword&gt;Prospective Studies&lt;/keyword&gt;&lt;keyword&gt;*Quality of Life&lt;/keyword&gt;&lt;keyword&gt;*Telephone&lt;/keyword&gt;&lt;/keywords&gt;&lt;dates&gt;&lt;year&gt;2013&lt;/year&gt;&lt;/dates&gt;&lt;isbn&gt;1932-6203&lt;/isbn&gt;&lt;accession-num&gt;24205043&lt;/accession-num&gt;&lt;urls&gt;&lt;related-urls&gt;&lt;url&gt;https://www.ncbi.nlm.nih.gov/pmc/articles/PMC3813502/pdf/pone.0077954.pdf&lt;/url&gt;&lt;/related-urls&gt;&lt;/urls&gt;&lt;custom2&gt;PMC3813502&lt;/custom2&gt;&lt;electronic-resource-num&gt;10.1371/journal.pone.0077954&lt;/electronic-resource-num&gt;&lt;remote-database-provider&gt;NLM&lt;/remote-database-provider&gt;&lt;language&gt;eng&lt;/language&gt;&lt;/record&gt;&lt;/Cite&gt;&lt;/EndNote&gt;</w:instrText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1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4C9A307D" w14:textId="00C7705F" w:rsidR="000C15F4" w:rsidRPr="00917D39" w:rsidRDefault="000C15F4" w:rsidP="003B4D92">
            <w:pPr>
              <w:pStyle w:val="1-Tabletext"/>
            </w:pPr>
            <w:r w:rsidRPr="00917D39">
              <w:t>Adults with type 2 diabetes;</w:t>
            </w:r>
          </w:p>
          <w:p w14:paraId="5242FCEE" w14:textId="77777777" w:rsidR="000C15F4" w:rsidRPr="00917D39" w:rsidRDefault="000C15F4" w:rsidP="003B4D92">
            <w:pPr>
              <w:pStyle w:val="1-Tabletext"/>
            </w:pPr>
            <w:r w:rsidRPr="00917D39">
              <w:t>G1: 8.0 (IQR, 0.9), G2: 8.2 (IQR, 1.1)</w:t>
            </w:r>
          </w:p>
        </w:tc>
        <w:tc>
          <w:tcPr>
            <w:tcW w:w="1795" w:type="dxa"/>
          </w:tcPr>
          <w:p w14:paraId="6EEE2846" w14:textId="73A4922E" w:rsidR="000C15F4" w:rsidRPr="00917D39" w:rsidRDefault="000C15F4" w:rsidP="003B4D92">
            <w:pPr>
              <w:pStyle w:val="1-Tabletext"/>
            </w:pPr>
            <w:r w:rsidRPr="00917D39">
              <w:t>MM+BLC: Supportive telephone-based counseling</w:t>
            </w:r>
            <w:r>
              <w:t xml:space="preserve"> + </w:t>
            </w:r>
            <w:r w:rsidRPr="00917D39">
              <w:t>UC (103)</w:t>
            </w:r>
          </w:p>
        </w:tc>
        <w:tc>
          <w:tcPr>
            <w:tcW w:w="1841" w:type="dxa"/>
          </w:tcPr>
          <w:p w14:paraId="418C0243" w14:textId="77777777" w:rsidR="000C15F4" w:rsidRPr="00917D39" w:rsidRDefault="000C15F4" w:rsidP="003B4D92">
            <w:pPr>
              <w:pStyle w:val="1-Tabletext"/>
            </w:pPr>
            <w:r w:rsidRPr="00917D39">
              <w:t>12 calls monthly; duration not reported</w:t>
            </w:r>
          </w:p>
        </w:tc>
        <w:tc>
          <w:tcPr>
            <w:tcW w:w="1134" w:type="dxa"/>
          </w:tcPr>
          <w:p w14:paraId="333F8F7E" w14:textId="2FF751E9" w:rsidR="000C15F4" w:rsidRPr="00917D39" w:rsidRDefault="000C15F4" w:rsidP="003B4D92">
            <w:pPr>
              <w:pStyle w:val="1-Tabletext"/>
            </w:pPr>
            <w:r w:rsidRPr="00917D39">
              <w:t xml:space="preserve">Practice nurse </w:t>
            </w:r>
          </w:p>
        </w:tc>
        <w:tc>
          <w:tcPr>
            <w:tcW w:w="1649" w:type="dxa"/>
          </w:tcPr>
          <w:p w14:paraId="2870B5BB" w14:textId="77777777" w:rsidR="000C15F4" w:rsidRPr="00917D39" w:rsidRDefault="000C15F4" w:rsidP="003B4D92">
            <w:pPr>
              <w:pStyle w:val="1-Tabletext"/>
            </w:pPr>
            <w:r w:rsidRPr="00917D39">
              <w:t>-</w:t>
            </w:r>
          </w:p>
        </w:tc>
        <w:tc>
          <w:tcPr>
            <w:tcW w:w="1980" w:type="dxa"/>
          </w:tcPr>
          <w:p w14:paraId="06F8A26D" w14:textId="77777777" w:rsidR="000C15F4" w:rsidRPr="00917D39" w:rsidRDefault="000C15F4" w:rsidP="003B4D92">
            <w:pPr>
              <w:pStyle w:val="1-Tabletext"/>
            </w:pPr>
            <w:r w:rsidRPr="00917D39">
              <w:t>UC (unspecified, 101)</w:t>
            </w:r>
          </w:p>
        </w:tc>
      </w:tr>
      <w:tr w:rsidR="000C15F4" w:rsidRPr="00917D39" w14:paraId="78C47E44" w14:textId="77777777" w:rsidTr="00396B34">
        <w:tc>
          <w:tcPr>
            <w:tcW w:w="1354" w:type="dxa"/>
            <w:vMerge/>
          </w:tcPr>
          <w:p w14:paraId="2109D7A0" w14:textId="77777777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11A1CE4C" w14:textId="6569EAA7" w:rsidR="000C15F4" w:rsidRPr="00917D39" w:rsidRDefault="000C15F4" w:rsidP="003B4D92">
            <w:pPr>
              <w:pStyle w:val="1-Tabletext"/>
            </w:pPr>
            <w:r>
              <w:t>Crowley 2016</w:t>
            </w:r>
            <w:r w:rsidR="00906EC3">
              <w:fldChar w:fldCharType="begin">
                <w:fldData xml:space="preserve">PEVuZE5vdGU+PENpdGUgRXhjbHVkZUF1dGg9IjEiIEV4Y2x1ZGVZZWFyPSIxIj48QXV0aG9yPkNy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Ny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5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5E735C6F" w14:textId="3CB1B264" w:rsidR="000C15F4" w:rsidRPr="00C457F9" w:rsidRDefault="000C15F4" w:rsidP="003B4D92">
            <w:pPr>
              <w:pStyle w:val="1-Tabletext"/>
            </w:pPr>
            <w:r>
              <w:t>Veterans</w:t>
            </w:r>
            <w:r w:rsidRPr="00917D39">
              <w:t>‡</w:t>
            </w:r>
            <w:r>
              <w:t xml:space="preserve">, </w:t>
            </w:r>
            <w:r w:rsidRPr="00C457F9">
              <w:t>BIPOC</w:t>
            </w:r>
            <w:r w:rsidRPr="00917D39">
              <w:rPr>
                <w:rFonts w:ascii="Sylfaen" w:eastAsia="Times New Roman" w:hAnsi="Sylfaen" w:cs="Sylfaen"/>
                <w:color w:val="000000"/>
              </w:rPr>
              <w:t>ⴕ</w:t>
            </w:r>
            <w:r>
              <w:rPr>
                <w:rFonts w:ascii="Sylfaen" w:eastAsia="Times New Roman" w:hAnsi="Sylfaen" w:cs="Sylfaen"/>
                <w:color w:val="000000"/>
              </w:rPr>
              <w:t xml:space="preserve">, </w:t>
            </w:r>
            <w:r>
              <w:t>l</w:t>
            </w:r>
            <w:r w:rsidRPr="00C457F9">
              <w:t>ow income</w:t>
            </w:r>
            <w:r w:rsidRPr="00917D39">
              <w:rPr>
                <w:rFonts w:eastAsia="Times New Roman"/>
                <w:color w:val="000000"/>
              </w:rPr>
              <w:t>§</w:t>
            </w:r>
            <w:r>
              <w:rPr>
                <w:rFonts w:eastAsia="Times New Roman"/>
                <w:color w:val="000000"/>
              </w:rPr>
              <w:t>, l</w:t>
            </w:r>
            <w:r w:rsidRPr="00C457F9">
              <w:t>ow health or digital literacy</w:t>
            </w:r>
            <w:r w:rsidRPr="00917D39">
              <w:rPr>
                <w:rFonts w:eastAsia="Times New Roman"/>
                <w:color w:val="000000"/>
              </w:rPr>
              <w:t>§</w:t>
            </w:r>
            <w:r w:rsidRPr="00C457F9">
              <w:t xml:space="preserve"> with </w:t>
            </w:r>
            <w:r>
              <w:t>type 2 diabetes;</w:t>
            </w:r>
          </w:p>
          <w:p w14:paraId="077403CB" w14:textId="08C4A485" w:rsidR="000C15F4" w:rsidRPr="00917D39" w:rsidRDefault="000C15F4" w:rsidP="003B4D92">
            <w:pPr>
              <w:pStyle w:val="1-Tabletext"/>
            </w:pPr>
            <w:r>
              <w:t>G1: 10.2 (1.4), G2: 10.7 (1.6)</w:t>
            </w:r>
          </w:p>
        </w:tc>
        <w:tc>
          <w:tcPr>
            <w:tcW w:w="1795" w:type="dxa"/>
          </w:tcPr>
          <w:p w14:paraId="71C223DE" w14:textId="1E2D4261" w:rsidR="000C15F4" w:rsidRPr="00A639D9" w:rsidRDefault="000C15F4" w:rsidP="003B4D92">
            <w:pPr>
              <w:pStyle w:val="1-Tabletext"/>
            </w:pPr>
            <w:r>
              <w:t>MM+BLC</w:t>
            </w:r>
            <w:r w:rsidRPr="00A639D9">
              <w:t>: Advanced Comprehensive Diabetes Care</w:t>
            </w:r>
            <w:r>
              <w:t xml:space="preserve"> + UC</w:t>
            </w:r>
            <w:r w:rsidRPr="00A639D9">
              <w:t xml:space="preserve"> (25)</w:t>
            </w:r>
          </w:p>
          <w:p w14:paraId="08C22F7B" w14:textId="77777777" w:rsidR="000C15F4" w:rsidRPr="00917D39" w:rsidRDefault="000C15F4" w:rsidP="003B4D92">
            <w:pPr>
              <w:pStyle w:val="1-Tabletext"/>
            </w:pPr>
          </w:p>
        </w:tc>
        <w:tc>
          <w:tcPr>
            <w:tcW w:w="1841" w:type="dxa"/>
          </w:tcPr>
          <w:p w14:paraId="1CA44605" w14:textId="3A241B58" w:rsidR="000C15F4" w:rsidRPr="00917D39" w:rsidRDefault="000C15F4" w:rsidP="003B4D92">
            <w:pPr>
              <w:pStyle w:val="1-Tabletext"/>
            </w:pPr>
            <w:r w:rsidRPr="003C57E4">
              <w:t xml:space="preserve">Biweekly calls for 6 weeks; </w:t>
            </w:r>
            <w:r>
              <w:t>a</w:t>
            </w:r>
            <w:r w:rsidRPr="003C57E4">
              <w:t xml:space="preserve">pproximately 30 </w:t>
            </w:r>
            <w:r w:rsidR="00787DEE">
              <w:t>minutes</w:t>
            </w:r>
          </w:p>
        </w:tc>
        <w:tc>
          <w:tcPr>
            <w:tcW w:w="1134" w:type="dxa"/>
          </w:tcPr>
          <w:p w14:paraId="651EFA77" w14:textId="6584FAB3" w:rsidR="000C15F4" w:rsidRPr="00917D39" w:rsidRDefault="000C15F4" w:rsidP="003B4D92">
            <w:pPr>
              <w:pStyle w:val="1-Tabletext"/>
            </w:pPr>
            <w:r>
              <w:t>Registered nurse</w:t>
            </w:r>
          </w:p>
        </w:tc>
        <w:tc>
          <w:tcPr>
            <w:tcW w:w="1649" w:type="dxa"/>
          </w:tcPr>
          <w:p w14:paraId="707BA076" w14:textId="3239BEDF" w:rsidR="000C15F4" w:rsidRPr="00917D39" w:rsidRDefault="000C15F4" w:rsidP="003B4D92">
            <w:pPr>
              <w:pStyle w:val="1-Tabletext"/>
            </w:pPr>
            <w:r w:rsidRPr="00441C7D">
              <w:t xml:space="preserve">Automated calls through interactive voice responses system for daily reminders to self-monitor blood glucose; </w:t>
            </w:r>
            <w:r>
              <w:t>monitoring device for glucose</w:t>
            </w:r>
          </w:p>
        </w:tc>
        <w:tc>
          <w:tcPr>
            <w:tcW w:w="1980" w:type="dxa"/>
          </w:tcPr>
          <w:p w14:paraId="51C7CB06" w14:textId="3E649D39" w:rsidR="000C15F4" w:rsidRPr="00917D39" w:rsidRDefault="000C15F4" w:rsidP="003B4D92">
            <w:pPr>
              <w:pStyle w:val="1-Tabletext"/>
            </w:pPr>
            <w:r>
              <w:t>UC (</w:t>
            </w:r>
            <w:r w:rsidR="00E47923">
              <w:t>educational or community-based resource</w:t>
            </w:r>
            <w:r>
              <w:t>, 25)</w:t>
            </w:r>
          </w:p>
        </w:tc>
      </w:tr>
      <w:tr w:rsidR="000C15F4" w:rsidRPr="00917D39" w14:paraId="1402DEF3" w14:textId="77777777" w:rsidTr="00396B34">
        <w:tc>
          <w:tcPr>
            <w:tcW w:w="1354" w:type="dxa"/>
            <w:vMerge/>
          </w:tcPr>
          <w:p w14:paraId="29840FEE" w14:textId="77777777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</w:tcPr>
          <w:p w14:paraId="4A63F3EE" w14:textId="7AE429A2" w:rsidR="000C15F4" w:rsidRPr="00917D39" w:rsidRDefault="000C15F4" w:rsidP="003B4D92">
            <w:pPr>
              <w:pStyle w:val="1-Tabletext"/>
            </w:pPr>
            <w:r w:rsidRPr="00917D39">
              <w:t>Van Dyck 2013</w:t>
            </w:r>
            <w:r w:rsidR="00906EC3">
              <w:fldChar w:fldCharType="begin">
                <w:fldData xml:space="preserve">PEVuZE5vdGU+PENpdGUgRXhjbHVkZUF1dGg9IjEiIEV4Y2x1ZGVZZWFyPSIxIj48QXV0aG9yPlZh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lZh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0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7791BC76" w14:textId="015879F4" w:rsidR="000C15F4" w:rsidRPr="00917D39" w:rsidRDefault="000C15F4" w:rsidP="003B4D92">
            <w:pPr>
              <w:pStyle w:val="1-Tabletext"/>
            </w:pPr>
            <w:r w:rsidRPr="00917D39">
              <w:t>Adults with type 2 diabetes;</w:t>
            </w:r>
          </w:p>
          <w:p w14:paraId="2CF7F441" w14:textId="77777777" w:rsidR="000C15F4" w:rsidRPr="00917D39" w:rsidRDefault="000C15F4" w:rsidP="003B4D92">
            <w:pPr>
              <w:pStyle w:val="1-Tabletext"/>
            </w:pPr>
            <w:r w:rsidRPr="00917D39">
              <w:t>7.3 (0.9)</w:t>
            </w:r>
          </w:p>
        </w:tc>
        <w:tc>
          <w:tcPr>
            <w:tcW w:w="1795" w:type="dxa"/>
          </w:tcPr>
          <w:p w14:paraId="3F621EFB" w14:textId="5ABE9F0D" w:rsidR="000C15F4" w:rsidRPr="00917D39" w:rsidRDefault="000C15F4" w:rsidP="003B4D92">
            <w:pPr>
              <w:pStyle w:val="1-Tabletext"/>
            </w:pPr>
            <w:r w:rsidRPr="00917D39">
              <w:t>BLC: Physical activity intervention (telephone-based motivational interviewing)</w:t>
            </w:r>
            <w:r>
              <w:t xml:space="preserve"> + </w:t>
            </w:r>
            <w:r w:rsidRPr="00917D39">
              <w:t>UC (60)</w:t>
            </w:r>
          </w:p>
        </w:tc>
        <w:tc>
          <w:tcPr>
            <w:tcW w:w="1841" w:type="dxa"/>
          </w:tcPr>
          <w:p w14:paraId="324B53F5" w14:textId="77777777" w:rsidR="000C15F4" w:rsidRPr="00917D39" w:rsidRDefault="000C15F4" w:rsidP="003B4D92">
            <w:pPr>
              <w:pStyle w:val="1-Tabletext"/>
            </w:pPr>
            <w:r w:rsidRPr="00917D39">
              <w:t>7 calls over 24 months; 15-20 minutes/call</w:t>
            </w:r>
          </w:p>
        </w:tc>
        <w:tc>
          <w:tcPr>
            <w:tcW w:w="1134" w:type="dxa"/>
          </w:tcPr>
          <w:p w14:paraId="0EE0B081" w14:textId="77777777" w:rsidR="000C15F4" w:rsidRPr="00917D39" w:rsidRDefault="000C15F4" w:rsidP="003B4D92">
            <w:pPr>
              <w:pStyle w:val="1-Tabletext"/>
            </w:pPr>
            <w:r w:rsidRPr="00917D39">
              <w:t>Psychologist</w:t>
            </w:r>
          </w:p>
        </w:tc>
        <w:tc>
          <w:tcPr>
            <w:tcW w:w="1649" w:type="dxa"/>
          </w:tcPr>
          <w:p w14:paraId="5CDFF7D0" w14:textId="77777777" w:rsidR="000C15F4" w:rsidRPr="00917D39" w:rsidRDefault="000C15F4" w:rsidP="003B4D92">
            <w:pPr>
              <w:pStyle w:val="1-Tabletext"/>
            </w:pPr>
            <w:r w:rsidRPr="00917D39">
              <w:t>Pedometer to measure daily count of steps and notebook to record step count and non-walking activities</w:t>
            </w:r>
          </w:p>
        </w:tc>
        <w:tc>
          <w:tcPr>
            <w:tcW w:w="1980" w:type="dxa"/>
          </w:tcPr>
          <w:p w14:paraId="1732D42F" w14:textId="77777777" w:rsidR="000C15F4" w:rsidRPr="00917D39" w:rsidRDefault="000C15F4" w:rsidP="003B4D92">
            <w:pPr>
              <w:pStyle w:val="1-Tabletext"/>
            </w:pPr>
            <w:r w:rsidRPr="00917D39">
              <w:t>UC (unspecified, 32)</w:t>
            </w:r>
          </w:p>
        </w:tc>
      </w:tr>
      <w:tr w:rsidR="000C15F4" w:rsidRPr="00917D39" w14:paraId="082DB300" w14:textId="77777777" w:rsidTr="00396B34">
        <w:tc>
          <w:tcPr>
            <w:tcW w:w="1354" w:type="dxa"/>
            <w:vMerge/>
          </w:tcPr>
          <w:p w14:paraId="4D2FDBE1" w14:textId="77777777" w:rsidR="000C15F4" w:rsidRPr="00917D39" w:rsidRDefault="000C15F4" w:rsidP="003B4D92">
            <w:pPr>
              <w:pStyle w:val="1-Tabletext"/>
            </w:pPr>
          </w:p>
        </w:tc>
        <w:tc>
          <w:tcPr>
            <w:tcW w:w="1330" w:type="dxa"/>
            <w:tcBorders>
              <w:bottom w:val="single" w:sz="8" w:space="0" w:color="auto"/>
            </w:tcBorders>
          </w:tcPr>
          <w:p w14:paraId="40132B24" w14:textId="25DAA5C6" w:rsidR="000C15F4" w:rsidRPr="00917D39" w:rsidRDefault="000C15F4" w:rsidP="003B4D92">
            <w:pPr>
              <w:pStyle w:val="1-Tabletext"/>
            </w:pPr>
            <w:r w:rsidRPr="00917D39">
              <w:t>Gudban 2021</w:t>
            </w:r>
            <w:r w:rsidR="00906EC3">
              <w:fldChar w:fldCharType="begin">
      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3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bottom w:val="single" w:sz="8" w:space="0" w:color="auto"/>
            </w:tcBorders>
          </w:tcPr>
          <w:p w14:paraId="3A6AED34" w14:textId="5BBB3FA3" w:rsidR="000C15F4" w:rsidRPr="00917D39" w:rsidRDefault="000C15F4" w:rsidP="003B4D92">
            <w:pPr>
              <w:pStyle w:val="1-Tabletext"/>
            </w:pPr>
            <w:r w:rsidRPr="00917D39">
              <w:t>Adults with type 2 diabetes</w:t>
            </w:r>
            <w:r>
              <w:t xml:space="preserve"> being discharged from hospital</w:t>
            </w:r>
            <w:r w:rsidRPr="00917D39">
              <w:t>;</w:t>
            </w:r>
          </w:p>
          <w:p w14:paraId="331AB7A9" w14:textId="77777777" w:rsidR="000C15F4" w:rsidRPr="00917D39" w:rsidRDefault="000C15F4" w:rsidP="003B4D92">
            <w:pPr>
              <w:pStyle w:val="1-Tabletext"/>
            </w:pPr>
            <w:r w:rsidRPr="00917D39">
              <w:t>G1: 8.1 (9.1), G2: 7.8 (0.6)</w:t>
            </w:r>
          </w:p>
        </w:tc>
        <w:tc>
          <w:tcPr>
            <w:tcW w:w="1795" w:type="dxa"/>
            <w:tcBorders>
              <w:bottom w:val="single" w:sz="8" w:space="0" w:color="auto"/>
            </w:tcBorders>
          </w:tcPr>
          <w:p w14:paraId="2304AB15" w14:textId="428CC2CC" w:rsidR="000C15F4" w:rsidRPr="00917D39" w:rsidRDefault="000C15F4" w:rsidP="003B4D92">
            <w:pPr>
              <w:pStyle w:val="1-Tabletext"/>
            </w:pPr>
            <w:r w:rsidRPr="00917D39">
              <w:t>BLC: Dietary intervention</w:t>
            </w:r>
            <w:r>
              <w:t xml:space="preserve"> + </w:t>
            </w:r>
            <w:r w:rsidRPr="00917D39">
              <w:t>UC (12)</w:t>
            </w:r>
          </w:p>
        </w:tc>
        <w:tc>
          <w:tcPr>
            <w:tcW w:w="1841" w:type="dxa"/>
            <w:tcBorders>
              <w:bottom w:val="single" w:sz="8" w:space="0" w:color="auto"/>
            </w:tcBorders>
          </w:tcPr>
          <w:p w14:paraId="0524128F" w14:textId="77777777" w:rsidR="000C15F4" w:rsidRPr="00917D39" w:rsidRDefault="000C15F4" w:rsidP="003B4D92">
            <w:pPr>
              <w:pStyle w:val="1-Tabletext"/>
            </w:pPr>
            <w:r w:rsidRPr="00917D39">
              <w:t>12 calls (1 every week for 3 months); duration not reported</w:t>
            </w:r>
          </w:p>
        </w:tc>
        <w:tc>
          <w:tcPr>
            <w:tcW w:w="1134" w:type="dxa"/>
            <w:tcBorders>
              <w:bottom w:val="single" w:sz="8" w:space="0" w:color="auto"/>
            </w:tcBorders>
          </w:tcPr>
          <w:p w14:paraId="53E8A7D4" w14:textId="2D19E520" w:rsidR="000C15F4" w:rsidRPr="00917D39" w:rsidRDefault="000C15F4" w:rsidP="003B4D92">
            <w:pPr>
              <w:pStyle w:val="1-Tabletext"/>
            </w:pPr>
            <w:r w:rsidRPr="00917D39">
              <w:t>Registered dieti</w:t>
            </w:r>
            <w:r>
              <w:t>t</w:t>
            </w:r>
            <w:r w:rsidRPr="00917D39">
              <w:t>ian</w:t>
            </w:r>
          </w:p>
        </w:tc>
        <w:tc>
          <w:tcPr>
            <w:tcW w:w="1649" w:type="dxa"/>
            <w:tcBorders>
              <w:bottom w:val="single" w:sz="8" w:space="0" w:color="auto"/>
            </w:tcBorders>
          </w:tcPr>
          <w:p w14:paraId="1F7B4C7B" w14:textId="77777777" w:rsidR="000C15F4" w:rsidRPr="00917D39" w:rsidRDefault="000C15F4" w:rsidP="003B4D92">
            <w:pPr>
              <w:pStyle w:val="1-Tabletext"/>
            </w:pPr>
            <w:r w:rsidRPr="00917D39">
              <w:t xml:space="preserve">Basic diabetes self-management education </w:t>
            </w:r>
          </w:p>
        </w:tc>
        <w:tc>
          <w:tcPr>
            <w:tcW w:w="1980" w:type="dxa"/>
            <w:tcBorders>
              <w:bottom w:val="single" w:sz="8" w:space="0" w:color="auto"/>
            </w:tcBorders>
          </w:tcPr>
          <w:p w14:paraId="5831C3B4" w14:textId="77777777" w:rsidR="000C15F4" w:rsidRPr="00917D39" w:rsidRDefault="000C15F4" w:rsidP="003B4D92">
            <w:pPr>
              <w:pStyle w:val="1-Tabletext"/>
            </w:pPr>
            <w:r w:rsidRPr="00917D39">
              <w:t>UC (unspecified, 10)</w:t>
            </w:r>
          </w:p>
        </w:tc>
      </w:tr>
      <w:tr w:rsidR="000C15F4" w:rsidRPr="00917D39" w14:paraId="3A73CBC1" w14:textId="77777777" w:rsidTr="00396B34">
        <w:trPr>
          <w:trHeight w:val="54"/>
        </w:trPr>
        <w:tc>
          <w:tcPr>
            <w:tcW w:w="1354" w:type="dxa"/>
            <w:vMerge/>
            <w:tcBorders>
              <w:bottom w:val="single" w:sz="8" w:space="0" w:color="auto"/>
            </w:tcBorders>
          </w:tcPr>
          <w:p w14:paraId="5C38BBF9" w14:textId="562E00C1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  <w:tcBorders>
              <w:top w:val="single" w:sz="8" w:space="0" w:color="auto"/>
              <w:bottom w:val="single" w:sz="8" w:space="0" w:color="auto"/>
            </w:tcBorders>
          </w:tcPr>
          <w:p w14:paraId="07902969" w14:textId="566A08CB" w:rsidR="000C15F4" w:rsidRPr="00917D39" w:rsidRDefault="000C15F4" w:rsidP="000C15F4">
            <w:pPr>
              <w:pStyle w:val="1-Tabletext"/>
            </w:pPr>
            <w:r w:rsidRPr="00917D39">
              <w:t>Karhula 2015</w:t>
            </w:r>
            <w:r w:rsidR="00906EC3">
              <w:fldChar w:fldCharType="begin">
      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7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8" w:space="0" w:color="auto"/>
              <w:bottom w:val="single" w:sz="8" w:space="0" w:color="auto"/>
            </w:tcBorders>
          </w:tcPr>
          <w:p w14:paraId="40914E7A" w14:textId="0C854D84" w:rsidR="000C15F4" w:rsidRPr="00917D39" w:rsidRDefault="000C15F4" w:rsidP="000C15F4">
            <w:pPr>
              <w:pStyle w:val="1-Tabletext"/>
            </w:pPr>
            <w:r w:rsidRPr="00917D39">
              <w:t>Adults with type 2 diabetes;</w:t>
            </w:r>
          </w:p>
          <w:p w14:paraId="217C740A" w14:textId="77777777" w:rsidR="000C15F4" w:rsidRPr="00917D39" w:rsidRDefault="000C15F4" w:rsidP="000C15F4">
            <w:pPr>
              <w:pStyle w:val="1-Tabletext"/>
            </w:pPr>
            <w:r w:rsidRPr="00917D39">
              <w:t>G1: 7.25, G2: 7.20</w:t>
            </w:r>
          </w:p>
        </w:tc>
        <w:tc>
          <w:tcPr>
            <w:tcW w:w="1795" w:type="dxa"/>
            <w:tcBorders>
              <w:top w:val="single" w:sz="8" w:space="0" w:color="auto"/>
              <w:bottom w:val="single" w:sz="8" w:space="0" w:color="auto"/>
            </w:tcBorders>
          </w:tcPr>
          <w:p w14:paraId="3E7C75AE" w14:textId="5577CE5F" w:rsidR="000C15F4" w:rsidRPr="00917D39" w:rsidRDefault="000C15F4" w:rsidP="000C15F4">
            <w:pPr>
              <w:pStyle w:val="1-Tabletext"/>
            </w:pPr>
            <w:r w:rsidRPr="00917D39">
              <w:t>BLC: Mobile health coaching and self-monitoring of health parameters with the help of a remote patient monitoring system</w:t>
            </w:r>
            <w:r>
              <w:t xml:space="preserve"> + </w:t>
            </w:r>
            <w:r w:rsidRPr="00917D39">
              <w:t>UC (208)</w:t>
            </w:r>
          </w:p>
        </w:tc>
        <w:tc>
          <w:tcPr>
            <w:tcW w:w="1841" w:type="dxa"/>
            <w:tcBorders>
              <w:top w:val="single" w:sz="8" w:space="0" w:color="auto"/>
              <w:bottom w:val="single" w:sz="8" w:space="0" w:color="auto"/>
            </w:tcBorders>
          </w:tcPr>
          <w:p w14:paraId="47BB6A14" w14:textId="77777777" w:rsidR="000C15F4" w:rsidRPr="00917D39" w:rsidRDefault="000C15F4" w:rsidP="000C15F4">
            <w:pPr>
              <w:pStyle w:val="1-Tabletext"/>
            </w:pPr>
            <w:r w:rsidRPr="00917D39">
              <w:t>1 call every 4 to 6 weeks (average 8.5 total calls per participant); 19 minutes/call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</w:tcPr>
          <w:p w14:paraId="7BE1613F" w14:textId="68828F5C" w:rsidR="000C15F4" w:rsidRPr="00917D39" w:rsidRDefault="000C15F4" w:rsidP="000C15F4">
            <w:pPr>
              <w:pStyle w:val="1-Tabletext"/>
            </w:pPr>
            <w:r w:rsidRPr="00917D39">
              <w:t>Registered nurse</w:t>
            </w:r>
          </w:p>
        </w:tc>
        <w:tc>
          <w:tcPr>
            <w:tcW w:w="1649" w:type="dxa"/>
            <w:tcBorders>
              <w:top w:val="single" w:sz="8" w:space="0" w:color="auto"/>
              <w:bottom w:val="single" w:sz="8" w:space="0" w:color="auto"/>
            </w:tcBorders>
          </w:tcPr>
          <w:p w14:paraId="105CA1E1" w14:textId="77777777" w:rsidR="000C15F4" w:rsidRPr="00917D39" w:rsidRDefault="000C15F4" w:rsidP="000C15F4">
            <w:pPr>
              <w:pStyle w:val="1-Tabletext"/>
            </w:pPr>
            <w:r w:rsidRPr="00917D39">
              <w:t>Mobile app, self-management guide; Mobile phone, blood pressure meter, glucometer</w:t>
            </w:r>
          </w:p>
        </w:tc>
        <w:tc>
          <w:tcPr>
            <w:tcW w:w="1980" w:type="dxa"/>
            <w:tcBorders>
              <w:top w:val="single" w:sz="8" w:space="0" w:color="auto"/>
              <w:bottom w:val="single" w:sz="8" w:space="0" w:color="auto"/>
            </w:tcBorders>
          </w:tcPr>
          <w:p w14:paraId="4CBAEF1B" w14:textId="77777777" w:rsidR="000C15F4" w:rsidRPr="00917D39" w:rsidRDefault="000C15F4" w:rsidP="000C15F4">
            <w:pPr>
              <w:pStyle w:val="1-Tabletext"/>
            </w:pPr>
            <w:r w:rsidRPr="00917D39">
              <w:t>UC (educational or community-based resource, 79)</w:t>
            </w:r>
          </w:p>
        </w:tc>
      </w:tr>
      <w:tr w:rsidR="000C15F4" w:rsidRPr="00917D39" w14:paraId="0DB618DC" w14:textId="77777777" w:rsidTr="00396B34">
        <w:trPr>
          <w:trHeight w:val="890"/>
        </w:trPr>
        <w:tc>
          <w:tcPr>
            <w:tcW w:w="1354" w:type="dxa"/>
            <w:tcBorders>
              <w:top w:val="single" w:sz="8" w:space="0" w:color="auto"/>
              <w:bottom w:val="nil"/>
            </w:tcBorders>
          </w:tcPr>
          <w:p w14:paraId="604A753E" w14:textId="77777777" w:rsidR="00227278" w:rsidRPr="00917D39" w:rsidRDefault="00227278" w:rsidP="00227278">
            <w:pPr>
              <w:pStyle w:val="1-Tabletext"/>
            </w:pPr>
            <w:r w:rsidRPr="00917D39">
              <w:lastRenderedPageBreak/>
              <w:t>Supplement with audio care</w:t>
            </w:r>
          </w:p>
          <w:p w14:paraId="075C8901" w14:textId="2380C0A3" w:rsidR="000C15F4" w:rsidRPr="00917D39" w:rsidRDefault="00227278" w:rsidP="00227278">
            <w:pPr>
              <w:pStyle w:val="1-Tabletext"/>
            </w:pPr>
            <w:r>
              <w:t>(continued)</w:t>
            </w:r>
          </w:p>
        </w:tc>
        <w:tc>
          <w:tcPr>
            <w:tcW w:w="1330" w:type="dxa"/>
            <w:tcBorders>
              <w:top w:val="single" w:sz="8" w:space="0" w:color="auto"/>
            </w:tcBorders>
          </w:tcPr>
          <w:p w14:paraId="04008F55" w14:textId="211036CA" w:rsidR="000C15F4" w:rsidRPr="00917D39" w:rsidRDefault="000C15F4" w:rsidP="000C15F4">
            <w:pPr>
              <w:pStyle w:val="1-Tabletext"/>
            </w:pPr>
            <w:r w:rsidRPr="00917D39">
              <w:t>Nicolucci 2015</w:t>
            </w:r>
            <w:r w:rsidR="00906EC3">
              <w:fldChar w:fldCharType="begin">
      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0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8" w:space="0" w:color="auto"/>
            </w:tcBorders>
          </w:tcPr>
          <w:p w14:paraId="24876A8D" w14:textId="43779B67" w:rsidR="000C15F4" w:rsidRPr="00917D39" w:rsidRDefault="000C15F4" w:rsidP="000C15F4">
            <w:pPr>
              <w:pStyle w:val="1-Tabletext"/>
            </w:pPr>
            <w:r w:rsidRPr="00917D39">
              <w:t>Adults with type 2 diabetes;</w:t>
            </w:r>
          </w:p>
          <w:p w14:paraId="7A0F5F50" w14:textId="77777777" w:rsidR="000C15F4" w:rsidRPr="00917D39" w:rsidRDefault="000C15F4" w:rsidP="000C15F4">
            <w:pPr>
              <w:pStyle w:val="1-Tabletext"/>
            </w:pPr>
            <w:r w:rsidRPr="00917D39">
              <w:t>G1: 7.9 (0.7), G2: 8.0 (0.8)</w:t>
            </w:r>
          </w:p>
        </w:tc>
        <w:tc>
          <w:tcPr>
            <w:tcW w:w="1795" w:type="dxa"/>
            <w:tcBorders>
              <w:top w:val="single" w:sz="8" w:space="0" w:color="auto"/>
            </w:tcBorders>
          </w:tcPr>
          <w:p w14:paraId="3AC873D4" w14:textId="77777777" w:rsidR="000C15F4" w:rsidRPr="00917D39" w:rsidRDefault="000C15F4" w:rsidP="000C15F4">
            <w:pPr>
              <w:pStyle w:val="1-Tabletext"/>
            </w:pPr>
            <w:r w:rsidRPr="00917D39">
              <w:t>BLC: Home telemedicine system (153)</w:t>
            </w:r>
          </w:p>
        </w:tc>
        <w:tc>
          <w:tcPr>
            <w:tcW w:w="1841" w:type="dxa"/>
            <w:tcBorders>
              <w:top w:val="single" w:sz="8" w:space="0" w:color="auto"/>
            </w:tcBorders>
          </w:tcPr>
          <w:p w14:paraId="371057EB" w14:textId="1DAE725A" w:rsidR="000C15F4" w:rsidRPr="00917D39" w:rsidRDefault="000C15F4" w:rsidP="000C15F4">
            <w:pPr>
              <w:pStyle w:val="1-Tabletext"/>
            </w:pPr>
            <w:r w:rsidRPr="00917D39">
              <w:t xml:space="preserve">12 calls (1 per month for 12 months, additional calls as needed); </w:t>
            </w:r>
            <w:r>
              <w:t>duration not reported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909AC4A" w14:textId="47FA717E" w:rsidR="000C15F4" w:rsidRPr="00917D39" w:rsidRDefault="000C15F4" w:rsidP="000C15F4">
            <w:pPr>
              <w:pStyle w:val="1-Tabletext"/>
            </w:pPr>
            <w:r w:rsidRPr="00917D39">
              <w:t>Registered nurse</w:t>
            </w:r>
          </w:p>
        </w:tc>
        <w:tc>
          <w:tcPr>
            <w:tcW w:w="1649" w:type="dxa"/>
            <w:tcBorders>
              <w:top w:val="single" w:sz="8" w:space="0" w:color="auto"/>
            </w:tcBorders>
          </w:tcPr>
          <w:p w14:paraId="53234529" w14:textId="7F0B8064" w:rsidR="000C15F4" w:rsidRPr="00917D39" w:rsidRDefault="000C15F4" w:rsidP="000C15F4">
            <w:pPr>
              <w:pStyle w:val="1-Tabletext"/>
            </w:pPr>
            <w:r w:rsidRPr="00917D39">
              <w:t>Asynchronous messaging (text/email); weight scale, glucometer, blood pressure cuff</w:t>
            </w:r>
          </w:p>
        </w:tc>
        <w:tc>
          <w:tcPr>
            <w:tcW w:w="1980" w:type="dxa"/>
            <w:tcBorders>
              <w:top w:val="single" w:sz="8" w:space="0" w:color="auto"/>
            </w:tcBorders>
          </w:tcPr>
          <w:p w14:paraId="0B210B2B" w14:textId="77777777" w:rsidR="000C15F4" w:rsidRPr="00917D39" w:rsidRDefault="000C15F4" w:rsidP="000C15F4">
            <w:pPr>
              <w:pStyle w:val="1-Tabletext"/>
            </w:pPr>
            <w:r w:rsidRPr="00917D39">
              <w:t>UC (unspecified, 149)</w:t>
            </w:r>
          </w:p>
        </w:tc>
      </w:tr>
      <w:tr w:rsidR="000C15F4" w:rsidRPr="00917D39" w14:paraId="365DAD2C" w14:textId="77777777" w:rsidTr="00396B34">
        <w:tc>
          <w:tcPr>
            <w:tcW w:w="1354" w:type="dxa"/>
            <w:tcBorders>
              <w:top w:val="nil"/>
              <w:bottom w:val="nil"/>
            </w:tcBorders>
          </w:tcPr>
          <w:p w14:paraId="1DE47828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</w:tcPr>
          <w:p w14:paraId="60E24DE7" w14:textId="70580649" w:rsidR="000C15F4" w:rsidRPr="00917D39" w:rsidRDefault="000C15F4" w:rsidP="000C15F4">
            <w:pPr>
              <w:pStyle w:val="1-Tabletext"/>
            </w:pPr>
            <w:r w:rsidRPr="00917D39">
              <w:t>Eakin 2014</w:t>
            </w:r>
            <w:r w:rsidR="00906EC3">
              <w:fldChar w:fldCharType="begin">
      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9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64D379AC" w14:textId="6371036D" w:rsidR="000C15F4" w:rsidRPr="00917D39" w:rsidRDefault="000C15F4" w:rsidP="000C15F4">
            <w:pPr>
              <w:pStyle w:val="1-Tabletext"/>
            </w:pPr>
            <w:r w:rsidRPr="00917D39">
              <w:t>Adults with type 2 diabetes</w:t>
            </w:r>
          </w:p>
          <w:p w14:paraId="1FEFA4C3" w14:textId="77777777" w:rsidR="000C15F4" w:rsidRPr="00917D39" w:rsidRDefault="000C15F4" w:rsidP="000C15F4">
            <w:pPr>
              <w:pStyle w:val="1-Tabletext"/>
            </w:pPr>
            <w:r w:rsidRPr="00917D39">
              <w:t>Median (IQR): 7.1 (1.6)</w:t>
            </w:r>
          </w:p>
        </w:tc>
        <w:tc>
          <w:tcPr>
            <w:tcW w:w="1795" w:type="dxa"/>
          </w:tcPr>
          <w:p w14:paraId="4790882F" w14:textId="3A561F1E" w:rsidR="000C15F4" w:rsidRPr="00917D39" w:rsidRDefault="000C15F4" w:rsidP="000C15F4">
            <w:pPr>
              <w:pStyle w:val="1-Tabletext"/>
            </w:pPr>
            <w:r w:rsidRPr="00917D39">
              <w:t>BLC: Telephone</w:t>
            </w:r>
            <w:r>
              <w:t>-</w:t>
            </w:r>
            <w:r w:rsidRPr="00917D39">
              <w:t>delivered weight loss intervention</w:t>
            </w:r>
            <w:r>
              <w:t xml:space="preserve"> + </w:t>
            </w:r>
            <w:r w:rsidRPr="00917D39">
              <w:t>UC (151)</w:t>
            </w:r>
          </w:p>
        </w:tc>
        <w:tc>
          <w:tcPr>
            <w:tcW w:w="1841" w:type="dxa"/>
          </w:tcPr>
          <w:p w14:paraId="0EC54786" w14:textId="77777777" w:rsidR="000C15F4" w:rsidRPr="00917D39" w:rsidRDefault="000C15F4" w:rsidP="000C15F4">
            <w:pPr>
              <w:pStyle w:val="1-Tabletext"/>
            </w:pPr>
            <w:r w:rsidRPr="00917D39">
              <w:t>27 telephone calls over 18 months; 25 minutes/call</w:t>
            </w:r>
          </w:p>
        </w:tc>
        <w:tc>
          <w:tcPr>
            <w:tcW w:w="1134" w:type="dxa"/>
          </w:tcPr>
          <w:p w14:paraId="415587FE" w14:textId="47D1DAF0" w:rsidR="000C15F4" w:rsidRPr="00917D39" w:rsidRDefault="000C15F4" w:rsidP="000C15F4">
            <w:pPr>
              <w:pStyle w:val="1-Tabletext"/>
            </w:pPr>
            <w:r w:rsidRPr="00917D39">
              <w:t>Educator, counselor, or coach</w:t>
            </w:r>
          </w:p>
        </w:tc>
        <w:tc>
          <w:tcPr>
            <w:tcW w:w="1649" w:type="dxa"/>
          </w:tcPr>
          <w:p w14:paraId="094EEA7A" w14:textId="640E7E8B" w:rsidR="000C15F4" w:rsidRPr="00917D39" w:rsidRDefault="000C15F4" w:rsidP="000C15F4">
            <w:pPr>
              <w:pStyle w:val="1-Tabletext"/>
            </w:pPr>
            <w:r w:rsidRPr="00917D39">
              <w:t>Workbook to be used with behavioral therapy; pedometer and digital scales; accelerometer for data collection</w:t>
            </w:r>
          </w:p>
        </w:tc>
        <w:tc>
          <w:tcPr>
            <w:tcW w:w="1980" w:type="dxa"/>
          </w:tcPr>
          <w:p w14:paraId="3385FD93" w14:textId="77777777" w:rsidR="000C15F4" w:rsidRPr="00917D39" w:rsidRDefault="000C15F4" w:rsidP="000C15F4">
            <w:pPr>
              <w:pStyle w:val="1-Tabletext"/>
            </w:pPr>
            <w:r w:rsidRPr="00917D39">
              <w:t>UC (educational or community-based resource, 151)</w:t>
            </w:r>
          </w:p>
        </w:tc>
      </w:tr>
      <w:tr w:rsidR="000C15F4" w:rsidRPr="00917D39" w14:paraId="2D1131E2" w14:textId="77777777" w:rsidTr="00396B34">
        <w:tc>
          <w:tcPr>
            <w:tcW w:w="1354" w:type="dxa"/>
            <w:tcBorders>
              <w:top w:val="nil"/>
              <w:bottom w:val="nil"/>
            </w:tcBorders>
          </w:tcPr>
          <w:p w14:paraId="42C93060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</w:tcPr>
          <w:p w14:paraId="3B519FFA" w14:textId="16D0438C" w:rsidR="000C15F4" w:rsidRPr="00917D39" w:rsidRDefault="000C15F4" w:rsidP="000C15F4">
            <w:pPr>
              <w:pStyle w:val="1-Tabletext"/>
            </w:pPr>
            <w:r w:rsidRPr="00917D39">
              <w:t>von Storch 2019</w:t>
            </w:r>
            <w:r w:rsidR="00906EC3">
              <w:fldChar w:fldCharType="begin">
      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16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45731023" w14:textId="4E3EBD34" w:rsidR="000C15F4" w:rsidRPr="00917D39" w:rsidRDefault="000C15F4" w:rsidP="000C15F4">
            <w:pPr>
              <w:pStyle w:val="1-Tabletext"/>
            </w:pPr>
            <w:r w:rsidRPr="00917D39">
              <w:t>Adults with type 2 diabetes;</w:t>
            </w:r>
          </w:p>
          <w:p w14:paraId="6A3EF224" w14:textId="77777777" w:rsidR="000C15F4" w:rsidRPr="00917D39" w:rsidRDefault="000C15F4" w:rsidP="000C15F4">
            <w:pPr>
              <w:pStyle w:val="1-Tabletext"/>
            </w:pPr>
            <w:r w:rsidRPr="00917D39">
              <w:t>G1: 7.00 (0.96), G2: 6.89 (1.01)</w:t>
            </w:r>
          </w:p>
        </w:tc>
        <w:tc>
          <w:tcPr>
            <w:tcW w:w="1795" w:type="dxa"/>
          </w:tcPr>
          <w:p w14:paraId="0BDC50B5" w14:textId="14F48E1A" w:rsidR="000C15F4" w:rsidRPr="00917D39" w:rsidRDefault="000C15F4" w:rsidP="000C15F4">
            <w:pPr>
              <w:pStyle w:val="1-Tabletext"/>
            </w:pPr>
            <w:r w:rsidRPr="00917D39">
              <w:t>BLC: Lifestyle telemedicine-assisted self-management program</w:t>
            </w:r>
            <w:r>
              <w:t xml:space="preserve"> + </w:t>
            </w:r>
            <w:r w:rsidRPr="00917D39">
              <w:t>UC (82)</w:t>
            </w:r>
          </w:p>
        </w:tc>
        <w:tc>
          <w:tcPr>
            <w:tcW w:w="1841" w:type="dxa"/>
          </w:tcPr>
          <w:p w14:paraId="1E10EC60" w14:textId="77777777" w:rsidR="000C15F4" w:rsidRPr="00917D39" w:rsidRDefault="000C15F4" w:rsidP="000C15F4">
            <w:pPr>
              <w:pStyle w:val="1-Tabletext"/>
            </w:pPr>
            <w:r w:rsidRPr="00917D39">
              <w:t>3 calls (1 per month for 3 months); duration not reported</w:t>
            </w:r>
          </w:p>
        </w:tc>
        <w:tc>
          <w:tcPr>
            <w:tcW w:w="1134" w:type="dxa"/>
          </w:tcPr>
          <w:p w14:paraId="0A48D055" w14:textId="74BB116B" w:rsidR="000C15F4" w:rsidRPr="00917D39" w:rsidRDefault="000C15F4" w:rsidP="000C15F4">
            <w:pPr>
              <w:pStyle w:val="1-Tabletext"/>
            </w:pPr>
            <w:r w:rsidRPr="00917D39">
              <w:t>Educator, counselor, or coach</w:t>
            </w:r>
          </w:p>
        </w:tc>
        <w:tc>
          <w:tcPr>
            <w:tcW w:w="1649" w:type="dxa"/>
          </w:tcPr>
          <w:p w14:paraId="266CFBDC" w14:textId="77777777" w:rsidR="000C15F4" w:rsidRPr="00917D39" w:rsidRDefault="000C15F4" w:rsidP="000C15F4">
            <w:pPr>
              <w:pStyle w:val="1-Tabletext"/>
            </w:pPr>
            <w:r w:rsidRPr="00917D39">
              <w:t>Computer tablet; glucometer, step counter</w:t>
            </w:r>
          </w:p>
        </w:tc>
        <w:tc>
          <w:tcPr>
            <w:tcW w:w="1980" w:type="dxa"/>
          </w:tcPr>
          <w:p w14:paraId="3E06FC7E" w14:textId="77777777" w:rsidR="000C15F4" w:rsidRPr="00917D39" w:rsidRDefault="000C15F4" w:rsidP="000C15F4">
            <w:pPr>
              <w:pStyle w:val="1-Tabletext"/>
            </w:pPr>
            <w:r w:rsidRPr="00917D39">
              <w:t>UC (unspecified, 68)</w:t>
            </w:r>
          </w:p>
        </w:tc>
      </w:tr>
      <w:tr w:rsidR="000C15F4" w:rsidRPr="00917D39" w14:paraId="744DB13A" w14:textId="77777777" w:rsidTr="00396B34">
        <w:tc>
          <w:tcPr>
            <w:tcW w:w="1354" w:type="dxa"/>
            <w:tcBorders>
              <w:top w:val="nil"/>
              <w:bottom w:val="nil"/>
            </w:tcBorders>
          </w:tcPr>
          <w:p w14:paraId="07B38937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</w:tcPr>
          <w:p w14:paraId="0DA3BBDB" w14:textId="5EFB649F" w:rsidR="000C15F4" w:rsidRPr="00917D39" w:rsidRDefault="000C15F4" w:rsidP="000C15F4">
            <w:pPr>
              <w:pStyle w:val="1-Tabletext"/>
            </w:pPr>
            <w:r w:rsidRPr="00917D39">
              <w:t>Naik 2019</w:t>
            </w:r>
            <w:r w:rsidR="00906EC3">
              <w:fldChar w:fldCharType="begin">
      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4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5D6A6EDD" w14:textId="5BC32BC1" w:rsidR="000C15F4" w:rsidRPr="00917D39" w:rsidRDefault="000C15F4" w:rsidP="000C15F4">
            <w:pPr>
              <w:pStyle w:val="1-Tabletext"/>
            </w:pPr>
            <w:r w:rsidRPr="00917D39">
              <w:t>Veterans,‡ BIPOC,§ older adults,§ physical, intellectual, or developmental disabilities,§ with unspecified diabetes;</w:t>
            </w:r>
          </w:p>
          <w:p w14:paraId="572BF7DD" w14:textId="77777777" w:rsidR="000C15F4" w:rsidRPr="00917D39" w:rsidRDefault="000C15F4" w:rsidP="000C15F4">
            <w:pPr>
              <w:pStyle w:val="1-Tabletext"/>
            </w:pPr>
            <w:r w:rsidRPr="00917D39">
              <w:t>G1: 9.2 (1.4), G2: 9.3 (1.5)</w:t>
            </w:r>
          </w:p>
        </w:tc>
        <w:tc>
          <w:tcPr>
            <w:tcW w:w="1795" w:type="dxa"/>
          </w:tcPr>
          <w:p w14:paraId="4CD0C27C" w14:textId="51318155" w:rsidR="000C15F4" w:rsidRPr="00917D39" w:rsidRDefault="000C15F4" w:rsidP="000C15F4">
            <w:pPr>
              <w:pStyle w:val="1-Tabletext"/>
            </w:pPr>
            <w:r w:rsidRPr="00917D39">
              <w:t>BLC: Healthy Outcomes Through Patient Empowerment intervention</w:t>
            </w:r>
            <w:r>
              <w:t xml:space="preserve"> +</w:t>
            </w:r>
            <w:r w:rsidR="00B61D13">
              <w:t xml:space="preserve"> </w:t>
            </w:r>
            <w:r w:rsidRPr="00917D39">
              <w:t>UC (136)</w:t>
            </w:r>
          </w:p>
        </w:tc>
        <w:tc>
          <w:tcPr>
            <w:tcW w:w="1841" w:type="dxa"/>
          </w:tcPr>
          <w:p w14:paraId="7FC1E9C8" w14:textId="061D8610" w:rsidR="000C15F4" w:rsidRPr="00917D39" w:rsidRDefault="000C15F4" w:rsidP="000C15F4">
            <w:pPr>
              <w:pStyle w:val="1-Tabletext"/>
            </w:pPr>
            <w:r w:rsidRPr="00917D39">
              <w:t>9 calls (biweekly from months 1 to 3 and monthly from months 4 to 6); 30-40 minutes/session for months 1 to 3 and 15 minutes/session for months 4 to 6</w:t>
            </w:r>
          </w:p>
        </w:tc>
        <w:tc>
          <w:tcPr>
            <w:tcW w:w="1134" w:type="dxa"/>
          </w:tcPr>
          <w:p w14:paraId="4D329C96" w14:textId="4E7C6E02" w:rsidR="000C15F4" w:rsidRPr="00917D39" w:rsidRDefault="000C15F4" w:rsidP="000C15F4">
            <w:pPr>
              <w:pStyle w:val="1-Tabletext"/>
            </w:pPr>
            <w:r w:rsidRPr="00917D39">
              <w:t>Psychologists, nurses</w:t>
            </w:r>
            <w:r>
              <w:t>,</w:t>
            </w:r>
            <w:r w:rsidRPr="00917D39">
              <w:t xml:space="preserve"> pharmacists, or social workers </w:t>
            </w:r>
          </w:p>
        </w:tc>
        <w:tc>
          <w:tcPr>
            <w:tcW w:w="1649" w:type="dxa"/>
          </w:tcPr>
          <w:p w14:paraId="29ADF4F2" w14:textId="77777777" w:rsidR="000C15F4" w:rsidRPr="00917D39" w:rsidRDefault="000C15F4" w:rsidP="000C15F4">
            <w:pPr>
              <w:pStyle w:val="1-Tabletext"/>
            </w:pPr>
            <w:r w:rsidRPr="00917D39">
              <w:t xml:space="preserve">Workbooks that guided phone conversations and allowed participants to track and progress </w:t>
            </w:r>
          </w:p>
        </w:tc>
        <w:tc>
          <w:tcPr>
            <w:tcW w:w="1980" w:type="dxa"/>
          </w:tcPr>
          <w:p w14:paraId="119AA236" w14:textId="77777777" w:rsidR="000C15F4" w:rsidRPr="00917D39" w:rsidRDefault="000C15F4" w:rsidP="000C15F4">
            <w:pPr>
              <w:pStyle w:val="1-Tabletext"/>
            </w:pPr>
            <w:r w:rsidRPr="00917D39">
              <w:t>Enhanced UC (educational or community-based resource, 89)</w:t>
            </w:r>
          </w:p>
        </w:tc>
      </w:tr>
      <w:tr w:rsidR="000C15F4" w:rsidRPr="00917D39" w14:paraId="40F01CAD" w14:textId="77777777" w:rsidTr="00396B34">
        <w:tc>
          <w:tcPr>
            <w:tcW w:w="1354" w:type="dxa"/>
            <w:tcBorders>
              <w:top w:val="nil"/>
              <w:bottom w:val="nil"/>
            </w:tcBorders>
          </w:tcPr>
          <w:p w14:paraId="63950670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</w:tcPr>
          <w:p w14:paraId="6724E701" w14:textId="2E9E770E" w:rsidR="000C15F4" w:rsidRPr="00917D39" w:rsidRDefault="000C15F4" w:rsidP="000C15F4">
            <w:pPr>
              <w:pStyle w:val="1-Tabletext"/>
            </w:pPr>
            <w:r w:rsidRPr="00917D39">
              <w:t>Patja 2012</w:t>
            </w:r>
            <w:r w:rsidR="00906EC3">
              <w:fldChar w:fldCharType="begin">
      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1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0DBEF5EC" w14:textId="0E612D42" w:rsidR="000C15F4" w:rsidRPr="00917D39" w:rsidRDefault="000C15F4" w:rsidP="000C15F4">
            <w:pPr>
              <w:pStyle w:val="1-Tabletext"/>
            </w:pPr>
            <w:r w:rsidRPr="00917D39">
              <w:t>Adults with type 2 diabetes;</w:t>
            </w:r>
          </w:p>
          <w:p w14:paraId="71ED0911" w14:textId="55050E36" w:rsidR="000C15F4" w:rsidRPr="00917D39" w:rsidRDefault="000C15F4" w:rsidP="000C15F4">
            <w:pPr>
              <w:pStyle w:val="1-Tabletext"/>
            </w:pPr>
            <w:r w:rsidRPr="00917D39">
              <w:t>G1: 7.5 (1.1), G2:</w:t>
            </w:r>
            <w:r>
              <w:t xml:space="preserve"> </w:t>
            </w:r>
            <w:r w:rsidRPr="00917D39">
              <w:t>7.7 (1.7)</w:t>
            </w:r>
          </w:p>
        </w:tc>
        <w:tc>
          <w:tcPr>
            <w:tcW w:w="1795" w:type="dxa"/>
          </w:tcPr>
          <w:p w14:paraId="2D81C311" w14:textId="5DD1152B" w:rsidR="000C15F4" w:rsidRPr="00917D39" w:rsidRDefault="000C15F4" w:rsidP="000C15F4">
            <w:pPr>
              <w:pStyle w:val="1-Tabletext"/>
            </w:pPr>
            <w:r w:rsidRPr="00917D39">
              <w:t>BLC: Telephone health coaching</w:t>
            </w:r>
            <w:r>
              <w:t xml:space="preserve"> + </w:t>
            </w:r>
            <w:r w:rsidRPr="00917D39">
              <w:t>UC (770)</w:t>
            </w:r>
          </w:p>
        </w:tc>
        <w:tc>
          <w:tcPr>
            <w:tcW w:w="1841" w:type="dxa"/>
          </w:tcPr>
          <w:p w14:paraId="6625409C" w14:textId="77777777" w:rsidR="000C15F4" w:rsidRPr="00917D39" w:rsidRDefault="000C15F4" w:rsidP="000C15F4">
            <w:pPr>
              <w:pStyle w:val="1-Tabletext"/>
            </w:pPr>
            <w:r w:rsidRPr="00917D39">
              <w:t>10/11 calls (1 per month for 12 months); 30-60 minutes/call</w:t>
            </w:r>
          </w:p>
        </w:tc>
        <w:tc>
          <w:tcPr>
            <w:tcW w:w="1134" w:type="dxa"/>
          </w:tcPr>
          <w:p w14:paraId="3E2C8DEB" w14:textId="7A0A9EE9" w:rsidR="000C15F4" w:rsidRPr="00917D39" w:rsidRDefault="000C15F4" w:rsidP="000C15F4">
            <w:pPr>
              <w:pStyle w:val="1-Tabletext"/>
            </w:pPr>
            <w:r w:rsidRPr="00917D39">
              <w:t>Certified or public health nurses</w:t>
            </w:r>
          </w:p>
        </w:tc>
        <w:tc>
          <w:tcPr>
            <w:tcW w:w="1649" w:type="dxa"/>
          </w:tcPr>
          <w:p w14:paraId="4E4D43C4" w14:textId="77777777" w:rsidR="000C15F4" w:rsidRPr="00917D39" w:rsidRDefault="000C15F4" w:rsidP="000C15F4">
            <w:pPr>
              <w:pStyle w:val="1-Tabletext"/>
            </w:pPr>
            <w:r w:rsidRPr="00917D39">
              <w:t>Self-care books</w:t>
            </w:r>
          </w:p>
        </w:tc>
        <w:tc>
          <w:tcPr>
            <w:tcW w:w="1980" w:type="dxa"/>
          </w:tcPr>
          <w:p w14:paraId="052D966A" w14:textId="77777777" w:rsidR="000C15F4" w:rsidRPr="00917D39" w:rsidRDefault="000C15F4" w:rsidP="000C15F4">
            <w:pPr>
              <w:pStyle w:val="1-Tabletext"/>
            </w:pPr>
            <w:r w:rsidRPr="00917D39">
              <w:t>UC (referred or directed to seek health care as needed, 359)</w:t>
            </w:r>
          </w:p>
        </w:tc>
      </w:tr>
      <w:tr w:rsidR="000C15F4" w:rsidRPr="00917D39" w14:paraId="6F5E48D0" w14:textId="77777777" w:rsidTr="00396B34">
        <w:tc>
          <w:tcPr>
            <w:tcW w:w="1354" w:type="dxa"/>
            <w:tcBorders>
              <w:top w:val="nil"/>
              <w:bottom w:val="nil"/>
            </w:tcBorders>
          </w:tcPr>
          <w:p w14:paraId="5688ED37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  <w:tcBorders>
              <w:bottom w:val="single" w:sz="8" w:space="0" w:color="auto"/>
            </w:tcBorders>
          </w:tcPr>
          <w:p w14:paraId="5E01450C" w14:textId="695B308D" w:rsidR="000C15F4" w:rsidRPr="00917D39" w:rsidRDefault="000C15F4" w:rsidP="000C15F4">
            <w:pPr>
              <w:pStyle w:val="1-Tabletext"/>
            </w:pPr>
            <w:r w:rsidRPr="00917D39">
              <w:t>Peasah 2020</w:t>
            </w:r>
            <w:r w:rsidR="00906EC3">
              <w:fldChar w:fldCharType="begin">
                <w:fldData xml:space="preserve">PEVuZE5vdGU+PENpdGUgRXhjbHVkZUF1dGg9IjEiIEV4Y2x1ZGVZZWFyPSIxIj48QXV0aG9yPlBl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lBl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19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bottom w:val="single" w:sz="8" w:space="0" w:color="auto"/>
            </w:tcBorders>
          </w:tcPr>
          <w:p w14:paraId="71C2D70A" w14:textId="05F8CC12" w:rsidR="000C15F4" w:rsidRPr="00917D39" w:rsidRDefault="000C15F4" w:rsidP="000C15F4">
            <w:pPr>
              <w:pStyle w:val="1-Tabletext"/>
            </w:pPr>
            <w:r w:rsidRPr="00917D39">
              <w:t>Adults with unspecified diabetes;</w:t>
            </w:r>
          </w:p>
          <w:p w14:paraId="5AC09A3C" w14:textId="77777777" w:rsidR="000C15F4" w:rsidRPr="00917D39" w:rsidRDefault="000C15F4" w:rsidP="000C15F4">
            <w:pPr>
              <w:pStyle w:val="1-Tabletext"/>
            </w:pPr>
            <w:r w:rsidRPr="00917D39">
              <w:t>G1: 8.5 (1.4), G2: 7.9 (1.3)</w:t>
            </w:r>
          </w:p>
        </w:tc>
        <w:tc>
          <w:tcPr>
            <w:tcW w:w="1795" w:type="dxa"/>
            <w:tcBorders>
              <w:bottom w:val="single" w:sz="8" w:space="0" w:color="auto"/>
            </w:tcBorders>
          </w:tcPr>
          <w:p w14:paraId="29E9D686" w14:textId="3925E964" w:rsidR="000C15F4" w:rsidRPr="00917D39" w:rsidRDefault="000C15F4" w:rsidP="000C15F4">
            <w:pPr>
              <w:pStyle w:val="1-Tabletext"/>
            </w:pPr>
            <w:r w:rsidRPr="00917D39">
              <w:t>MM: Telephone support for medication adherence</w:t>
            </w:r>
            <w:r>
              <w:t xml:space="preserve"> + </w:t>
            </w:r>
            <w:r w:rsidRPr="00917D39">
              <w:t>UC (39)</w:t>
            </w:r>
          </w:p>
        </w:tc>
        <w:tc>
          <w:tcPr>
            <w:tcW w:w="1841" w:type="dxa"/>
            <w:tcBorders>
              <w:bottom w:val="single" w:sz="8" w:space="0" w:color="auto"/>
            </w:tcBorders>
          </w:tcPr>
          <w:p w14:paraId="0AD7ADA5" w14:textId="77777777" w:rsidR="000C15F4" w:rsidRPr="00917D39" w:rsidRDefault="000C15F4" w:rsidP="000C15F4">
            <w:pPr>
              <w:pStyle w:val="1-Tabletext"/>
            </w:pPr>
            <w:r w:rsidRPr="00917D39">
              <w:t>12 calls (1 every week for 12 weeks); duration not reported</w:t>
            </w:r>
          </w:p>
        </w:tc>
        <w:tc>
          <w:tcPr>
            <w:tcW w:w="1134" w:type="dxa"/>
            <w:tcBorders>
              <w:bottom w:val="single" w:sz="8" w:space="0" w:color="auto"/>
            </w:tcBorders>
          </w:tcPr>
          <w:p w14:paraId="0F2D5A0D" w14:textId="77777777" w:rsidR="000C15F4" w:rsidRPr="00917D39" w:rsidRDefault="000C15F4" w:rsidP="000C15F4">
            <w:pPr>
              <w:pStyle w:val="1-Tabletext"/>
            </w:pPr>
            <w:r w:rsidRPr="00917D39">
              <w:t>Pharmacy students supervised by licensed pharmacists</w:t>
            </w:r>
          </w:p>
        </w:tc>
        <w:tc>
          <w:tcPr>
            <w:tcW w:w="1649" w:type="dxa"/>
            <w:tcBorders>
              <w:bottom w:val="single" w:sz="8" w:space="0" w:color="auto"/>
            </w:tcBorders>
          </w:tcPr>
          <w:p w14:paraId="59E466A9" w14:textId="77777777" w:rsidR="000C15F4" w:rsidRPr="00917D39" w:rsidRDefault="000C15F4" w:rsidP="000C15F4">
            <w:pPr>
              <w:pStyle w:val="1-Tabletext"/>
            </w:pPr>
            <w:r w:rsidRPr="00917D39">
              <w:t>-</w:t>
            </w:r>
          </w:p>
        </w:tc>
        <w:tc>
          <w:tcPr>
            <w:tcW w:w="1980" w:type="dxa"/>
            <w:tcBorders>
              <w:bottom w:val="single" w:sz="8" w:space="0" w:color="auto"/>
            </w:tcBorders>
          </w:tcPr>
          <w:p w14:paraId="2A43353E" w14:textId="77777777" w:rsidR="000C15F4" w:rsidRPr="00917D39" w:rsidRDefault="000C15F4" w:rsidP="000C15F4">
            <w:pPr>
              <w:pStyle w:val="1-Tabletext"/>
            </w:pPr>
            <w:r w:rsidRPr="00917D39">
              <w:t>UC (unspecified, 39)</w:t>
            </w:r>
          </w:p>
        </w:tc>
      </w:tr>
      <w:tr w:rsidR="000C15F4" w:rsidRPr="00917D39" w14:paraId="0FBB9371" w14:textId="77777777" w:rsidTr="00396B34">
        <w:tc>
          <w:tcPr>
            <w:tcW w:w="1354" w:type="dxa"/>
            <w:tcBorders>
              <w:top w:val="nil"/>
              <w:bottom w:val="single" w:sz="4" w:space="0" w:color="auto"/>
            </w:tcBorders>
          </w:tcPr>
          <w:p w14:paraId="45C63432" w14:textId="77777777" w:rsidR="000C15F4" w:rsidRDefault="000C15F4" w:rsidP="000C15F4">
            <w:pPr>
              <w:pStyle w:val="1-Tabletext"/>
            </w:pPr>
          </w:p>
          <w:p w14:paraId="5FB1C1F7" w14:textId="77777777" w:rsidR="000C15F4" w:rsidRDefault="000C15F4" w:rsidP="000C15F4">
            <w:pPr>
              <w:pStyle w:val="1-Tabletext"/>
            </w:pPr>
          </w:p>
          <w:p w14:paraId="2471C32F" w14:textId="77777777" w:rsidR="000C15F4" w:rsidRDefault="000C15F4" w:rsidP="000C15F4">
            <w:pPr>
              <w:pStyle w:val="1-Tabletext"/>
            </w:pPr>
          </w:p>
          <w:p w14:paraId="65CAF6FF" w14:textId="511863E3" w:rsidR="000C15F4" w:rsidRDefault="000C15F4" w:rsidP="000C15F4">
            <w:pPr>
              <w:pStyle w:val="1-Tabletext"/>
            </w:pPr>
          </w:p>
          <w:p w14:paraId="0F1C43BC" w14:textId="514A1805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  <w:tcBorders>
              <w:top w:val="single" w:sz="8" w:space="0" w:color="auto"/>
              <w:bottom w:val="single" w:sz="8" w:space="0" w:color="auto"/>
            </w:tcBorders>
          </w:tcPr>
          <w:p w14:paraId="4A5F33A0" w14:textId="6EB54BCF" w:rsidR="000C15F4" w:rsidRPr="00917D39" w:rsidRDefault="000C15F4" w:rsidP="000C15F4">
            <w:pPr>
              <w:pStyle w:val="1-Tabletext"/>
            </w:pPr>
            <w:r w:rsidRPr="00917D39">
              <w:t>Levy 2015</w:t>
            </w:r>
            <w:r w:rsidR="00906EC3">
              <w:fldChar w:fldCharType="begin">
      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6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8" w:space="0" w:color="auto"/>
              <w:bottom w:val="single" w:sz="8" w:space="0" w:color="auto"/>
            </w:tcBorders>
          </w:tcPr>
          <w:p w14:paraId="414C6109" w14:textId="79C6AB1A" w:rsidR="000C15F4" w:rsidRPr="00917D39" w:rsidRDefault="000C15F4" w:rsidP="000C15F4">
            <w:pPr>
              <w:pStyle w:val="1-Tabletext"/>
            </w:pPr>
            <w:r w:rsidRPr="00917D39">
              <w:t>Low income,‡ BIPOC</w:t>
            </w:r>
            <w:r w:rsidRPr="00917D39">
              <w:rPr>
                <w:rFonts w:ascii="Sylfaen" w:hAnsi="Sylfaen" w:cs="Sylfaen"/>
              </w:rPr>
              <w:t>ⴕ</w:t>
            </w:r>
            <w:r w:rsidRPr="00917D39">
              <w:t xml:space="preserve"> adults with type 2 diabetes</w:t>
            </w:r>
            <w:r>
              <w:t xml:space="preserve"> initiating insulin use</w:t>
            </w:r>
            <w:r w:rsidRPr="00917D39">
              <w:t>;</w:t>
            </w:r>
          </w:p>
          <w:p w14:paraId="2A335CEE" w14:textId="77777777" w:rsidR="000C15F4" w:rsidRPr="00917D39" w:rsidRDefault="000C15F4" w:rsidP="000C15F4">
            <w:pPr>
              <w:pStyle w:val="1-Tabletext"/>
            </w:pPr>
            <w:r w:rsidRPr="00917D39">
              <w:t>11.72 (1.83)</w:t>
            </w:r>
          </w:p>
        </w:tc>
        <w:tc>
          <w:tcPr>
            <w:tcW w:w="1795" w:type="dxa"/>
            <w:tcBorders>
              <w:top w:val="single" w:sz="8" w:space="0" w:color="auto"/>
              <w:bottom w:val="single" w:sz="8" w:space="0" w:color="auto"/>
            </w:tcBorders>
          </w:tcPr>
          <w:p w14:paraId="0F80D4F4" w14:textId="44F15E01" w:rsidR="000C15F4" w:rsidRPr="00917D39" w:rsidRDefault="000C15F4" w:rsidP="000C15F4">
            <w:pPr>
              <w:pStyle w:val="1-Tabletext"/>
            </w:pPr>
            <w:r w:rsidRPr="00917D39">
              <w:t>MM: Mobile insulin titration intervention</w:t>
            </w:r>
            <w:r>
              <w:t xml:space="preserve"> + </w:t>
            </w:r>
            <w:r w:rsidRPr="00917D39">
              <w:t>UC (33)</w:t>
            </w:r>
          </w:p>
        </w:tc>
        <w:tc>
          <w:tcPr>
            <w:tcW w:w="1841" w:type="dxa"/>
            <w:tcBorders>
              <w:top w:val="single" w:sz="8" w:space="0" w:color="auto"/>
              <w:bottom w:val="single" w:sz="8" w:space="0" w:color="auto"/>
            </w:tcBorders>
          </w:tcPr>
          <w:p w14:paraId="5C765AD9" w14:textId="01D089E4" w:rsidR="000C15F4" w:rsidRPr="00917D39" w:rsidRDefault="000C15F4" w:rsidP="000C15F4">
            <w:pPr>
              <w:pStyle w:val="1-Tabletext"/>
            </w:pPr>
            <w:r w:rsidRPr="00917D39">
              <w:t>Variable based on patient needs</w:t>
            </w:r>
            <w:r>
              <w:t xml:space="preserve"> (1 call every week minimum)</w:t>
            </w:r>
            <w:r w:rsidRPr="00917D39">
              <w:t>; 11 minutes/call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</w:tcPr>
          <w:p w14:paraId="4388183D" w14:textId="19E1F428" w:rsidR="000C15F4" w:rsidRPr="00917D39" w:rsidRDefault="000C15F4" w:rsidP="000C15F4">
            <w:pPr>
              <w:pStyle w:val="1-Tabletext"/>
            </w:pPr>
            <w:r w:rsidRPr="00917D39">
              <w:t>Registered nurse</w:t>
            </w:r>
          </w:p>
        </w:tc>
        <w:tc>
          <w:tcPr>
            <w:tcW w:w="1649" w:type="dxa"/>
            <w:tcBorders>
              <w:top w:val="single" w:sz="8" w:space="0" w:color="auto"/>
              <w:bottom w:val="single" w:sz="8" w:space="0" w:color="auto"/>
            </w:tcBorders>
          </w:tcPr>
          <w:p w14:paraId="5716BB18" w14:textId="7AB03197" w:rsidR="000C15F4" w:rsidRPr="00917D39" w:rsidRDefault="000C15F4" w:rsidP="000C15F4">
            <w:pPr>
              <w:pStyle w:val="1-Tabletext"/>
            </w:pPr>
            <w:r w:rsidRPr="00917D39">
              <w:t xml:space="preserve">Asynchronous messaging (text/voice messages); </w:t>
            </w:r>
            <w:r>
              <w:t>w</w:t>
            </w:r>
            <w:r w:rsidRPr="00917D39">
              <w:t>eb-based platform</w:t>
            </w:r>
          </w:p>
        </w:tc>
        <w:tc>
          <w:tcPr>
            <w:tcW w:w="1980" w:type="dxa"/>
            <w:tcBorders>
              <w:top w:val="single" w:sz="8" w:space="0" w:color="auto"/>
              <w:bottom w:val="single" w:sz="8" w:space="0" w:color="auto"/>
            </w:tcBorders>
          </w:tcPr>
          <w:p w14:paraId="1E1466E1" w14:textId="77777777" w:rsidR="000C15F4" w:rsidRPr="00917D39" w:rsidRDefault="000C15F4" w:rsidP="000C15F4">
            <w:pPr>
              <w:pStyle w:val="1-Tabletext"/>
            </w:pPr>
            <w:r w:rsidRPr="00917D39">
              <w:t>UC (referred or directed to seek health care as needed, 28)</w:t>
            </w:r>
          </w:p>
        </w:tc>
      </w:tr>
      <w:tr w:rsidR="000C15F4" w:rsidRPr="00917D39" w14:paraId="29BF37C0" w14:textId="77777777" w:rsidTr="00396B34">
        <w:tc>
          <w:tcPr>
            <w:tcW w:w="1354" w:type="dxa"/>
            <w:tcBorders>
              <w:top w:val="single" w:sz="4" w:space="0" w:color="auto"/>
              <w:bottom w:val="single" w:sz="8" w:space="0" w:color="auto"/>
            </w:tcBorders>
          </w:tcPr>
          <w:p w14:paraId="228868BC" w14:textId="7835181A" w:rsidR="00396B34" w:rsidRPr="00917D39" w:rsidRDefault="00396B34" w:rsidP="00396B34">
            <w:pPr>
              <w:pStyle w:val="1-Tabletext"/>
            </w:pPr>
            <w:r w:rsidRPr="00917D39">
              <w:lastRenderedPageBreak/>
              <w:t>Supplement with audio care</w:t>
            </w:r>
          </w:p>
          <w:p w14:paraId="2A141764" w14:textId="6626C3DE" w:rsidR="000C15F4" w:rsidRPr="00917D39" w:rsidRDefault="00396B34" w:rsidP="00396B34">
            <w:pPr>
              <w:pStyle w:val="1-Tabletext"/>
            </w:pPr>
            <w:r>
              <w:t>(continued)</w:t>
            </w:r>
          </w:p>
        </w:tc>
        <w:tc>
          <w:tcPr>
            <w:tcW w:w="1330" w:type="dxa"/>
            <w:tcBorders>
              <w:top w:val="single" w:sz="8" w:space="0" w:color="auto"/>
            </w:tcBorders>
          </w:tcPr>
          <w:p w14:paraId="5FD219CA" w14:textId="6BC0DDC0" w:rsidR="000C15F4" w:rsidRPr="00917D39" w:rsidRDefault="000C15F4" w:rsidP="000C15F4">
            <w:pPr>
              <w:pStyle w:val="1-Tabletext"/>
            </w:pPr>
            <w:r w:rsidRPr="00917D39">
              <w:t>O</w:t>
            </w:r>
            <w:r>
              <w:t>’</w:t>
            </w:r>
            <w:r w:rsidRPr="00917D39">
              <w:t>Connor 2014</w:t>
            </w:r>
            <w:r w:rsidR="00906EC3">
              <w:fldChar w:fldCharType="begin">
                <w:fldData xml:space="preserve">PEVuZE5vdGU+PENpdGUgRXhjbHVkZUF1dGg9IjEiIEV4Y2x1ZGVZZWFyPSIxIj48QXV0aG9yPk8m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8m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34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top w:val="single" w:sz="8" w:space="0" w:color="auto"/>
            </w:tcBorders>
          </w:tcPr>
          <w:p w14:paraId="1A3438A5" w14:textId="2F586EA3" w:rsidR="000C15F4" w:rsidRPr="00917D39" w:rsidRDefault="000C15F4" w:rsidP="000C15F4">
            <w:pPr>
              <w:pStyle w:val="1-Tabletext"/>
            </w:pPr>
            <w:r w:rsidRPr="00917D39">
              <w:t>Adults with type 2 diabetes</w:t>
            </w:r>
            <w:r>
              <w:t xml:space="preserve"> recently prescribed new medication for glucose, blood pressure, or lipid control</w:t>
            </w:r>
            <w:r w:rsidRPr="00917D39">
              <w:t>;</w:t>
            </w:r>
          </w:p>
          <w:p w14:paraId="606DD8BF" w14:textId="77777777" w:rsidR="000C15F4" w:rsidRPr="00917D39" w:rsidRDefault="000C15F4" w:rsidP="000C15F4">
            <w:pPr>
              <w:pStyle w:val="1-Tabletext"/>
            </w:pPr>
            <w:r w:rsidRPr="00917D39">
              <w:t>G1: 9.76 (1.66), G2: 9.83 (1.65)</w:t>
            </w:r>
          </w:p>
        </w:tc>
        <w:tc>
          <w:tcPr>
            <w:tcW w:w="1795" w:type="dxa"/>
            <w:tcBorders>
              <w:top w:val="single" w:sz="8" w:space="0" w:color="auto"/>
            </w:tcBorders>
          </w:tcPr>
          <w:p w14:paraId="71210A2D" w14:textId="546B56E7" w:rsidR="000C15F4" w:rsidRPr="00917D39" w:rsidRDefault="000C15F4" w:rsidP="000C15F4">
            <w:pPr>
              <w:pStyle w:val="1-Tabletext"/>
            </w:pPr>
            <w:r w:rsidRPr="00917D39">
              <w:t>MM: Structured telephone call</w:t>
            </w:r>
            <w:r>
              <w:t xml:space="preserve"> + </w:t>
            </w:r>
            <w:r w:rsidRPr="00917D39">
              <w:t>UC (1,220)</w:t>
            </w:r>
          </w:p>
        </w:tc>
        <w:tc>
          <w:tcPr>
            <w:tcW w:w="1841" w:type="dxa"/>
            <w:tcBorders>
              <w:top w:val="single" w:sz="8" w:space="0" w:color="auto"/>
            </w:tcBorders>
          </w:tcPr>
          <w:p w14:paraId="1B9044AE" w14:textId="3BA7F92E" w:rsidR="000C15F4" w:rsidRPr="00917D39" w:rsidRDefault="000C15F4" w:rsidP="000C15F4">
            <w:pPr>
              <w:pStyle w:val="1-Tabletext"/>
            </w:pPr>
            <w:r w:rsidRPr="00917D39">
              <w:t xml:space="preserve">1 call (up to </w:t>
            </w:r>
            <w:r>
              <w:t xml:space="preserve">3 </w:t>
            </w:r>
            <w:r w:rsidRPr="00917D39">
              <w:t>attempts to reach the patient); 5 minutes/call</w:t>
            </w:r>
          </w:p>
        </w:tc>
        <w:tc>
          <w:tcPr>
            <w:tcW w:w="1134" w:type="dxa"/>
            <w:tcBorders>
              <w:top w:val="single" w:sz="8" w:space="0" w:color="auto"/>
            </w:tcBorders>
          </w:tcPr>
          <w:p w14:paraId="08A78315" w14:textId="4D087A39" w:rsidR="000C15F4" w:rsidRPr="00917D39" w:rsidRDefault="000C15F4" w:rsidP="000C15F4">
            <w:pPr>
              <w:pStyle w:val="1-Tabletext"/>
            </w:pPr>
            <w:r w:rsidRPr="00917D39">
              <w:t>Registered nurses, diabetes educators, or pharmacists (varied by site)</w:t>
            </w:r>
          </w:p>
        </w:tc>
        <w:tc>
          <w:tcPr>
            <w:tcW w:w="1649" w:type="dxa"/>
            <w:tcBorders>
              <w:top w:val="single" w:sz="8" w:space="0" w:color="auto"/>
            </w:tcBorders>
          </w:tcPr>
          <w:p w14:paraId="1D5C7521" w14:textId="77777777" w:rsidR="000C15F4" w:rsidRPr="00917D39" w:rsidRDefault="000C15F4" w:rsidP="000C15F4">
            <w:pPr>
              <w:pStyle w:val="1-Tabletext"/>
            </w:pPr>
            <w:r w:rsidRPr="00917D39">
              <w:t>-</w:t>
            </w:r>
          </w:p>
        </w:tc>
        <w:tc>
          <w:tcPr>
            <w:tcW w:w="1980" w:type="dxa"/>
            <w:tcBorders>
              <w:top w:val="single" w:sz="8" w:space="0" w:color="auto"/>
            </w:tcBorders>
          </w:tcPr>
          <w:p w14:paraId="7F0624D0" w14:textId="77777777" w:rsidR="000C15F4" w:rsidRPr="00917D39" w:rsidRDefault="000C15F4" w:rsidP="000C15F4">
            <w:pPr>
              <w:pStyle w:val="1-Tabletext"/>
            </w:pPr>
            <w:r w:rsidRPr="00917D39">
              <w:t>UC (unspecified, 1,158)</w:t>
            </w:r>
          </w:p>
        </w:tc>
      </w:tr>
      <w:tr w:rsidR="000C15F4" w:rsidRPr="00917D39" w14:paraId="1EF7C2DF" w14:textId="77777777" w:rsidTr="00396B34">
        <w:tc>
          <w:tcPr>
            <w:tcW w:w="1354" w:type="dxa"/>
            <w:vMerge w:val="restart"/>
            <w:tcBorders>
              <w:top w:val="single" w:sz="8" w:space="0" w:color="auto"/>
            </w:tcBorders>
          </w:tcPr>
          <w:p w14:paraId="27CA81B7" w14:textId="77777777" w:rsidR="000C15F4" w:rsidRPr="00917D39" w:rsidRDefault="000C15F4" w:rsidP="000C15F4">
            <w:pPr>
              <w:pStyle w:val="1-Tabletext"/>
            </w:pPr>
            <w:r w:rsidRPr="00917D39">
              <w:t>Replace other care with audio</w:t>
            </w:r>
          </w:p>
        </w:tc>
        <w:tc>
          <w:tcPr>
            <w:tcW w:w="1330" w:type="dxa"/>
          </w:tcPr>
          <w:p w14:paraId="1EDF0F77" w14:textId="338C4FD1" w:rsidR="000C15F4" w:rsidRPr="00917D39" w:rsidRDefault="000C15F4" w:rsidP="000C15F4">
            <w:pPr>
              <w:pStyle w:val="1-Tabletext"/>
            </w:pPr>
            <w:r w:rsidRPr="00917D39">
              <w:t>Leichter 2013</w:t>
            </w:r>
            <w:r w:rsidR="00906EC3">
              <w:fldChar w:fldCharType="begin">
      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18</w:t>
            </w:r>
            <w:r w:rsidR="00906EC3">
              <w:fldChar w:fldCharType="end"/>
            </w:r>
          </w:p>
        </w:tc>
        <w:tc>
          <w:tcPr>
            <w:tcW w:w="1877" w:type="dxa"/>
          </w:tcPr>
          <w:p w14:paraId="6E6114BB" w14:textId="4B1B8956" w:rsidR="000C15F4" w:rsidRPr="00917D39" w:rsidRDefault="000C15F4" w:rsidP="000C15F4">
            <w:pPr>
              <w:pStyle w:val="1-Tabletext"/>
            </w:pPr>
            <w:r w:rsidRPr="00917D39">
              <w:t>Adults with type 1 or 2 diabetes;</w:t>
            </w:r>
          </w:p>
          <w:p w14:paraId="1D65353C" w14:textId="77777777" w:rsidR="000C15F4" w:rsidRPr="00917D39" w:rsidRDefault="000C15F4" w:rsidP="000C15F4">
            <w:pPr>
              <w:pStyle w:val="1-Tabletext"/>
            </w:pPr>
            <w:r w:rsidRPr="00917D39">
              <w:t>G1: 7.7 (1.5), G2: 7.3 (1.2)</w:t>
            </w:r>
          </w:p>
        </w:tc>
        <w:tc>
          <w:tcPr>
            <w:tcW w:w="1795" w:type="dxa"/>
          </w:tcPr>
          <w:p w14:paraId="4EB7F678" w14:textId="6332532F" w:rsidR="000C15F4" w:rsidRPr="00917D39" w:rsidRDefault="000C15F4" w:rsidP="000C15F4">
            <w:pPr>
              <w:pStyle w:val="1-Tabletext"/>
            </w:pPr>
            <w:r w:rsidRPr="00917D39">
              <w:t xml:space="preserve">MM+BLC: </w:t>
            </w:r>
            <w:r>
              <w:t>Telephone office visits with remote monitoring</w:t>
            </w:r>
            <w:r w:rsidRPr="00917D39">
              <w:t xml:space="preserve"> (49)</w:t>
            </w:r>
          </w:p>
        </w:tc>
        <w:tc>
          <w:tcPr>
            <w:tcW w:w="1841" w:type="dxa"/>
          </w:tcPr>
          <w:p w14:paraId="027731DD" w14:textId="77777777" w:rsidR="000C15F4" w:rsidRPr="00917D39" w:rsidRDefault="000C15F4" w:rsidP="000C15F4">
            <w:pPr>
              <w:pStyle w:val="1-Tabletext"/>
            </w:pPr>
            <w:r w:rsidRPr="00917D39">
              <w:t>2 calls over a 12-month period; 5 minutes/call</w:t>
            </w:r>
          </w:p>
        </w:tc>
        <w:tc>
          <w:tcPr>
            <w:tcW w:w="1134" w:type="dxa"/>
          </w:tcPr>
          <w:p w14:paraId="31C09DB7" w14:textId="77777777" w:rsidR="000C15F4" w:rsidRPr="00917D39" w:rsidRDefault="000C15F4" w:rsidP="000C15F4">
            <w:pPr>
              <w:pStyle w:val="1-Tabletext"/>
            </w:pPr>
            <w:r w:rsidRPr="00917D39">
              <w:t>Physician</w:t>
            </w:r>
          </w:p>
        </w:tc>
        <w:tc>
          <w:tcPr>
            <w:tcW w:w="1649" w:type="dxa"/>
          </w:tcPr>
          <w:p w14:paraId="456F3253" w14:textId="30A8C98A" w:rsidR="000C15F4" w:rsidRPr="00917D39" w:rsidRDefault="000C15F4" w:rsidP="000C15F4">
            <w:pPr>
              <w:pStyle w:val="1-Tabletext"/>
              <w:rPr>
                <w:vertAlign w:val="superscript"/>
              </w:rPr>
            </w:pPr>
            <w:r w:rsidRPr="00917D39">
              <w:t>Asynchronous messaging (email); Blood glucose meter and test strips; body weight scale and a digital blood pressure cuff; data management software for remote monitoring</w:t>
            </w:r>
            <w:r>
              <w:rPr>
                <w:vertAlign w:val="superscript"/>
              </w:rPr>
              <w:t>e</w:t>
            </w:r>
          </w:p>
        </w:tc>
        <w:tc>
          <w:tcPr>
            <w:tcW w:w="1980" w:type="dxa"/>
          </w:tcPr>
          <w:p w14:paraId="55EA7783" w14:textId="4CD7A86E" w:rsidR="000C15F4" w:rsidRPr="00917D39" w:rsidRDefault="000C15F4" w:rsidP="000C15F4">
            <w:pPr>
              <w:pStyle w:val="1-Tabletext"/>
            </w:pPr>
            <w:r>
              <w:t>UC</w:t>
            </w:r>
            <w:r w:rsidRPr="00917D39">
              <w:t xml:space="preserve"> (in-person visits, 49)</w:t>
            </w:r>
          </w:p>
        </w:tc>
      </w:tr>
      <w:tr w:rsidR="000C15F4" w:rsidRPr="00917D39" w14:paraId="11033EFA" w14:textId="77777777" w:rsidTr="00396B34">
        <w:tc>
          <w:tcPr>
            <w:tcW w:w="1354" w:type="dxa"/>
            <w:vMerge/>
            <w:tcBorders>
              <w:bottom w:val="single" w:sz="4" w:space="0" w:color="auto"/>
            </w:tcBorders>
          </w:tcPr>
          <w:p w14:paraId="21FB962B" w14:textId="77777777" w:rsidR="000C15F4" w:rsidRPr="00917D39" w:rsidRDefault="000C15F4" w:rsidP="000C15F4">
            <w:pPr>
              <w:pStyle w:val="1-Tabletext"/>
            </w:pPr>
          </w:p>
        </w:tc>
        <w:tc>
          <w:tcPr>
            <w:tcW w:w="1330" w:type="dxa"/>
            <w:tcBorders>
              <w:bottom w:val="single" w:sz="4" w:space="0" w:color="auto"/>
            </w:tcBorders>
          </w:tcPr>
          <w:p w14:paraId="4BBCA917" w14:textId="170E468E" w:rsidR="000C15F4" w:rsidRPr="00917D39" w:rsidRDefault="000C15F4" w:rsidP="000C15F4">
            <w:pPr>
              <w:pStyle w:val="1-Tabletext"/>
            </w:pPr>
            <w:r w:rsidRPr="00917D39">
              <w:t>O</w:t>
            </w:r>
            <w:r>
              <w:t>’</w:t>
            </w:r>
            <w:r w:rsidRPr="00917D39">
              <w:t>Neil 2016</w:t>
            </w:r>
            <w:r w:rsidR="00906EC3">
              <w:fldChar w:fldCharType="begin">
      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instrText xml:space="preserve"> ADDIN EN.CITE </w:instrText>
            </w:r>
            <w:r w:rsidR="00906EC3">
              <w:fldChar w:fldCharType="begin">
      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      </w:fldChar>
            </w:r>
            <w:r w:rsidR="00906EC3">
              <w:instrText xml:space="preserve"> ADDIN EN.CITE.DATA </w:instrText>
            </w:r>
            <w:r w:rsidR="00906EC3">
              <w:fldChar w:fldCharType="end"/>
            </w:r>
            <w:r w:rsidR="00906EC3">
              <w:fldChar w:fldCharType="separate"/>
            </w:r>
            <w:r w:rsidR="00906EC3" w:rsidRPr="00906EC3">
              <w:rPr>
                <w:noProof/>
                <w:vertAlign w:val="superscript"/>
              </w:rPr>
              <w:t>26</w:t>
            </w:r>
            <w:r w:rsidR="00906EC3">
              <w:fldChar w:fldCharType="end"/>
            </w:r>
          </w:p>
        </w:tc>
        <w:tc>
          <w:tcPr>
            <w:tcW w:w="1877" w:type="dxa"/>
            <w:tcBorders>
              <w:bottom w:val="single" w:sz="4" w:space="0" w:color="auto"/>
            </w:tcBorders>
          </w:tcPr>
          <w:p w14:paraId="1FAFBD69" w14:textId="2CC3F737" w:rsidR="000C15F4" w:rsidRPr="00917D39" w:rsidRDefault="000C15F4" w:rsidP="000C15F4">
            <w:pPr>
              <w:pStyle w:val="1-Tabletext"/>
            </w:pPr>
            <w:r w:rsidRPr="00917D39">
              <w:t>BIPOC§ adults with type 2 diabetes;</w:t>
            </w:r>
          </w:p>
          <w:p w14:paraId="340227C2" w14:textId="77777777" w:rsidR="000C15F4" w:rsidRPr="00917D39" w:rsidRDefault="000C15F4" w:rsidP="000C15F4">
            <w:pPr>
              <w:pStyle w:val="1-Tabletext"/>
            </w:pPr>
            <w:r w:rsidRPr="00917D39">
              <w:t>G1: 8.36 (1.02), G2: 8.28 (1.00)</w:t>
            </w:r>
          </w:p>
        </w:tc>
        <w:tc>
          <w:tcPr>
            <w:tcW w:w="1795" w:type="dxa"/>
            <w:tcBorders>
              <w:bottom w:val="single" w:sz="4" w:space="0" w:color="auto"/>
            </w:tcBorders>
          </w:tcPr>
          <w:p w14:paraId="51BC034F" w14:textId="77777777" w:rsidR="000C15F4" w:rsidRPr="00917D39" w:rsidRDefault="000C15F4" w:rsidP="000C15F4">
            <w:pPr>
              <w:pStyle w:val="1-Tabletext"/>
            </w:pPr>
            <w:r w:rsidRPr="00917D39">
              <w:t>BLC: Weight Watchers weight management program with coordinated telephone and email consultations (279)</w:t>
            </w:r>
          </w:p>
        </w:tc>
        <w:tc>
          <w:tcPr>
            <w:tcW w:w="1841" w:type="dxa"/>
            <w:tcBorders>
              <w:bottom w:val="single" w:sz="4" w:space="0" w:color="auto"/>
            </w:tcBorders>
          </w:tcPr>
          <w:p w14:paraId="34D7D2A1" w14:textId="77777777" w:rsidR="000C15F4" w:rsidRPr="00917D39" w:rsidRDefault="000C15F4" w:rsidP="000C15F4">
            <w:pPr>
              <w:pStyle w:val="1-Tabletext"/>
            </w:pPr>
            <w:r w:rsidRPr="00917D39">
              <w:t>2 calls, additional calls variable based on need; duration not reported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6B837AA" w14:textId="34872AD2" w:rsidR="000C15F4" w:rsidRPr="00917D39" w:rsidRDefault="000C15F4" w:rsidP="000C15F4">
            <w:pPr>
              <w:pStyle w:val="1-Tabletext"/>
            </w:pPr>
            <w:r w:rsidRPr="00917D39">
              <w:t>Certified diabetes educator</w:t>
            </w:r>
          </w:p>
        </w:tc>
        <w:tc>
          <w:tcPr>
            <w:tcW w:w="1649" w:type="dxa"/>
            <w:tcBorders>
              <w:bottom w:val="single" w:sz="4" w:space="0" w:color="auto"/>
            </w:tcBorders>
          </w:tcPr>
          <w:p w14:paraId="743C520A" w14:textId="77777777" w:rsidR="000C15F4" w:rsidRPr="00917D39" w:rsidRDefault="000C15F4" w:rsidP="000C15F4">
            <w:pPr>
              <w:pStyle w:val="1-Tabletext"/>
            </w:pPr>
            <w:r w:rsidRPr="00917D39">
              <w:t xml:space="preserve">Asynchronous messaging (email); Weight Watchers 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49244F4E" w14:textId="15CD5EB9" w:rsidR="000C15F4" w:rsidRPr="00917D39" w:rsidRDefault="000C15F4" w:rsidP="000C15F4">
            <w:pPr>
              <w:pStyle w:val="1-Tabletext"/>
            </w:pPr>
            <w:r w:rsidRPr="00917D39">
              <w:t>Type 2 diabetes nutrition counseling (in-person visits, 284)</w:t>
            </w:r>
          </w:p>
        </w:tc>
      </w:tr>
    </w:tbl>
    <w:p w14:paraId="4493B5EA" w14:textId="12E0AAEA" w:rsidR="00917D39" w:rsidRPr="00917D39" w:rsidRDefault="0065410A" w:rsidP="007074A9">
      <w:pPr>
        <w:pStyle w:val="abbreviations"/>
      </w:pPr>
      <w:r w:rsidRPr="00841736">
        <w:rPr>
          <w:b/>
          <w:bCs/>
          <w:sz w:val="16"/>
          <w:szCs w:val="16"/>
        </w:rPr>
        <w:t>Abbreviations:</w:t>
      </w:r>
      <w:r w:rsidRPr="002634F0">
        <w:rPr>
          <w:sz w:val="16"/>
          <w:szCs w:val="16"/>
        </w:rPr>
        <w:t xml:space="preserve"> </w:t>
      </w:r>
      <w:r w:rsidR="00917D39" w:rsidRPr="00917D39">
        <w:t>BIPOC</w:t>
      </w:r>
      <w:r>
        <w:t xml:space="preserve">, </w:t>
      </w:r>
      <w:r w:rsidR="00917D39" w:rsidRPr="00917D39">
        <w:t>Black, indigenous, people of color</w:t>
      </w:r>
      <w:r>
        <w:t>,</w:t>
      </w:r>
      <w:r w:rsidR="00917D39" w:rsidRPr="00917D39">
        <w:t xml:space="preserve"> BG</w:t>
      </w:r>
      <w:r>
        <w:t>,</w:t>
      </w:r>
      <w:r w:rsidR="00917D39" w:rsidRPr="00917D39">
        <w:t xml:space="preserve"> </w:t>
      </w:r>
      <w:r w:rsidRPr="00917D39">
        <w:t>blood glucose</w:t>
      </w:r>
      <w:r>
        <w:t>,</w:t>
      </w:r>
      <w:r w:rsidRPr="00917D39">
        <w:t xml:space="preserve"> </w:t>
      </w:r>
      <w:r w:rsidR="00917D39" w:rsidRPr="00917D39">
        <w:t>BP</w:t>
      </w:r>
      <w:r>
        <w:t>,</w:t>
      </w:r>
      <w:r w:rsidR="00917D39" w:rsidRPr="00917D39">
        <w:t xml:space="preserve"> </w:t>
      </w:r>
      <w:r w:rsidRPr="00917D39">
        <w:t>blood pressure</w:t>
      </w:r>
      <w:r>
        <w:t xml:space="preserve">, </w:t>
      </w:r>
      <w:r w:rsidR="00DD5961">
        <w:t xml:space="preserve">CI, confidence interval, G, group; </w:t>
      </w:r>
      <w:r w:rsidR="00761DA4">
        <w:t>IQR</w:t>
      </w:r>
      <w:r>
        <w:t xml:space="preserve">, </w:t>
      </w:r>
      <w:r w:rsidR="00761DA4">
        <w:t>interquartile range</w:t>
      </w:r>
      <w:r>
        <w:t xml:space="preserve">, </w:t>
      </w:r>
      <w:r w:rsidR="00DD5961">
        <w:t xml:space="preserve">NR, not reported; </w:t>
      </w:r>
      <w:r w:rsidR="00EC3EAC">
        <w:t>Tele/Pr</w:t>
      </w:r>
      <w:r>
        <w:t xml:space="preserve">, </w:t>
      </w:r>
      <w:r w:rsidR="00645BFF">
        <w:t>telephone and print materials</w:t>
      </w:r>
      <w:r w:rsidR="00DD5961">
        <w:t xml:space="preserve">; </w:t>
      </w:r>
      <w:r w:rsidR="00DD5961" w:rsidRPr="00917D39">
        <w:t>UC</w:t>
      </w:r>
      <w:r w:rsidR="00DD5961">
        <w:t>,</w:t>
      </w:r>
      <w:r w:rsidR="00DD5961" w:rsidRPr="00917D39">
        <w:t xml:space="preserve"> usual care</w:t>
      </w:r>
      <w:r w:rsidR="00DD5961">
        <w:t>.</w:t>
      </w:r>
    </w:p>
    <w:p w14:paraId="71B6BB94" w14:textId="37333660" w:rsidR="00917D39" w:rsidRPr="00917D39" w:rsidRDefault="004B3157" w:rsidP="007074A9">
      <w:pPr>
        <w:pStyle w:val="abbreviations"/>
      </w:pPr>
      <w:r>
        <w:rPr>
          <w:vertAlign w:val="superscript"/>
        </w:rPr>
        <w:t>a</w:t>
      </w:r>
      <w:r w:rsidR="00B61D13">
        <w:rPr>
          <w:vertAlign w:val="superscript"/>
        </w:rPr>
        <w:t xml:space="preserve"> </w:t>
      </w:r>
      <w:r w:rsidR="00917D39" w:rsidRPr="00917D39">
        <w:t xml:space="preserve">Purpose of audio component refers to whether the audio component </w:t>
      </w:r>
      <w:r w:rsidR="00B62079" w:rsidRPr="00917D39">
        <w:t>intend</w:t>
      </w:r>
      <w:r w:rsidR="00B62079">
        <w:t>ed</w:t>
      </w:r>
      <w:r w:rsidR="00B62079" w:rsidRPr="00917D39">
        <w:t xml:space="preserve"> </w:t>
      </w:r>
      <w:r w:rsidR="00917D39" w:rsidRPr="00917D39">
        <w:t xml:space="preserve">to add synchronous interactions via audio or replace other synchronous interactions with audio care. </w:t>
      </w:r>
    </w:p>
    <w:p w14:paraId="0A471A59" w14:textId="6E16FB03" w:rsidR="00917D39" w:rsidRPr="00917D39" w:rsidRDefault="004B3157" w:rsidP="007074A9">
      <w:pPr>
        <w:pStyle w:val="abbreviations"/>
        <w:rPr>
          <w:shd w:val="clear" w:color="auto" w:fill="FFFFFF"/>
        </w:rPr>
      </w:pPr>
      <w:r>
        <w:rPr>
          <w:vertAlign w:val="superscript"/>
        </w:rPr>
        <w:t>b</w:t>
      </w:r>
      <w:r w:rsidR="00B61D13">
        <w:rPr>
          <w:vertAlign w:val="superscript"/>
        </w:rPr>
        <w:t xml:space="preserve"> </w:t>
      </w:r>
      <w:r w:rsidR="00917D39" w:rsidRPr="00917D39">
        <w:t>§ indicates more than 25% of the study sample</w:t>
      </w:r>
      <w:r w:rsidR="00B62079">
        <w:t xml:space="preserve"> and</w:t>
      </w:r>
      <w:r w:rsidR="00917D39" w:rsidRPr="00917D39">
        <w:rPr>
          <w:vertAlign w:val="superscript"/>
        </w:rPr>
        <w:t xml:space="preserve"> </w:t>
      </w:r>
      <w:r w:rsidR="00917D39" w:rsidRPr="00917D39">
        <w:rPr>
          <w:rFonts w:ascii="Sylfaen" w:hAnsi="Sylfaen" w:cs="Sylfaen"/>
        </w:rPr>
        <w:t>ⴕ</w:t>
      </w:r>
      <w:r w:rsidR="00917D39" w:rsidRPr="00917D39">
        <w:t xml:space="preserve"> indicates more than 50% of the study sample </w:t>
      </w:r>
      <w:r w:rsidR="00B62079" w:rsidRPr="00917D39">
        <w:t>belong</w:t>
      </w:r>
      <w:r w:rsidR="00B62079">
        <w:t>ed</w:t>
      </w:r>
      <w:r w:rsidR="00B62079" w:rsidRPr="00917D39">
        <w:t xml:space="preserve"> </w:t>
      </w:r>
      <w:r w:rsidR="00917D39" w:rsidRPr="00917D39">
        <w:t xml:space="preserve">to this population </w:t>
      </w:r>
      <w:r w:rsidR="00917D39" w:rsidRPr="00917D39">
        <w:rPr>
          <w:shd w:val="clear" w:color="auto" w:fill="FFFFFF"/>
        </w:rPr>
        <w:t>group</w:t>
      </w:r>
      <w:r w:rsidR="00917D39" w:rsidRPr="00917D39">
        <w:t xml:space="preserve">, while </w:t>
      </w:r>
      <w:r w:rsidR="00917D39" w:rsidRPr="00917D39">
        <w:rPr>
          <w:shd w:val="clear" w:color="auto" w:fill="FFFFFF"/>
        </w:rPr>
        <w:t xml:space="preserve">‡ indicates 100% of the study sample </w:t>
      </w:r>
      <w:r w:rsidR="00B62079" w:rsidRPr="00917D39">
        <w:rPr>
          <w:shd w:val="clear" w:color="auto" w:fill="FFFFFF"/>
        </w:rPr>
        <w:t>belong</w:t>
      </w:r>
      <w:r w:rsidR="00B62079">
        <w:rPr>
          <w:shd w:val="clear" w:color="auto" w:fill="FFFFFF"/>
        </w:rPr>
        <w:t>ed</w:t>
      </w:r>
      <w:r w:rsidR="00B62079" w:rsidRPr="00917D39">
        <w:rPr>
          <w:shd w:val="clear" w:color="auto" w:fill="FFFFFF"/>
        </w:rPr>
        <w:t xml:space="preserve"> </w:t>
      </w:r>
      <w:r w:rsidR="00917D39" w:rsidRPr="00917D39">
        <w:rPr>
          <w:shd w:val="clear" w:color="auto" w:fill="FFFFFF"/>
        </w:rPr>
        <w:t>to this population group.</w:t>
      </w:r>
    </w:p>
    <w:p w14:paraId="5E8F9C2E" w14:textId="77777777" w:rsidR="004B3157" w:rsidRPr="00917D39" w:rsidRDefault="004B3157" w:rsidP="007074A9">
      <w:pPr>
        <w:pStyle w:val="abbreviations"/>
      </w:pPr>
      <w:r>
        <w:rPr>
          <w:vertAlign w:val="superscript"/>
        </w:rPr>
        <w:t>c</w:t>
      </w:r>
      <w:r w:rsidRPr="00917D39">
        <w:t xml:space="preserve"> Baseline HbA1c reported as mean % (standard deviation) for the entire study sample, unless otherwise specified</w:t>
      </w:r>
      <w:r>
        <w:t>.</w:t>
      </w:r>
    </w:p>
    <w:p w14:paraId="64CA8C4A" w14:textId="0B9D438A" w:rsidR="00917D39" w:rsidRPr="00917D39" w:rsidRDefault="004B3157" w:rsidP="007074A9">
      <w:pPr>
        <w:pStyle w:val="abbreviations"/>
      </w:pPr>
      <w:r>
        <w:rPr>
          <w:vertAlign w:val="superscript"/>
        </w:rPr>
        <w:t xml:space="preserve">d </w:t>
      </w:r>
      <w:r w:rsidR="00917D39" w:rsidRPr="00917D39">
        <w:t xml:space="preserve">Intervention </w:t>
      </w:r>
      <w:r w:rsidR="00B62079">
        <w:t>f</w:t>
      </w:r>
      <w:r w:rsidR="00B62079" w:rsidRPr="00917D39">
        <w:t xml:space="preserve">ocus </w:t>
      </w:r>
      <w:r w:rsidR="00917D39" w:rsidRPr="00917D39">
        <w:t xml:space="preserve">refers to whether the intervention </w:t>
      </w:r>
      <w:r w:rsidR="00B62079" w:rsidRPr="00917D39">
        <w:t>focuse</w:t>
      </w:r>
      <w:r w:rsidR="00B62079">
        <w:t>d</w:t>
      </w:r>
      <w:r w:rsidR="00B62079" w:rsidRPr="00917D39">
        <w:t xml:space="preserve"> </w:t>
      </w:r>
      <w:r w:rsidR="00917D39" w:rsidRPr="00917D39">
        <w:t>on medication management, indicated as MM</w:t>
      </w:r>
      <w:r w:rsidR="00B62079">
        <w:t>;</w:t>
      </w:r>
      <w:r w:rsidR="00917D39" w:rsidRPr="00917D39">
        <w:t xml:space="preserve"> behavioral/lifestyle, indicated as BLC</w:t>
      </w:r>
      <w:r w:rsidR="00B62079">
        <w:t>;</w:t>
      </w:r>
      <w:r w:rsidR="00B62079" w:rsidRPr="00917D39">
        <w:t xml:space="preserve"> </w:t>
      </w:r>
      <w:r w:rsidR="00917D39" w:rsidRPr="00917D39">
        <w:t>or both, indicated as MM+BLC</w:t>
      </w:r>
      <w:r w:rsidR="00B62079">
        <w:t>.</w:t>
      </w:r>
      <w:r w:rsidR="00917D39" w:rsidRPr="00917D39">
        <w:t xml:space="preserve"> </w:t>
      </w:r>
    </w:p>
    <w:p w14:paraId="4974E96B" w14:textId="3E0D3E03" w:rsidR="00917D39" w:rsidRPr="00917D39" w:rsidRDefault="004B3157" w:rsidP="007074A9">
      <w:pPr>
        <w:pStyle w:val="abbreviations"/>
      </w:pPr>
      <w:r>
        <w:rPr>
          <w:vertAlign w:val="superscript"/>
        </w:rPr>
        <w:t>e</w:t>
      </w:r>
      <w:r w:rsidRPr="00917D39">
        <w:rPr>
          <w:vertAlign w:val="superscript"/>
        </w:rPr>
        <w:t xml:space="preserve"> </w:t>
      </w:r>
      <w:r w:rsidR="00917D39" w:rsidRPr="00917D39">
        <w:t xml:space="preserve">Intervention also </w:t>
      </w:r>
      <w:r w:rsidR="00B62079" w:rsidRPr="00917D39">
        <w:t>include</w:t>
      </w:r>
      <w:r w:rsidR="00B62079">
        <w:t>d</w:t>
      </w:r>
      <w:r w:rsidR="00B62079" w:rsidRPr="00917D39">
        <w:t xml:space="preserve"> </w:t>
      </w:r>
      <w:r w:rsidR="00917D39" w:rsidRPr="00917D39">
        <w:t>in</w:t>
      </w:r>
      <w:r w:rsidR="00B62079">
        <w:t>-</w:t>
      </w:r>
      <w:r w:rsidR="00917D39" w:rsidRPr="00917D39">
        <w:t>person or video visits (i.e., is a hybrid intervention)</w:t>
      </w:r>
      <w:r w:rsidR="00B62079">
        <w:t>.</w:t>
      </w:r>
    </w:p>
    <w:p w14:paraId="7A1E3817" w14:textId="77777777" w:rsidR="00CB2BAD" w:rsidRPr="004C1B58" w:rsidRDefault="00CB2BAD" w:rsidP="00CB2BAD">
      <w:pPr>
        <w:ind w:left="720" w:hanging="720"/>
        <w:rPr>
          <w:rFonts w:eastAsia="Calibri"/>
          <w:sz w:val="18"/>
          <w:szCs w:val="18"/>
        </w:rPr>
      </w:pPr>
    </w:p>
    <w:p w14:paraId="745AD173" w14:textId="77777777" w:rsidR="00CB2BAD" w:rsidRPr="00CB2BAD" w:rsidRDefault="00CB2BAD" w:rsidP="00CB2BAD">
      <w:pPr>
        <w:rPr>
          <w:rFonts w:eastAsia="Calibri"/>
        </w:rPr>
      </w:pPr>
    </w:p>
    <w:p w14:paraId="0B0592A5" w14:textId="77777777" w:rsidR="00CB2BAD" w:rsidRDefault="00CB2BAD" w:rsidP="00F7261C">
      <w:pPr>
        <w:pStyle w:val="1-References"/>
      </w:pPr>
    </w:p>
    <w:p w14:paraId="0C3C34F4" w14:textId="11EA5A4C" w:rsidR="00906EC3" w:rsidRDefault="00906EC3" w:rsidP="00F7261C">
      <w:pPr>
        <w:pStyle w:val="1-References"/>
      </w:pPr>
    </w:p>
    <w:sectPr w:rsidR="00906EC3" w:rsidSect="00CA236D">
      <w:footerReference w:type="default" r:id="rId11"/>
      <w:pgSz w:w="15840" w:h="12240" w:orient="landscape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FACEB2" w14:textId="77777777" w:rsidR="00527743" w:rsidRDefault="00527743" w:rsidP="001F4986">
      <w:r>
        <w:separator/>
      </w:r>
    </w:p>
  </w:endnote>
  <w:endnote w:type="continuationSeparator" w:id="0">
    <w:p w14:paraId="736AB4AD" w14:textId="77777777" w:rsidR="00527743" w:rsidRDefault="00527743" w:rsidP="001F4986">
      <w:r>
        <w:continuationSeparator/>
      </w:r>
    </w:p>
  </w:endnote>
  <w:endnote w:type="continuationNotice" w:id="1">
    <w:p w14:paraId="6D4C1CA9" w14:textId="77777777" w:rsidR="00527743" w:rsidRDefault="0052774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tone Sans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erif CJK SC">
    <w:altName w:val="Calibri"/>
    <w:charset w:val="01"/>
    <w:family w:val="auto"/>
    <w:pitch w:val="variable"/>
  </w:font>
  <w:font w:name="Lohit Devanagari">
    <w:altName w:val="Cambria"/>
    <w:panose1 w:val="00000000000000000000"/>
    <w:charset w:val="0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252299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6A33E3" w14:textId="77777777" w:rsidR="00FC4D39" w:rsidRDefault="007707D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3E726D" w14:textId="77777777" w:rsidR="00527743" w:rsidRDefault="00527743" w:rsidP="001F4986">
      <w:r>
        <w:separator/>
      </w:r>
    </w:p>
  </w:footnote>
  <w:footnote w:type="continuationSeparator" w:id="0">
    <w:p w14:paraId="7908B92F" w14:textId="77777777" w:rsidR="00527743" w:rsidRDefault="00527743" w:rsidP="001F4986">
      <w:r>
        <w:continuationSeparator/>
      </w:r>
    </w:p>
  </w:footnote>
  <w:footnote w:type="continuationNotice" w:id="1">
    <w:p w14:paraId="6B4FEB73" w14:textId="77777777" w:rsidR="00527743" w:rsidRDefault="0052774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F427C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C905F9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0DCB00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DE686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41CB48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67A83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622A35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F20B5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BA4268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4E03E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4167AF3"/>
    <w:multiLevelType w:val="hybridMultilevel"/>
    <w:tmpl w:val="2870A8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7932019"/>
    <w:multiLevelType w:val="hybridMultilevel"/>
    <w:tmpl w:val="6E40E6D4"/>
    <w:lvl w:ilvl="0" w:tplc="0E82F2C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81030B"/>
    <w:multiLevelType w:val="hybridMultilevel"/>
    <w:tmpl w:val="B20AA7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DA57D70"/>
    <w:multiLevelType w:val="hybridMultilevel"/>
    <w:tmpl w:val="FA9CE8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3F80E91"/>
    <w:multiLevelType w:val="hybridMultilevel"/>
    <w:tmpl w:val="12187F28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5" w15:restartNumberingAfterBreak="0">
    <w:nsid w:val="2579520C"/>
    <w:multiLevelType w:val="hybridMultilevel"/>
    <w:tmpl w:val="20E673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60B2F5E"/>
    <w:multiLevelType w:val="hybridMultilevel"/>
    <w:tmpl w:val="33CA2412"/>
    <w:lvl w:ilvl="0" w:tplc="645ED00C">
      <w:start w:val="1"/>
      <w:numFmt w:val="bullet"/>
      <w:pStyle w:val="Table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8C303D2"/>
    <w:multiLevelType w:val="hybridMultilevel"/>
    <w:tmpl w:val="9872F21E"/>
    <w:lvl w:ilvl="0" w:tplc="27E26E9A">
      <w:start w:val="1"/>
      <w:numFmt w:val="bullet"/>
      <w:pStyle w:val="SummaryBoxBullet"/>
      <w:lvlText w:val=""/>
      <w:lvlJc w:val="left"/>
      <w:pPr>
        <w:ind w:left="720" w:hanging="360"/>
      </w:pPr>
      <w:rPr>
        <w:rFonts w:ascii="Wingdings 3" w:hAnsi="Wingdings 3" w:hint="default"/>
        <w:sz w:val="20"/>
        <w:szCs w:val="20"/>
      </w:rPr>
    </w:lvl>
    <w:lvl w:ilvl="1" w:tplc="5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667D48"/>
    <w:multiLevelType w:val="hybridMultilevel"/>
    <w:tmpl w:val="298C26F4"/>
    <w:lvl w:ilvl="0" w:tplc="A8E025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C0773D"/>
    <w:multiLevelType w:val="hybridMultilevel"/>
    <w:tmpl w:val="C21C3B7E"/>
    <w:lvl w:ilvl="0" w:tplc="C2CC89B0">
      <w:numFmt w:val="bullet"/>
      <w:lvlText w:val=""/>
      <w:lvlJc w:val="left"/>
      <w:pPr>
        <w:ind w:left="510" w:hanging="360"/>
      </w:pPr>
      <w:rPr>
        <w:rFonts w:ascii="Wingdings" w:eastAsia="MS Mincho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2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70" w:hanging="360"/>
      </w:pPr>
      <w:rPr>
        <w:rFonts w:ascii="Wingdings" w:hAnsi="Wingdings" w:hint="default"/>
      </w:rPr>
    </w:lvl>
  </w:abstractNum>
  <w:abstractNum w:abstractNumId="20" w15:restartNumberingAfterBreak="0">
    <w:nsid w:val="47D617C0"/>
    <w:multiLevelType w:val="hybridMultilevel"/>
    <w:tmpl w:val="9EC8D898"/>
    <w:lvl w:ilvl="0" w:tplc="BC70BA54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E00B6C"/>
    <w:multiLevelType w:val="hybridMultilevel"/>
    <w:tmpl w:val="9C7CD478"/>
    <w:lvl w:ilvl="0" w:tplc="A76E9AC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E276FA"/>
    <w:multiLevelType w:val="hybridMultilevel"/>
    <w:tmpl w:val="D19E1C98"/>
    <w:lvl w:ilvl="0" w:tplc="CBC853F8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70D6137"/>
    <w:multiLevelType w:val="hybridMultilevel"/>
    <w:tmpl w:val="46189A12"/>
    <w:lvl w:ilvl="0" w:tplc="2118005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87F4EBB"/>
    <w:multiLevelType w:val="hybridMultilevel"/>
    <w:tmpl w:val="320EAE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73CE07F9"/>
    <w:multiLevelType w:val="hybridMultilevel"/>
    <w:tmpl w:val="249AA6E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8C0004"/>
    <w:multiLevelType w:val="hybridMultilevel"/>
    <w:tmpl w:val="4D24E59E"/>
    <w:lvl w:ilvl="0" w:tplc="93523C06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927735900">
    <w:abstractNumId w:val="22"/>
  </w:num>
  <w:num w:numId="2" w16cid:durableId="1180042154">
    <w:abstractNumId w:val="13"/>
  </w:num>
  <w:num w:numId="3" w16cid:durableId="1587227652">
    <w:abstractNumId w:val="12"/>
  </w:num>
  <w:num w:numId="4" w16cid:durableId="1934893475">
    <w:abstractNumId w:val="11"/>
  </w:num>
  <w:num w:numId="5" w16cid:durableId="574365695">
    <w:abstractNumId w:val="25"/>
  </w:num>
  <w:num w:numId="6" w16cid:durableId="600795793">
    <w:abstractNumId w:val="14"/>
  </w:num>
  <w:num w:numId="7" w16cid:durableId="74598425">
    <w:abstractNumId w:val="18"/>
  </w:num>
  <w:num w:numId="8" w16cid:durableId="1325813530">
    <w:abstractNumId w:val="23"/>
  </w:num>
  <w:num w:numId="9" w16cid:durableId="516624643">
    <w:abstractNumId w:val="21"/>
  </w:num>
  <w:num w:numId="10" w16cid:durableId="278024716">
    <w:abstractNumId w:val="20"/>
  </w:num>
  <w:num w:numId="11" w16cid:durableId="570583092">
    <w:abstractNumId w:val="19"/>
  </w:num>
  <w:num w:numId="12" w16cid:durableId="107180530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435323446">
    <w:abstractNumId w:val="17"/>
  </w:num>
  <w:num w:numId="14" w16cid:durableId="2022200447">
    <w:abstractNumId w:val="16"/>
  </w:num>
  <w:num w:numId="15" w16cid:durableId="2036804742">
    <w:abstractNumId w:val="24"/>
  </w:num>
  <w:num w:numId="16" w16cid:durableId="559751619">
    <w:abstractNumId w:val="26"/>
  </w:num>
  <w:num w:numId="17" w16cid:durableId="409231757">
    <w:abstractNumId w:val="17"/>
  </w:num>
  <w:num w:numId="18" w16cid:durableId="567886232">
    <w:abstractNumId w:val="16"/>
  </w:num>
  <w:num w:numId="19" w16cid:durableId="1842508120">
    <w:abstractNumId w:val="9"/>
  </w:num>
  <w:num w:numId="20" w16cid:durableId="506679464">
    <w:abstractNumId w:val="7"/>
  </w:num>
  <w:num w:numId="21" w16cid:durableId="2084644408">
    <w:abstractNumId w:val="6"/>
  </w:num>
  <w:num w:numId="22" w16cid:durableId="1666401355">
    <w:abstractNumId w:val="5"/>
  </w:num>
  <w:num w:numId="23" w16cid:durableId="947397580">
    <w:abstractNumId w:val="4"/>
  </w:num>
  <w:num w:numId="24" w16cid:durableId="2109230916">
    <w:abstractNumId w:val="8"/>
  </w:num>
  <w:num w:numId="25" w16cid:durableId="390470557">
    <w:abstractNumId w:val="3"/>
  </w:num>
  <w:num w:numId="26" w16cid:durableId="2048215698">
    <w:abstractNumId w:val="2"/>
  </w:num>
  <w:num w:numId="27" w16cid:durableId="319847802">
    <w:abstractNumId w:val="1"/>
  </w:num>
  <w:num w:numId="28" w16cid:durableId="46270584">
    <w:abstractNumId w:val="0"/>
  </w:num>
  <w:num w:numId="29" w16cid:durableId="12241008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efaultTableStyle w:val="AHRQ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_DOI_no_periods_in_journal_titl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v229dx3rrav4e905wx9sv2a0x2dw9deted&quot;&gt;AORR Final Searches - Last 10 Years&lt;record-ids&gt;&lt;item&gt;455&lt;/item&gt;&lt;item&gt;468&lt;/item&gt;&lt;item&gt;520&lt;/item&gt;&lt;item&gt;939&lt;/item&gt;&lt;item&gt;1062&lt;/item&gt;&lt;item&gt;1141&lt;/item&gt;&lt;item&gt;1144&lt;/item&gt;&lt;item&gt;1149&lt;/item&gt;&lt;item&gt;1171&lt;/item&gt;&lt;item&gt;1340&lt;/item&gt;&lt;item&gt;1386&lt;/item&gt;&lt;item&gt;1440&lt;/item&gt;&lt;item&gt;1509&lt;/item&gt;&lt;item&gt;1518&lt;/item&gt;&lt;item&gt;1582&lt;/item&gt;&lt;item&gt;1765&lt;/item&gt;&lt;item&gt;1808&lt;/item&gt;&lt;item&gt;2038&lt;/item&gt;&lt;item&gt;2188&lt;/item&gt;&lt;item&gt;2189&lt;/item&gt;&lt;item&gt;2197&lt;/item&gt;&lt;item&gt;2218&lt;/item&gt;&lt;item&gt;2242&lt;/item&gt;&lt;item&gt;2249&lt;/item&gt;&lt;item&gt;2256&lt;/item&gt;&lt;item&gt;2269&lt;/item&gt;&lt;item&gt;2270&lt;/item&gt;&lt;item&gt;2313&lt;/item&gt;&lt;item&gt;2322&lt;/item&gt;&lt;item&gt;2323&lt;/item&gt;&lt;item&gt;2324&lt;/item&gt;&lt;item&gt;2325&lt;/item&gt;&lt;item&gt;2450&lt;/item&gt;&lt;item&gt;2451&lt;/item&gt;&lt;item&gt;2452&lt;/item&gt;&lt;item&gt;2455&lt;/item&gt;&lt;item&gt;2456&lt;/item&gt;&lt;item&gt;2457&lt;/item&gt;&lt;item&gt;2462&lt;/item&gt;&lt;item&gt;2464&lt;/item&gt;&lt;/record-ids&gt;&lt;/item&gt;&lt;/Libraries&gt;"/>
  </w:docVars>
  <w:rsids>
    <w:rsidRoot w:val="004F512F"/>
    <w:rsid w:val="00000275"/>
    <w:rsid w:val="0000048A"/>
    <w:rsid w:val="00000D79"/>
    <w:rsid w:val="00000DBC"/>
    <w:rsid w:val="00001392"/>
    <w:rsid w:val="000015FE"/>
    <w:rsid w:val="000016D2"/>
    <w:rsid w:val="00001D20"/>
    <w:rsid w:val="00002042"/>
    <w:rsid w:val="00002F39"/>
    <w:rsid w:val="0000318B"/>
    <w:rsid w:val="00003704"/>
    <w:rsid w:val="000039A3"/>
    <w:rsid w:val="00003CA0"/>
    <w:rsid w:val="00004324"/>
    <w:rsid w:val="0000448D"/>
    <w:rsid w:val="000051A5"/>
    <w:rsid w:val="0000539D"/>
    <w:rsid w:val="000053AE"/>
    <w:rsid w:val="000056A2"/>
    <w:rsid w:val="00005B62"/>
    <w:rsid w:val="00005C3F"/>
    <w:rsid w:val="00005DEB"/>
    <w:rsid w:val="00005FD6"/>
    <w:rsid w:val="0000637F"/>
    <w:rsid w:val="00006EE7"/>
    <w:rsid w:val="00007010"/>
    <w:rsid w:val="000076CE"/>
    <w:rsid w:val="000078C8"/>
    <w:rsid w:val="00007955"/>
    <w:rsid w:val="00007AAE"/>
    <w:rsid w:val="00007ECB"/>
    <w:rsid w:val="00007F2C"/>
    <w:rsid w:val="0001034B"/>
    <w:rsid w:val="0001095C"/>
    <w:rsid w:val="00010D9C"/>
    <w:rsid w:val="00010E89"/>
    <w:rsid w:val="000114F8"/>
    <w:rsid w:val="00011640"/>
    <w:rsid w:val="00011C54"/>
    <w:rsid w:val="00012708"/>
    <w:rsid w:val="00012A85"/>
    <w:rsid w:val="00012AFF"/>
    <w:rsid w:val="00012B1E"/>
    <w:rsid w:val="0001322F"/>
    <w:rsid w:val="00013AC7"/>
    <w:rsid w:val="00013D4E"/>
    <w:rsid w:val="00014024"/>
    <w:rsid w:val="00014422"/>
    <w:rsid w:val="00014FEB"/>
    <w:rsid w:val="00015AA0"/>
    <w:rsid w:val="00016575"/>
    <w:rsid w:val="00016956"/>
    <w:rsid w:val="00016A4A"/>
    <w:rsid w:val="00016D3D"/>
    <w:rsid w:val="000174A0"/>
    <w:rsid w:val="000175F6"/>
    <w:rsid w:val="00017605"/>
    <w:rsid w:val="00017700"/>
    <w:rsid w:val="00020358"/>
    <w:rsid w:val="000208C8"/>
    <w:rsid w:val="0002149C"/>
    <w:rsid w:val="000216CB"/>
    <w:rsid w:val="000218D2"/>
    <w:rsid w:val="00021B3D"/>
    <w:rsid w:val="00021C31"/>
    <w:rsid w:val="00021D46"/>
    <w:rsid w:val="00021D71"/>
    <w:rsid w:val="00021F9B"/>
    <w:rsid w:val="0002267F"/>
    <w:rsid w:val="00022F46"/>
    <w:rsid w:val="00023133"/>
    <w:rsid w:val="000249AE"/>
    <w:rsid w:val="000251EA"/>
    <w:rsid w:val="00025201"/>
    <w:rsid w:val="00025470"/>
    <w:rsid w:val="00025569"/>
    <w:rsid w:val="000257F7"/>
    <w:rsid w:val="00025866"/>
    <w:rsid w:val="00025C70"/>
    <w:rsid w:val="00026116"/>
    <w:rsid w:val="000264E1"/>
    <w:rsid w:val="000270B0"/>
    <w:rsid w:val="00027821"/>
    <w:rsid w:val="00027F5F"/>
    <w:rsid w:val="000301F8"/>
    <w:rsid w:val="00030604"/>
    <w:rsid w:val="0003081C"/>
    <w:rsid w:val="00030D2F"/>
    <w:rsid w:val="00030F04"/>
    <w:rsid w:val="0003120F"/>
    <w:rsid w:val="000312DE"/>
    <w:rsid w:val="00031538"/>
    <w:rsid w:val="0003161A"/>
    <w:rsid w:val="00031C22"/>
    <w:rsid w:val="000320A6"/>
    <w:rsid w:val="000320D5"/>
    <w:rsid w:val="00032175"/>
    <w:rsid w:val="0003219D"/>
    <w:rsid w:val="000336D8"/>
    <w:rsid w:val="00033C05"/>
    <w:rsid w:val="00033D86"/>
    <w:rsid w:val="00033EC2"/>
    <w:rsid w:val="00033FAD"/>
    <w:rsid w:val="0003413F"/>
    <w:rsid w:val="000342A0"/>
    <w:rsid w:val="00034390"/>
    <w:rsid w:val="00034826"/>
    <w:rsid w:val="00034A47"/>
    <w:rsid w:val="00034B3E"/>
    <w:rsid w:val="00034B5B"/>
    <w:rsid w:val="00034DA4"/>
    <w:rsid w:val="00035A3B"/>
    <w:rsid w:val="00035D94"/>
    <w:rsid w:val="0003626B"/>
    <w:rsid w:val="00036BA3"/>
    <w:rsid w:val="00036BBE"/>
    <w:rsid w:val="00036FE0"/>
    <w:rsid w:val="000371A4"/>
    <w:rsid w:val="0003770F"/>
    <w:rsid w:val="000405AC"/>
    <w:rsid w:val="00040CA5"/>
    <w:rsid w:val="00040DF7"/>
    <w:rsid w:val="00040F84"/>
    <w:rsid w:val="0004119A"/>
    <w:rsid w:val="000417A9"/>
    <w:rsid w:val="0004218A"/>
    <w:rsid w:val="00042513"/>
    <w:rsid w:val="0004255D"/>
    <w:rsid w:val="00042BC4"/>
    <w:rsid w:val="00042F5F"/>
    <w:rsid w:val="000432D5"/>
    <w:rsid w:val="000438BD"/>
    <w:rsid w:val="00043A08"/>
    <w:rsid w:val="00044021"/>
    <w:rsid w:val="0004459D"/>
    <w:rsid w:val="00044A69"/>
    <w:rsid w:val="00044A80"/>
    <w:rsid w:val="000453BE"/>
    <w:rsid w:val="00045713"/>
    <w:rsid w:val="0004579B"/>
    <w:rsid w:val="000457EF"/>
    <w:rsid w:val="00045B67"/>
    <w:rsid w:val="00045BBA"/>
    <w:rsid w:val="000468AC"/>
    <w:rsid w:val="0004738E"/>
    <w:rsid w:val="00047708"/>
    <w:rsid w:val="00047AC1"/>
    <w:rsid w:val="00047E6D"/>
    <w:rsid w:val="00047EB0"/>
    <w:rsid w:val="00047EC2"/>
    <w:rsid w:val="00050288"/>
    <w:rsid w:val="000502AD"/>
    <w:rsid w:val="0005051E"/>
    <w:rsid w:val="0005097C"/>
    <w:rsid w:val="000509D2"/>
    <w:rsid w:val="000513E7"/>
    <w:rsid w:val="0005142E"/>
    <w:rsid w:val="000516B6"/>
    <w:rsid w:val="000516BE"/>
    <w:rsid w:val="00051986"/>
    <w:rsid w:val="000525AF"/>
    <w:rsid w:val="000525D8"/>
    <w:rsid w:val="000526F7"/>
    <w:rsid w:val="00053563"/>
    <w:rsid w:val="00054028"/>
    <w:rsid w:val="000541E8"/>
    <w:rsid w:val="000542C4"/>
    <w:rsid w:val="000546EE"/>
    <w:rsid w:val="000549C7"/>
    <w:rsid w:val="00054A61"/>
    <w:rsid w:val="00054AC2"/>
    <w:rsid w:val="00054E30"/>
    <w:rsid w:val="000550BA"/>
    <w:rsid w:val="00055743"/>
    <w:rsid w:val="000558D7"/>
    <w:rsid w:val="00055B79"/>
    <w:rsid w:val="00055BE8"/>
    <w:rsid w:val="00056724"/>
    <w:rsid w:val="00056A60"/>
    <w:rsid w:val="00056A81"/>
    <w:rsid w:val="00056E5B"/>
    <w:rsid w:val="00057B2C"/>
    <w:rsid w:val="00060390"/>
    <w:rsid w:val="00060446"/>
    <w:rsid w:val="00060A35"/>
    <w:rsid w:val="000615F3"/>
    <w:rsid w:val="00061755"/>
    <w:rsid w:val="000617ED"/>
    <w:rsid w:val="00061AB4"/>
    <w:rsid w:val="00061C6D"/>
    <w:rsid w:val="000623E4"/>
    <w:rsid w:val="00062A2C"/>
    <w:rsid w:val="00063757"/>
    <w:rsid w:val="000637D2"/>
    <w:rsid w:val="00063D95"/>
    <w:rsid w:val="000649B7"/>
    <w:rsid w:val="00065FF4"/>
    <w:rsid w:val="00066253"/>
    <w:rsid w:val="00067343"/>
    <w:rsid w:val="0006774E"/>
    <w:rsid w:val="00067750"/>
    <w:rsid w:val="00067943"/>
    <w:rsid w:val="000679A3"/>
    <w:rsid w:val="00067C8D"/>
    <w:rsid w:val="00067D43"/>
    <w:rsid w:val="00067D82"/>
    <w:rsid w:val="000706EC"/>
    <w:rsid w:val="000707DB"/>
    <w:rsid w:val="00071369"/>
    <w:rsid w:val="00071458"/>
    <w:rsid w:val="00071814"/>
    <w:rsid w:val="00071CF6"/>
    <w:rsid w:val="00072166"/>
    <w:rsid w:val="000725D8"/>
    <w:rsid w:val="000727B9"/>
    <w:rsid w:val="00072B1D"/>
    <w:rsid w:val="00072CF3"/>
    <w:rsid w:val="0007353B"/>
    <w:rsid w:val="00073615"/>
    <w:rsid w:val="00073877"/>
    <w:rsid w:val="000743CB"/>
    <w:rsid w:val="00074832"/>
    <w:rsid w:val="0007491A"/>
    <w:rsid w:val="00074FD0"/>
    <w:rsid w:val="00075454"/>
    <w:rsid w:val="000754C4"/>
    <w:rsid w:val="00075AC3"/>
    <w:rsid w:val="00075DBE"/>
    <w:rsid w:val="00075E8D"/>
    <w:rsid w:val="00076295"/>
    <w:rsid w:val="00076B61"/>
    <w:rsid w:val="00076DF8"/>
    <w:rsid w:val="000774FF"/>
    <w:rsid w:val="000778F5"/>
    <w:rsid w:val="00077CB8"/>
    <w:rsid w:val="00077E11"/>
    <w:rsid w:val="00077F1B"/>
    <w:rsid w:val="00077FEB"/>
    <w:rsid w:val="00080127"/>
    <w:rsid w:val="000803DD"/>
    <w:rsid w:val="0008083A"/>
    <w:rsid w:val="00080B24"/>
    <w:rsid w:val="00080D08"/>
    <w:rsid w:val="000811BC"/>
    <w:rsid w:val="00081339"/>
    <w:rsid w:val="00081479"/>
    <w:rsid w:val="000816AA"/>
    <w:rsid w:val="00081754"/>
    <w:rsid w:val="000819B8"/>
    <w:rsid w:val="00081ECB"/>
    <w:rsid w:val="000821A2"/>
    <w:rsid w:val="00082A9C"/>
    <w:rsid w:val="00082CE2"/>
    <w:rsid w:val="00083430"/>
    <w:rsid w:val="000844D5"/>
    <w:rsid w:val="00084705"/>
    <w:rsid w:val="0008473E"/>
    <w:rsid w:val="00084877"/>
    <w:rsid w:val="000848E5"/>
    <w:rsid w:val="00084C06"/>
    <w:rsid w:val="00084C65"/>
    <w:rsid w:val="00084CB7"/>
    <w:rsid w:val="00084DDD"/>
    <w:rsid w:val="00084F14"/>
    <w:rsid w:val="00084F64"/>
    <w:rsid w:val="0008578E"/>
    <w:rsid w:val="0008628D"/>
    <w:rsid w:val="00086617"/>
    <w:rsid w:val="00086AF9"/>
    <w:rsid w:val="00086DCE"/>
    <w:rsid w:val="000872BA"/>
    <w:rsid w:val="00087CC7"/>
    <w:rsid w:val="00090038"/>
    <w:rsid w:val="000903B7"/>
    <w:rsid w:val="0009079D"/>
    <w:rsid w:val="0009082F"/>
    <w:rsid w:val="00090AB5"/>
    <w:rsid w:val="00090D4D"/>
    <w:rsid w:val="00091155"/>
    <w:rsid w:val="000916FE"/>
    <w:rsid w:val="0009198B"/>
    <w:rsid w:val="00091B34"/>
    <w:rsid w:val="00091CCB"/>
    <w:rsid w:val="000939C9"/>
    <w:rsid w:val="00093CCE"/>
    <w:rsid w:val="00093E1F"/>
    <w:rsid w:val="000941EB"/>
    <w:rsid w:val="0009478A"/>
    <w:rsid w:val="00094EAB"/>
    <w:rsid w:val="00095114"/>
    <w:rsid w:val="0009530C"/>
    <w:rsid w:val="00095523"/>
    <w:rsid w:val="00095792"/>
    <w:rsid w:val="0009589C"/>
    <w:rsid w:val="00095F24"/>
    <w:rsid w:val="0009616C"/>
    <w:rsid w:val="000961FC"/>
    <w:rsid w:val="0009702B"/>
    <w:rsid w:val="00097139"/>
    <w:rsid w:val="000972C0"/>
    <w:rsid w:val="0009767D"/>
    <w:rsid w:val="000A0627"/>
    <w:rsid w:val="000A09A5"/>
    <w:rsid w:val="000A0A34"/>
    <w:rsid w:val="000A105C"/>
    <w:rsid w:val="000A1140"/>
    <w:rsid w:val="000A122D"/>
    <w:rsid w:val="000A1895"/>
    <w:rsid w:val="000A19C8"/>
    <w:rsid w:val="000A1F7F"/>
    <w:rsid w:val="000A201D"/>
    <w:rsid w:val="000A25FB"/>
    <w:rsid w:val="000A3156"/>
    <w:rsid w:val="000A3336"/>
    <w:rsid w:val="000A33C0"/>
    <w:rsid w:val="000A3475"/>
    <w:rsid w:val="000A3551"/>
    <w:rsid w:val="000A389D"/>
    <w:rsid w:val="000A38F9"/>
    <w:rsid w:val="000A40D7"/>
    <w:rsid w:val="000A4151"/>
    <w:rsid w:val="000A4BA5"/>
    <w:rsid w:val="000A4C76"/>
    <w:rsid w:val="000A542E"/>
    <w:rsid w:val="000A5586"/>
    <w:rsid w:val="000A6013"/>
    <w:rsid w:val="000A7F85"/>
    <w:rsid w:val="000B02AC"/>
    <w:rsid w:val="000B03BB"/>
    <w:rsid w:val="000B0487"/>
    <w:rsid w:val="000B0495"/>
    <w:rsid w:val="000B04EE"/>
    <w:rsid w:val="000B066E"/>
    <w:rsid w:val="000B1B2D"/>
    <w:rsid w:val="000B20F4"/>
    <w:rsid w:val="000B2118"/>
    <w:rsid w:val="000B2631"/>
    <w:rsid w:val="000B2E19"/>
    <w:rsid w:val="000B341A"/>
    <w:rsid w:val="000B3429"/>
    <w:rsid w:val="000B35B5"/>
    <w:rsid w:val="000B35E5"/>
    <w:rsid w:val="000B3745"/>
    <w:rsid w:val="000B37F2"/>
    <w:rsid w:val="000B3A6A"/>
    <w:rsid w:val="000B3FFB"/>
    <w:rsid w:val="000B42FC"/>
    <w:rsid w:val="000B457C"/>
    <w:rsid w:val="000B4662"/>
    <w:rsid w:val="000B4680"/>
    <w:rsid w:val="000B49FD"/>
    <w:rsid w:val="000B5035"/>
    <w:rsid w:val="000B5C4F"/>
    <w:rsid w:val="000B6A68"/>
    <w:rsid w:val="000B6AAC"/>
    <w:rsid w:val="000B77F3"/>
    <w:rsid w:val="000B7EEC"/>
    <w:rsid w:val="000C01D5"/>
    <w:rsid w:val="000C0726"/>
    <w:rsid w:val="000C0B44"/>
    <w:rsid w:val="000C0FE9"/>
    <w:rsid w:val="000C10E6"/>
    <w:rsid w:val="000C1375"/>
    <w:rsid w:val="000C15F4"/>
    <w:rsid w:val="000C20CB"/>
    <w:rsid w:val="000C20FA"/>
    <w:rsid w:val="000C2171"/>
    <w:rsid w:val="000C2798"/>
    <w:rsid w:val="000C27CD"/>
    <w:rsid w:val="000C3032"/>
    <w:rsid w:val="000C363A"/>
    <w:rsid w:val="000C3B1F"/>
    <w:rsid w:val="000C3CC5"/>
    <w:rsid w:val="000C3D22"/>
    <w:rsid w:val="000C3D4F"/>
    <w:rsid w:val="000C3F3B"/>
    <w:rsid w:val="000C4535"/>
    <w:rsid w:val="000C4B41"/>
    <w:rsid w:val="000C4CBE"/>
    <w:rsid w:val="000C5207"/>
    <w:rsid w:val="000C57D6"/>
    <w:rsid w:val="000C5D06"/>
    <w:rsid w:val="000C63D4"/>
    <w:rsid w:val="000C665B"/>
    <w:rsid w:val="000C69C8"/>
    <w:rsid w:val="000C6A1B"/>
    <w:rsid w:val="000C6A98"/>
    <w:rsid w:val="000C6C57"/>
    <w:rsid w:val="000C6CA5"/>
    <w:rsid w:val="000C6DD5"/>
    <w:rsid w:val="000C6E25"/>
    <w:rsid w:val="000C70DE"/>
    <w:rsid w:val="000C7480"/>
    <w:rsid w:val="000D1659"/>
    <w:rsid w:val="000D2481"/>
    <w:rsid w:val="000D280F"/>
    <w:rsid w:val="000D2A45"/>
    <w:rsid w:val="000D2F19"/>
    <w:rsid w:val="000D32C1"/>
    <w:rsid w:val="000D398F"/>
    <w:rsid w:val="000D46F0"/>
    <w:rsid w:val="000D489D"/>
    <w:rsid w:val="000D5630"/>
    <w:rsid w:val="000D569E"/>
    <w:rsid w:val="000D5AD2"/>
    <w:rsid w:val="000D5D69"/>
    <w:rsid w:val="000D6364"/>
    <w:rsid w:val="000D6934"/>
    <w:rsid w:val="000D71CC"/>
    <w:rsid w:val="000D76BF"/>
    <w:rsid w:val="000D7B1C"/>
    <w:rsid w:val="000DEC03"/>
    <w:rsid w:val="000E0CD3"/>
    <w:rsid w:val="000E12E9"/>
    <w:rsid w:val="000E1FC3"/>
    <w:rsid w:val="000E2D30"/>
    <w:rsid w:val="000E389E"/>
    <w:rsid w:val="000E3BAA"/>
    <w:rsid w:val="000E3E17"/>
    <w:rsid w:val="000E3F00"/>
    <w:rsid w:val="000E4094"/>
    <w:rsid w:val="000E418D"/>
    <w:rsid w:val="000E45ED"/>
    <w:rsid w:val="000E4EB0"/>
    <w:rsid w:val="000E50BE"/>
    <w:rsid w:val="000E5799"/>
    <w:rsid w:val="000E5DA0"/>
    <w:rsid w:val="000E5E74"/>
    <w:rsid w:val="000E61BC"/>
    <w:rsid w:val="000E6227"/>
    <w:rsid w:val="000E6706"/>
    <w:rsid w:val="000E6781"/>
    <w:rsid w:val="000E67FE"/>
    <w:rsid w:val="000E6D3A"/>
    <w:rsid w:val="000E7310"/>
    <w:rsid w:val="000E745D"/>
    <w:rsid w:val="000E7641"/>
    <w:rsid w:val="000E7A83"/>
    <w:rsid w:val="000F00C8"/>
    <w:rsid w:val="000F0549"/>
    <w:rsid w:val="000F056B"/>
    <w:rsid w:val="000F0936"/>
    <w:rsid w:val="000F0B1B"/>
    <w:rsid w:val="000F147B"/>
    <w:rsid w:val="000F14F9"/>
    <w:rsid w:val="000F1E37"/>
    <w:rsid w:val="000F1F17"/>
    <w:rsid w:val="000F25B6"/>
    <w:rsid w:val="000F2680"/>
    <w:rsid w:val="000F2C39"/>
    <w:rsid w:val="000F2F3E"/>
    <w:rsid w:val="000F312B"/>
    <w:rsid w:val="000F3326"/>
    <w:rsid w:val="000F3A1E"/>
    <w:rsid w:val="000F3CAC"/>
    <w:rsid w:val="000F3EF2"/>
    <w:rsid w:val="000F3FEA"/>
    <w:rsid w:val="000F4688"/>
    <w:rsid w:val="000F4840"/>
    <w:rsid w:val="000F48F8"/>
    <w:rsid w:val="000F4AC6"/>
    <w:rsid w:val="000F4B9E"/>
    <w:rsid w:val="000F4DB9"/>
    <w:rsid w:val="000F52FD"/>
    <w:rsid w:val="000F5497"/>
    <w:rsid w:val="000F6412"/>
    <w:rsid w:val="000F646F"/>
    <w:rsid w:val="000F67A1"/>
    <w:rsid w:val="000F6B72"/>
    <w:rsid w:val="000F6BF5"/>
    <w:rsid w:val="000F6C30"/>
    <w:rsid w:val="000F6D93"/>
    <w:rsid w:val="000F76B3"/>
    <w:rsid w:val="000F7935"/>
    <w:rsid w:val="001008F8"/>
    <w:rsid w:val="0010096C"/>
    <w:rsid w:val="00100B10"/>
    <w:rsid w:val="00101022"/>
    <w:rsid w:val="00101A5A"/>
    <w:rsid w:val="00102FE9"/>
    <w:rsid w:val="001030BD"/>
    <w:rsid w:val="00104B93"/>
    <w:rsid w:val="00104C0E"/>
    <w:rsid w:val="001053F9"/>
    <w:rsid w:val="00105731"/>
    <w:rsid w:val="00105B24"/>
    <w:rsid w:val="00105B38"/>
    <w:rsid w:val="00106038"/>
    <w:rsid w:val="00106151"/>
    <w:rsid w:val="001063EF"/>
    <w:rsid w:val="00106A23"/>
    <w:rsid w:val="00107216"/>
    <w:rsid w:val="00107558"/>
    <w:rsid w:val="001079A7"/>
    <w:rsid w:val="00107CF3"/>
    <w:rsid w:val="001103AC"/>
    <w:rsid w:val="001105E6"/>
    <w:rsid w:val="001108B8"/>
    <w:rsid w:val="00110A47"/>
    <w:rsid w:val="00110BCF"/>
    <w:rsid w:val="00110CD0"/>
    <w:rsid w:val="00110D5D"/>
    <w:rsid w:val="0011152F"/>
    <w:rsid w:val="00111EFB"/>
    <w:rsid w:val="00111FA2"/>
    <w:rsid w:val="00111FEE"/>
    <w:rsid w:val="001122AC"/>
    <w:rsid w:val="00112448"/>
    <w:rsid w:val="0011247C"/>
    <w:rsid w:val="0011280C"/>
    <w:rsid w:val="00112B38"/>
    <w:rsid w:val="00112CC3"/>
    <w:rsid w:val="00112FF3"/>
    <w:rsid w:val="001133B2"/>
    <w:rsid w:val="001134F8"/>
    <w:rsid w:val="001137D9"/>
    <w:rsid w:val="00114079"/>
    <w:rsid w:val="001142C1"/>
    <w:rsid w:val="001146EC"/>
    <w:rsid w:val="00114989"/>
    <w:rsid w:val="00115295"/>
    <w:rsid w:val="001159C9"/>
    <w:rsid w:val="00115E2A"/>
    <w:rsid w:val="0011635E"/>
    <w:rsid w:val="00116588"/>
    <w:rsid w:val="001166FB"/>
    <w:rsid w:val="00116793"/>
    <w:rsid w:val="00116EDA"/>
    <w:rsid w:val="001170E4"/>
    <w:rsid w:val="00117E0C"/>
    <w:rsid w:val="00117FD0"/>
    <w:rsid w:val="0012042D"/>
    <w:rsid w:val="00120C9D"/>
    <w:rsid w:val="00120E2B"/>
    <w:rsid w:val="00120E79"/>
    <w:rsid w:val="001210BA"/>
    <w:rsid w:val="0012120B"/>
    <w:rsid w:val="0012199E"/>
    <w:rsid w:val="00121BDF"/>
    <w:rsid w:val="0012205E"/>
    <w:rsid w:val="0012278C"/>
    <w:rsid w:val="00122A4E"/>
    <w:rsid w:val="00122CD7"/>
    <w:rsid w:val="001232F5"/>
    <w:rsid w:val="001234A0"/>
    <w:rsid w:val="00123AD4"/>
    <w:rsid w:val="00123C99"/>
    <w:rsid w:val="00123DB6"/>
    <w:rsid w:val="00124237"/>
    <w:rsid w:val="001242E8"/>
    <w:rsid w:val="0012432E"/>
    <w:rsid w:val="00124787"/>
    <w:rsid w:val="00124A50"/>
    <w:rsid w:val="00124BDF"/>
    <w:rsid w:val="00124CCA"/>
    <w:rsid w:val="00125769"/>
    <w:rsid w:val="00126393"/>
    <w:rsid w:val="00126E05"/>
    <w:rsid w:val="00127077"/>
    <w:rsid w:val="001276E8"/>
    <w:rsid w:val="00127803"/>
    <w:rsid w:val="0012792D"/>
    <w:rsid w:val="00130116"/>
    <w:rsid w:val="001307A2"/>
    <w:rsid w:val="00130D17"/>
    <w:rsid w:val="00130D3A"/>
    <w:rsid w:val="00130F61"/>
    <w:rsid w:val="00131E7E"/>
    <w:rsid w:val="00131F3E"/>
    <w:rsid w:val="00132269"/>
    <w:rsid w:val="001323EB"/>
    <w:rsid w:val="001325A3"/>
    <w:rsid w:val="00132AD9"/>
    <w:rsid w:val="00132F27"/>
    <w:rsid w:val="00133037"/>
    <w:rsid w:val="001330C9"/>
    <w:rsid w:val="00133552"/>
    <w:rsid w:val="00133A13"/>
    <w:rsid w:val="00133E33"/>
    <w:rsid w:val="001346A1"/>
    <w:rsid w:val="0013545E"/>
    <w:rsid w:val="001367EE"/>
    <w:rsid w:val="0013683E"/>
    <w:rsid w:val="00136CEA"/>
    <w:rsid w:val="00136E19"/>
    <w:rsid w:val="00136F80"/>
    <w:rsid w:val="00137183"/>
    <w:rsid w:val="00137913"/>
    <w:rsid w:val="00137AB6"/>
    <w:rsid w:val="00137CFA"/>
    <w:rsid w:val="00137EB3"/>
    <w:rsid w:val="00140092"/>
    <w:rsid w:val="001409EB"/>
    <w:rsid w:val="00140BA5"/>
    <w:rsid w:val="001412DA"/>
    <w:rsid w:val="0014170A"/>
    <w:rsid w:val="00141780"/>
    <w:rsid w:val="00141939"/>
    <w:rsid w:val="00141FDF"/>
    <w:rsid w:val="00143557"/>
    <w:rsid w:val="001436A7"/>
    <w:rsid w:val="00143A8F"/>
    <w:rsid w:val="00143C06"/>
    <w:rsid w:val="00143EDE"/>
    <w:rsid w:val="00144581"/>
    <w:rsid w:val="00144C51"/>
    <w:rsid w:val="00144E6B"/>
    <w:rsid w:val="001451E3"/>
    <w:rsid w:val="00145346"/>
    <w:rsid w:val="00146011"/>
    <w:rsid w:val="00146D1E"/>
    <w:rsid w:val="00147046"/>
    <w:rsid w:val="00147607"/>
    <w:rsid w:val="00147A5D"/>
    <w:rsid w:val="00150EE9"/>
    <w:rsid w:val="001511B2"/>
    <w:rsid w:val="001519C4"/>
    <w:rsid w:val="00151D33"/>
    <w:rsid w:val="00151F3B"/>
    <w:rsid w:val="0015253A"/>
    <w:rsid w:val="00153050"/>
    <w:rsid w:val="0015347A"/>
    <w:rsid w:val="001534E8"/>
    <w:rsid w:val="00153C88"/>
    <w:rsid w:val="0015404C"/>
    <w:rsid w:val="00154325"/>
    <w:rsid w:val="00154AB0"/>
    <w:rsid w:val="00154B57"/>
    <w:rsid w:val="00155902"/>
    <w:rsid w:val="00155AD0"/>
    <w:rsid w:val="00155D56"/>
    <w:rsid w:val="00155EC9"/>
    <w:rsid w:val="00156114"/>
    <w:rsid w:val="00156396"/>
    <w:rsid w:val="00156F8D"/>
    <w:rsid w:val="00157CD8"/>
    <w:rsid w:val="00157EE9"/>
    <w:rsid w:val="001603F2"/>
    <w:rsid w:val="00160788"/>
    <w:rsid w:val="001608D9"/>
    <w:rsid w:val="00160AC9"/>
    <w:rsid w:val="00160BF1"/>
    <w:rsid w:val="001611DC"/>
    <w:rsid w:val="001611DD"/>
    <w:rsid w:val="00161815"/>
    <w:rsid w:val="00161BAC"/>
    <w:rsid w:val="0016287A"/>
    <w:rsid w:val="001629C8"/>
    <w:rsid w:val="00162C72"/>
    <w:rsid w:val="0016311A"/>
    <w:rsid w:val="00163C72"/>
    <w:rsid w:val="00163EBE"/>
    <w:rsid w:val="001647CF"/>
    <w:rsid w:val="00164A21"/>
    <w:rsid w:val="0016583D"/>
    <w:rsid w:val="00165877"/>
    <w:rsid w:val="00166313"/>
    <w:rsid w:val="001663E4"/>
    <w:rsid w:val="001664E8"/>
    <w:rsid w:val="00166D1A"/>
    <w:rsid w:val="00170099"/>
    <w:rsid w:val="00171115"/>
    <w:rsid w:val="001711A5"/>
    <w:rsid w:val="001717BD"/>
    <w:rsid w:val="0017224C"/>
    <w:rsid w:val="001729F6"/>
    <w:rsid w:val="0017398F"/>
    <w:rsid w:val="00173AD2"/>
    <w:rsid w:val="00173D4E"/>
    <w:rsid w:val="001740AB"/>
    <w:rsid w:val="001741A1"/>
    <w:rsid w:val="00174363"/>
    <w:rsid w:val="001743B9"/>
    <w:rsid w:val="001747B1"/>
    <w:rsid w:val="00174BA1"/>
    <w:rsid w:val="00174D88"/>
    <w:rsid w:val="00175558"/>
    <w:rsid w:val="00175910"/>
    <w:rsid w:val="00175E77"/>
    <w:rsid w:val="00176429"/>
    <w:rsid w:val="001768CA"/>
    <w:rsid w:val="00176B74"/>
    <w:rsid w:val="0017719D"/>
    <w:rsid w:val="001771DC"/>
    <w:rsid w:val="0017733C"/>
    <w:rsid w:val="001778DA"/>
    <w:rsid w:val="00177B09"/>
    <w:rsid w:val="00177F47"/>
    <w:rsid w:val="001801E0"/>
    <w:rsid w:val="00180757"/>
    <w:rsid w:val="0018099A"/>
    <w:rsid w:val="001817B8"/>
    <w:rsid w:val="00181903"/>
    <w:rsid w:val="00181A1F"/>
    <w:rsid w:val="00181B28"/>
    <w:rsid w:val="00181E18"/>
    <w:rsid w:val="00181F84"/>
    <w:rsid w:val="00182353"/>
    <w:rsid w:val="00182916"/>
    <w:rsid w:val="00182B4D"/>
    <w:rsid w:val="00183361"/>
    <w:rsid w:val="0018369F"/>
    <w:rsid w:val="001837A6"/>
    <w:rsid w:val="001839E9"/>
    <w:rsid w:val="00183E3B"/>
    <w:rsid w:val="00183EB7"/>
    <w:rsid w:val="00184768"/>
    <w:rsid w:val="00184B26"/>
    <w:rsid w:val="00184DDF"/>
    <w:rsid w:val="00185376"/>
    <w:rsid w:val="001854CD"/>
    <w:rsid w:val="00185B9A"/>
    <w:rsid w:val="00186593"/>
    <w:rsid w:val="001869D3"/>
    <w:rsid w:val="00186E95"/>
    <w:rsid w:val="00187084"/>
    <w:rsid w:val="00187662"/>
    <w:rsid w:val="00187A8A"/>
    <w:rsid w:val="00187C4E"/>
    <w:rsid w:val="00187CD8"/>
    <w:rsid w:val="0019042E"/>
    <w:rsid w:val="001905C6"/>
    <w:rsid w:val="0019085F"/>
    <w:rsid w:val="00191381"/>
    <w:rsid w:val="001913BB"/>
    <w:rsid w:val="001913D8"/>
    <w:rsid w:val="0019173D"/>
    <w:rsid w:val="001917E9"/>
    <w:rsid w:val="00191852"/>
    <w:rsid w:val="00191955"/>
    <w:rsid w:val="00191C2A"/>
    <w:rsid w:val="00191CE1"/>
    <w:rsid w:val="00191EFB"/>
    <w:rsid w:val="001920E0"/>
    <w:rsid w:val="001921E4"/>
    <w:rsid w:val="0019221B"/>
    <w:rsid w:val="001929BB"/>
    <w:rsid w:val="00192F64"/>
    <w:rsid w:val="001932BE"/>
    <w:rsid w:val="001934FB"/>
    <w:rsid w:val="00193584"/>
    <w:rsid w:val="00193829"/>
    <w:rsid w:val="0019474E"/>
    <w:rsid w:val="00194B38"/>
    <w:rsid w:val="00194B5D"/>
    <w:rsid w:val="00194C76"/>
    <w:rsid w:val="00194C7F"/>
    <w:rsid w:val="00194EDA"/>
    <w:rsid w:val="00195351"/>
    <w:rsid w:val="001957DF"/>
    <w:rsid w:val="001958F5"/>
    <w:rsid w:val="00195EE1"/>
    <w:rsid w:val="00195F77"/>
    <w:rsid w:val="001963D4"/>
    <w:rsid w:val="00197397"/>
    <w:rsid w:val="00197546"/>
    <w:rsid w:val="00197B3B"/>
    <w:rsid w:val="00197B41"/>
    <w:rsid w:val="001A06B6"/>
    <w:rsid w:val="001A074D"/>
    <w:rsid w:val="001A0989"/>
    <w:rsid w:val="001A13C4"/>
    <w:rsid w:val="001A14C0"/>
    <w:rsid w:val="001A162D"/>
    <w:rsid w:val="001A18D8"/>
    <w:rsid w:val="001A1FEB"/>
    <w:rsid w:val="001A235C"/>
    <w:rsid w:val="001A2590"/>
    <w:rsid w:val="001A2658"/>
    <w:rsid w:val="001A2690"/>
    <w:rsid w:val="001A39CC"/>
    <w:rsid w:val="001A4510"/>
    <w:rsid w:val="001A47E2"/>
    <w:rsid w:val="001A4B3F"/>
    <w:rsid w:val="001A5795"/>
    <w:rsid w:val="001A5F57"/>
    <w:rsid w:val="001A6803"/>
    <w:rsid w:val="001A6A66"/>
    <w:rsid w:val="001A6E68"/>
    <w:rsid w:val="001A6EB6"/>
    <w:rsid w:val="001A7A90"/>
    <w:rsid w:val="001A7C43"/>
    <w:rsid w:val="001B01B1"/>
    <w:rsid w:val="001B0247"/>
    <w:rsid w:val="001B035E"/>
    <w:rsid w:val="001B042F"/>
    <w:rsid w:val="001B0580"/>
    <w:rsid w:val="001B0F6B"/>
    <w:rsid w:val="001B14AC"/>
    <w:rsid w:val="001B1513"/>
    <w:rsid w:val="001B24D9"/>
    <w:rsid w:val="001B2DE2"/>
    <w:rsid w:val="001B3655"/>
    <w:rsid w:val="001B3696"/>
    <w:rsid w:val="001B3C27"/>
    <w:rsid w:val="001B3CD1"/>
    <w:rsid w:val="001B418D"/>
    <w:rsid w:val="001B454B"/>
    <w:rsid w:val="001B4C2D"/>
    <w:rsid w:val="001B5134"/>
    <w:rsid w:val="001B53BC"/>
    <w:rsid w:val="001B585F"/>
    <w:rsid w:val="001B625C"/>
    <w:rsid w:val="001B636C"/>
    <w:rsid w:val="001B745B"/>
    <w:rsid w:val="001B79C2"/>
    <w:rsid w:val="001B7FA7"/>
    <w:rsid w:val="001C0A56"/>
    <w:rsid w:val="001C0FFC"/>
    <w:rsid w:val="001C1419"/>
    <w:rsid w:val="001C1679"/>
    <w:rsid w:val="001C174D"/>
    <w:rsid w:val="001C1B89"/>
    <w:rsid w:val="001C1F10"/>
    <w:rsid w:val="001C23F8"/>
    <w:rsid w:val="001C34B3"/>
    <w:rsid w:val="001C3612"/>
    <w:rsid w:val="001C365E"/>
    <w:rsid w:val="001C3688"/>
    <w:rsid w:val="001C3835"/>
    <w:rsid w:val="001C3BD4"/>
    <w:rsid w:val="001C40A8"/>
    <w:rsid w:val="001C4370"/>
    <w:rsid w:val="001C456A"/>
    <w:rsid w:val="001C531E"/>
    <w:rsid w:val="001C5655"/>
    <w:rsid w:val="001C59BA"/>
    <w:rsid w:val="001C5F56"/>
    <w:rsid w:val="001C601D"/>
    <w:rsid w:val="001C60B9"/>
    <w:rsid w:val="001C60BE"/>
    <w:rsid w:val="001C652F"/>
    <w:rsid w:val="001C657C"/>
    <w:rsid w:val="001C65D7"/>
    <w:rsid w:val="001C6787"/>
    <w:rsid w:val="001C68E7"/>
    <w:rsid w:val="001C6A13"/>
    <w:rsid w:val="001C6A26"/>
    <w:rsid w:val="001C6A42"/>
    <w:rsid w:val="001C6B60"/>
    <w:rsid w:val="001C7101"/>
    <w:rsid w:val="001C737D"/>
    <w:rsid w:val="001C74A5"/>
    <w:rsid w:val="001C7582"/>
    <w:rsid w:val="001C76E7"/>
    <w:rsid w:val="001C7748"/>
    <w:rsid w:val="001C77EF"/>
    <w:rsid w:val="001C7ABF"/>
    <w:rsid w:val="001C7AF0"/>
    <w:rsid w:val="001C7C2E"/>
    <w:rsid w:val="001D00A2"/>
    <w:rsid w:val="001D012D"/>
    <w:rsid w:val="001D02B1"/>
    <w:rsid w:val="001D0410"/>
    <w:rsid w:val="001D0C00"/>
    <w:rsid w:val="001D10B3"/>
    <w:rsid w:val="001D10C0"/>
    <w:rsid w:val="001D1562"/>
    <w:rsid w:val="001D1578"/>
    <w:rsid w:val="001D1946"/>
    <w:rsid w:val="001D3179"/>
    <w:rsid w:val="001D326F"/>
    <w:rsid w:val="001D32AF"/>
    <w:rsid w:val="001D412E"/>
    <w:rsid w:val="001D4778"/>
    <w:rsid w:val="001D4792"/>
    <w:rsid w:val="001D4976"/>
    <w:rsid w:val="001D4B78"/>
    <w:rsid w:val="001D5407"/>
    <w:rsid w:val="001D5693"/>
    <w:rsid w:val="001D56E0"/>
    <w:rsid w:val="001D5BF6"/>
    <w:rsid w:val="001D5C95"/>
    <w:rsid w:val="001D5FE5"/>
    <w:rsid w:val="001D65F7"/>
    <w:rsid w:val="001D682B"/>
    <w:rsid w:val="001D6A98"/>
    <w:rsid w:val="001D6AE1"/>
    <w:rsid w:val="001D6B7B"/>
    <w:rsid w:val="001D73AD"/>
    <w:rsid w:val="001D73CC"/>
    <w:rsid w:val="001D7735"/>
    <w:rsid w:val="001D783D"/>
    <w:rsid w:val="001D78DD"/>
    <w:rsid w:val="001D7C84"/>
    <w:rsid w:val="001D7D85"/>
    <w:rsid w:val="001E0094"/>
    <w:rsid w:val="001E08BC"/>
    <w:rsid w:val="001E0F60"/>
    <w:rsid w:val="001E1748"/>
    <w:rsid w:val="001E1CEC"/>
    <w:rsid w:val="001E24D6"/>
    <w:rsid w:val="001E2538"/>
    <w:rsid w:val="001E2580"/>
    <w:rsid w:val="001E2629"/>
    <w:rsid w:val="001E2718"/>
    <w:rsid w:val="001E2762"/>
    <w:rsid w:val="001E29D1"/>
    <w:rsid w:val="001E3480"/>
    <w:rsid w:val="001E399C"/>
    <w:rsid w:val="001E3B7F"/>
    <w:rsid w:val="001E3DDE"/>
    <w:rsid w:val="001E41E5"/>
    <w:rsid w:val="001E4295"/>
    <w:rsid w:val="001E4C16"/>
    <w:rsid w:val="001E4D63"/>
    <w:rsid w:val="001E54C6"/>
    <w:rsid w:val="001E62D1"/>
    <w:rsid w:val="001E62EE"/>
    <w:rsid w:val="001E6670"/>
    <w:rsid w:val="001E6686"/>
    <w:rsid w:val="001E6A03"/>
    <w:rsid w:val="001E6C2B"/>
    <w:rsid w:val="001E6F57"/>
    <w:rsid w:val="001E727F"/>
    <w:rsid w:val="001E7440"/>
    <w:rsid w:val="001E7593"/>
    <w:rsid w:val="001E76AA"/>
    <w:rsid w:val="001E7E0C"/>
    <w:rsid w:val="001E7F47"/>
    <w:rsid w:val="001F0208"/>
    <w:rsid w:val="001F09F2"/>
    <w:rsid w:val="001F0AD4"/>
    <w:rsid w:val="001F0D45"/>
    <w:rsid w:val="001F185F"/>
    <w:rsid w:val="001F1F85"/>
    <w:rsid w:val="001F28BB"/>
    <w:rsid w:val="001F29BD"/>
    <w:rsid w:val="001F3D99"/>
    <w:rsid w:val="001F431B"/>
    <w:rsid w:val="001F4986"/>
    <w:rsid w:val="001F4A0C"/>
    <w:rsid w:val="001F4AC1"/>
    <w:rsid w:val="001F4B58"/>
    <w:rsid w:val="001F4CC7"/>
    <w:rsid w:val="001F4F28"/>
    <w:rsid w:val="001F511C"/>
    <w:rsid w:val="001F5331"/>
    <w:rsid w:val="001F5A0D"/>
    <w:rsid w:val="001F664F"/>
    <w:rsid w:val="001F6D56"/>
    <w:rsid w:val="001F72A9"/>
    <w:rsid w:val="001F72CD"/>
    <w:rsid w:val="001F7A9A"/>
    <w:rsid w:val="001F7C77"/>
    <w:rsid w:val="001F7DA5"/>
    <w:rsid w:val="002001F1"/>
    <w:rsid w:val="00200419"/>
    <w:rsid w:val="00200711"/>
    <w:rsid w:val="00200742"/>
    <w:rsid w:val="00200A42"/>
    <w:rsid w:val="00200BB3"/>
    <w:rsid w:val="0020173D"/>
    <w:rsid w:val="00201808"/>
    <w:rsid w:val="00201A76"/>
    <w:rsid w:val="00201DFA"/>
    <w:rsid w:val="0020208C"/>
    <w:rsid w:val="00202387"/>
    <w:rsid w:val="00202714"/>
    <w:rsid w:val="00202D26"/>
    <w:rsid w:val="00203394"/>
    <w:rsid w:val="0020460C"/>
    <w:rsid w:val="00204A07"/>
    <w:rsid w:val="00204D6B"/>
    <w:rsid w:val="00204DA0"/>
    <w:rsid w:val="00204FC0"/>
    <w:rsid w:val="002057B3"/>
    <w:rsid w:val="00205DA7"/>
    <w:rsid w:val="002064D9"/>
    <w:rsid w:val="00206686"/>
    <w:rsid w:val="00206D8E"/>
    <w:rsid w:val="00206E78"/>
    <w:rsid w:val="00210576"/>
    <w:rsid w:val="002106A0"/>
    <w:rsid w:val="00210731"/>
    <w:rsid w:val="00210809"/>
    <w:rsid w:val="0021089C"/>
    <w:rsid w:val="00210C4E"/>
    <w:rsid w:val="00210DB1"/>
    <w:rsid w:val="0021147C"/>
    <w:rsid w:val="002118F8"/>
    <w:rsid w:val="002119D0"/>
    <w:rsid w:val="00212236"/>
    <w:rsid w:val="00213150"/>
    <w:rsid w:val="00213389"/>
    <w:rsid w:val="0021353E"/>
    <w:rsid w:val="002137A1"/>
    <w:rsid w:val="002139A4"/>
    <w:rsid w:val="00213BFD"/>
    <w:rsid w:val="00213D65"/>
    <w:rsid w:val="00213E08"/>
    <w:rsid w:val="00213EE9"/>
    <w:rsid w:val="0021421C"/>
    <w:rsid w:val="002145A9"/>
    <w:rsid w:val="002145BB"/>
    <w:rsid w:val="00214A6B"/>
    <w:rsid w:val="00214B18"/>
    <w:rsid w:val="0021561E"/>
    <w:rsid w:val="00215BD9"/>
    <w:rsid w:val="00216180"/>
    <w:rsid w:val="0021624D"/>
    <w:rsid w:val="00216819"/>
    <w:rsid w:val="00216E17"/>
    <w:rsid w:val="0021738B"/>
    <w:rsid w:val="002174A0"/>
    <w:rsid w:val="00217B19"/>
    <w:rsid w:val="002202BF"/>
    <w:rsid w:val="0022051D"/>
    <w:rsid w:val="00220D2E"/>
    <w:rsid w:val="00220E1A"/>
    <w:rsid w:val="002210B1"/>
    <w:rsid w:val="002221BA"/>
    <w:rsid w:val="002222CC"/>
    <w:rsid w:val="00222A20"/>
    <w:rsid w:val="002233EA"/>
    <w:rsid w:val="002234A6"/>
    <w:rsid w:val="00223CF3"/>
    <w:rsid w:val="00223D6E"/>
    <w:rsid w:val="00223FD1"/>
    <w:rsid w:val="002245C1"/>
    <w:rsid w:val="00224758"/>
    <w:rsid w:val="00224BAC"/>
    <w:rsid w:val="0022530F"/>
    <w:rsid w:val="00225683"/>
    <w:rsid w:val="00225C13"/>
    <w:rsid w:val="0022607D"/>
    <w:rsid w:val="0022613B"/>
    <w:rsid w:val="00226915"/>
    <w:rsid w:val="00226998"/>
    <w:rsid w:val="00226A5B"/>
    <w:rsid w:val="00227278"/>
    <w:rsid w:val="00227693"/>
    <w:rsid w:val="0022792E"/>
    <w:rsid w:val="00227B2F"/>
    <w:rsid w:val="00227B83"/>
    <w:rsid w:val="00227DED"/>
    <w:rsid w:val="00227EEA"/>
    <w:rsid w:val="00230059"/>
    <w:rsid w:val="002305FC"/>
    <w:rsid w:val="002309E2"/>
    <w:rsid w:val="0023101B"/>
    <w:rsid w:val="002313ED"/>
    <w:rsid w:val="00231589"/>
    <w:rsid w:val="0023199E"/>
    <w:rsid w:val="00232126"/>
    <w:rsid w:val="00232A65"/>
    <w:rsid w:val="00232B4E"/>
    <w:rsid w:val="00232D10"/>
    <w:rsid w:val="00233025"/>
    <w:rsid w:val="00233047"/>
    <w:rsid w:val="0023371A"/>
    <w:rsid w:val="00233821"/>
    <w:rsid w:val="002351C0"/>
    <w:rsid w:val="00235367"/>
    <w:rsid w:val="002355F0"/>
    <w:rsid w:val="00235B17"/>
    <w:rsid w:val="00235C8D"/>
    <w:rsid w:val="00235CDB"/>
    <w:rsid w:val="00235F5E"/>
    <w:rsid w:val="00236090"/>
    <w:rsid w:val="0023644A"/>
    <w:rsid w:val="002364D6"/>
    <w:rsid w:val="00236FFA"/>
    <w:rsid w:val="00237643"/>
    <w:rsid w:val="0024019F"/>
    <w:rsid w:val="00240217"/>
    <w:rsid w:val="00240499"/>
    <w:rsid w:val="00240BBB"/>
    <w:rsid w:val="00240F74"/>
    <w:rsid w:val="002411CB"/>
    <w:rsid w:val="002415A3"/>
    <w:rsid w:val="0024173B"/>
    <w:rsid w:val="00241906"/>
    <w:rsid w:val="00242239"/>
    <w:rsid w:val="002422B8"/>
    <w:rsid w:val="002424F1"/>
    <w:rsid w:val="002428C9"/>
    <w:rsid w:val="002428E2"/>
    <w:rsid w:val="0024304C"/>
    <w:rsid w:val="00243081"/>
    <w:rsid w:val="0024316C"/>
    <w:rsid w:val="00243F38"/>
    <w:rsid w:val="0024446E"/>
    <w:rsid w:val="00244BD3"/>
    <w:rsid w:val="00244F6B"/>
    <w:rsid w:val="0024531B"/>
    <w:rsid w:val="00245B10"/>
    <w:rsid w:val="00245D7B"/>
    <w:rsid w:val="00246418"/>
    <w:rsid w:val="0024644E"/>
    <w:rsid w:val="0024661D"/>
    <w:rsid w:val="00246AA4"/>
    <w:rsid w:val="00246AAC"/>
    <w:rsid w:val="00246C6B"/>
    <w:rsid w:val="00246F1D"/>
    <w:rsid w:val="002471C0"/>
    <w:rsid w:val="00247278"/>
    <w:rsid w:val="00247573"/>
    <w:rsid w:val="0024783F"/>
    <w:rsid w:val="00247EDB"/>
    <w:rsid w:val="00250511"/>
    <w:rsid w:val="00250A33"/>
    <w:rsid w:val="00250B35"/>
    <w:rsid w:val="00251309"/>
    <w:rsid w:val="00251663"/>
    <w:rsid w:val="002517F9"/>
    <w:rsid w:val="00253590"/>
    <w:rsid w:val="0025368D"/>
    <w:rsid w:val="002539C6"/>
    <w:rsid w:val="00253CA9"/>
    <w:rsid w:val="0025451A"/>
    <w:rsid w:val="00254706"/>
    <w:rsid w:val="002549D8"/>
    <w:rsid w:val="00254BC6"/>
    <w:rsid w:val="00254D6B"/>
    <w:rsid w:val="00254FC1"/>
    <w:rsid w:val="002555A2"/>
    <w:rsid w:val="00255733"/>
    <w:rsid w:val="0025573B"/>
    <w:rsid w:val="0025582D"/>
    <w:rsid w:val="002559F0"/>
    <w:rsid w:val="002563E7"/>
    <w:rsid w:val="0025703A"/>
    <w:rsid w:val="00257284"/>
    <w:rsid w:val="00257642"/>
    <w:rsid w:val="002576EB"/>
    <w:rsid w:val="002578E0"/>
    <w:rsid w:val="00257A8C"/>
    <w:rsid w:val="00257C96"/>
    <w:rsid w:val="00257E91"/>
    <w:rsid w:val="00257FF0"/>
    <w:rsid w:val="00260476"/>
    <w:rsid w:val="002609B5"/>
    <w:rsid w:val="002611D2"/>
    <w:rsid w:val="002613B1"/>
    <w:rsid w:val="0026161B"/>
    <w:rsid w:val="00261C5D"/>
    <w:rsid w:val="00261E28"/>
    <w:rsid w:val="002621D3"/>
    <w:rsid w:val="0026237C"/>
    <w:rsid w:val="002623FA"/>
    <w:rsid w:val="0026315C"/>
    <w:rsid w:val="002634A3"/>
    <w:rsid w:val="0026364B"/>
    <w:rsid w:val="00263683"/>
    <w:rsid w:val="00263AA7"/>
    <w:rsid w:val="00263B41"/>
    <w:rsid w:val="00263CC0"/>
    <w:rsid w:val="00263D31"/>
    <w:rsid w:val="0026418C"/>
    <w:rsid w:val="00264190"/>
    <w:rsid w:val="00264575"/>
    <w:rsid w:val="00264A6A"/>
    <w:rsid w:val="002661B2"/>
    <w:rsid w:val="002666D4"/>
    <w:rsid w:val="0026681C"/>
    <w:rsid w:val="00266A63"/>
    <w:rsid w:val="00266D29"/>
    <w:rsid w:val="00266E71"/>
    <w:rsid w:val="002674D3"/>
    <w:rsid w:val="0027051B"/>
    <w:rsid w:val="00270787"/>
    <w:rsid w:val="0027079D"/>
    <w:rsid w:val="002709B2"/>
    <w:rsid w:val="00270B07"/>
    <w:rsid w:val="00270B47"/>
    <w:rsid w:val="00270BDE"/>
    <w:rsid w:val="002713BB"/>
    <w:rsid w:val="00271DDC"/>
    <w:rsid w:val="0027279A"/>
    <w:rsid w:val="00272A78"/>
    <w:rsid w:val="00272D55"/>
    <w:rsid w:val="0027317B"/>
    <w:rsid w:val="00273311"/>
    <w:rsid w:val="002736E8"/>
    <w:rsid w:val="00273B5F"/>
    <w:rsid w:val="00273B80"/>
    <w:rsid w:val="00273C10"/>
    <w:rsid w:val="00273DCF"/>
    <w:rsid w:val="002740E5"/>
    <w:rsid w:val="00274B6E"/>
    <w:rsid w:val="002750A1"/>
    <w:rsid w:val="0027517D"/>
    <w:rsid w:val="00275365"/>
    <w:rsid w:val="00275758"/>
    <w:rsid w:val="00275911"/>
    <w:rsid w:val="002759DE"/>
    <w:rsid w:val="00275C54"/>
    <w:rsid w:val="002762A9"/>
    <w:rsid w:val="002765E9"/>
    <w:rsid w:val="0027677B"/>
    <w:rsid w:val="00276CAE"/>
    <w:rsid w:val="00276E72"/>
    <w:rsid w:val="00276FAE"/>
    <w:rsid w:val="00277252"/>
    <w:rsid w:val="00277669"/>
    <w:rsid w:val="00277C46"/>
    <w:rsid w:val="00277F05"/>
    <w:rsid w:val="00277F2B"/>
    <w:rsid w:val="00280013"/>
    <w:rsid w:val="0028018D"/>
    <w:rsid w:val="002803BA"/>
    <w:rsid w:val="002804E8"/>
    <w:rsid w:val="002804E9"/>
    <w:rsid w:val="00280628"/>
    <w:rsid w:val="00280673"/>
    <w:rsid w:val="00280774"/>
    <w:rsid w:val="0028085E"/>
    <w:rsid w:val="00280B77"/>
    <w:rsid w:val="00280F2B"/>
    <w:rsid w:val="00281102"/>
    <w:rsid w:val="00281729"/>
    <w:rsid w:val="0028196A"/>
    <w:rsid w:val="00281C83"/>
    <w:rsid w:val="00281D3A"/>
    <w:rsid w:val="00281DC1"/>
    <w:rsid w:val="00281F79"/>
    <w:rsid w:val="00282146"/>
    <w:rsid w:val="00282772"/>
    <w:rsid w:val="002836DB"/>
    <w:rsid w:val="00283B91"/>
    <w:rsid w:val="00284677"/>
    <w:rsid w:val="002849E6"/>
    <w:rsid w:val="00284C98"/>
    <w:rsid w:val="0028502D"/>
    <w:rsid w:val="00285694"/>
    <w:rsid w:val="00286117"/>
    <w:rsid w:val="002865D6"/>
    <w:rsid w:val="002867E5"/>
    <w:rsid w:val="00286AA2"/>
    <w:rsid w:val="00286C3D"/>
    <w:rsid w:val="00286E8D"/>
    <w:rsid w:val="002870CB"/>
    <w:rsid w:val="002872B0"/>
    <w:rsid w:val="00287303"/>
    <w:rsid w:val="00287603"/>
    <w:rsid w:val="00287752"/>
    <w:rsid w:val="00287AD2"/>
    <w:rsid w:val="00287C39"/>
    <w:rsid w:val="00287DF0"/>
    <w:rsid w:val="002903A7"/>
    <w:rsid w:val="00290741"/>
    <w:rsid w:val="00290D37"/>
    <w:rsid w:val="00291A80"/>
    <w:rsid w:val="00291EB6"/>
    <w:rsid w:val="00292146"/>
    <w:rsid w:val="002925BA"/>
    <w:rsid w:val="00292874"/>
    <w:rsid w:val="0029446D"/>
    <w:rsid w:val="00294EAD"/>
    <w:rsid w:val="002950F5"/>
    <w:rsid w:val="00295346"/>
    <w:rsid w:val="0029595C"/>
    <w:rsid w:val="002959B6"/>
    <w:rsid w:val="00296034"/>
    <w:rsid w:val="00296A51"/>
    <w:rsid w:val="00296F90"/>
    <w:rsid w:val="002975FB"/>
    <w:rsid w:val="002976C5"/>
    <w:rsid w:val="00297BAE"/>
    <w:rsid w:val="00297BFA"/>
    <w:rsid w:val="00297D04"/>
    <w:rsid w:val="00297E90"/>
    <w:rsid w:val="002A006F"/>
    <w:rsid w:val="002A00B5"/>
    <w:rsid w:val="002A0360"/>
    <w:rsid w:val="002A0534"/>
    <w:rsid w:val="002A05B0"/>
    <w:rsid w:val="002A0BFC"/>
    <w:rsid w:val="002A0C7E"/>
    <w:rsid w:val="002A12BF"/>
    <w:rsid w:val="002A1471"/>
    <w:rsid w:val="002A228F"/>
    <w:rsid w:val="002A2314"/>
    <w:rsid w:val="002A25C7"/>
    <w:rsid w:val="002A2638"/>
    <w:rsid w:val="002A2E43"/>
    <w:rsid w:val="002A326A"/>
    <w:rsid w:val="002A341E"/>
    <w:rsid w:val="002A3643"/>
    <w:rsid w:val="002A3681"/>
    <w:rsid w:val="002A3B07"/>
    <w:rsid w:val="002A3C2B"/>
    <w:rsid w:val="002A3FE8"/>
    <w:rsid w:val="002A4744"/>
    <w:rsid w:val="002A4A8D"/>
    <w:rsid w:val="002A528B"/>
    <w:rsid w:val="002A5AC9"/>
    <w:rsid w:val="002A6078"/>
    <w:rsid w:val="002A62F5"/>
    <w:rsid w:val="002A6C06"/>
    <w:rsid w:val="002A77BB"/>
    <w:rsid w:val="002A7AE7"/>
    <w:rsid w:val="002B047C"/>
    <w:rsid w:val="002B0858"/>
    <w:rsid w:val="002B0CF1"/>
    <w:rsid w:val="002B0E45"/>
    <w:rsid w:val="002B10A5"/>
    <w:rsid w:val="002B2416"/>
    <w:rsid w:val="002B262D"/>
    <w:rsid w:val="002B27E0"/>
    <w:rsid w:val="002B2D99"/>
    <w:rsid w:val="002B2DD3"/>
    <w:rsid w:val="002B3A07"/>
    <w:rsid w:val="002B4774"/>
    <w:rsid w:val="002B514C"/>
    <w:rsid w:val="002B54C6"/>
    <w:rsid w:val="002B5755"/>
    <w:rsid w:val="002B5860"/>
    <w:rsid w:val="002B5962"/>
    <w:rsid w:val="002B5BF6"/>
    <w:rsid w:val="002B5C8B"/>
    <w:rsid w:val="002B6BCC"/>
    <w:rsid w:val="002B78B7"/>
    <w:rsid w:val="002B7DA9"/>
    <w:rsid w:val="002B7F60"/>
    <w:rsid w:val="002C00DE"/>
    <w:rsid w:val="002C04DE"/>
    <w:rsid w:val="002C04E9"/>
    <w:rsid w:val="002C0ACF"/>
    <w:rsid w:val="002C10C3"/>
    <w:rsid w:val="002C12FB"/>
    <w:rsid w:val="002C1C46"/>
    <w:rsid w:val="002C20B7"/>
    <w:rsid w:val="002C2200"/>
    <w:rsid w:val="002C27E8"/>
    <w:rsid w:val="002C29C0"/>
    <w:rsid w:val="002C2A7F"/>
    <w:rsid w:val="002C2BBD"/>
    <w:rsid w:val="002C2C63"/>
    <w:rsid w:val="002C2F51"/>
    <w:rsid w:val="002C308B"/>
    <w:rsid w:val="002C344D"/>
    <w:rsid w:val="002C396F"/>
    <w:rsid w:val="002C3B15"/>
    <w:rsid w:val="002C3B1D"/>
    <w:rsid w:val="002C3BBD"/>
    <w:rsid w:val="002C3F94"/>
    <w:rsid w:val="002C4284"/>
    <w:rsid w:val="002C496C"/>
    <w:rsid w:val="002C4C8C"/>
    <w:rsid w:val="002C4DF2"/>
    <w:rsid w:val="002C4F8F"/>
    <w:rsid w:val="002C52C0"/>
    <w:rsid w:val="002C5BCC"/>
    <w:rsid w:val="002C5DBD"/>
    <w:rsid w:val="002C612F"/>
    <w:rsid w:val="002C66A4"/>
    <w:rsid w:val="002C670B"/>
    <w:rsid w:val="002C6D91"/>
    <w:rsid w:val="002C70B0"/>
    <w:rsid w:val="002C7A4B"/>
    <w:rsid w:val="002C7CA5"/>
    <w:rsid w:val="002D00EF"/>
    <w:rsid w:val="002D054B"/>
    <w:rsid w:val="002D0640"/>
    <w:rsid w:val="002D087E"/>
    <w:rsid w:val="002D0899"/>
    <w:rsid w:val="002D0A4D"/>
    <w:rsid w:val="002D0A79"/>
    <w:rsid w:val="002D1478"/>
    <w:rsid w:val="002D17D0"/>
    <w:rsid w:val="002D1AC8"/>
    <w:rsid w:val="002D24DC"/>
    <w:rsid w:val="002D2C04"/>
    <w:rsid w:val="002D39AA"/>
    <w:rsid w:val="002D3CA7"/>
    <w:rsid w:val="002D3F91"/>
    <w:rsid w:val="002D4649"/>
    <w:rsid w:val="002D4707"/>
    <w:rsid w:val="002D509A"/>
    <w:rsid w:val="002D5227"/>
    <w:rsid w:val="002D523B"/>
    <w:rsid w:val="002D56EC"/>
    <w:rsid w:val="002D5E26"/>
    <w:rsid w:val="002D62BD"/>
    <w:rsid w:val="002D64DD"/>
    <w:rsid w:val="002D6DF3"/>
    <w:rsid w:val="002D750A"/>
    <w:rsid w:val="002D75F2"/>
    <w:rsid w:val="002D7885"/>
    <w:rsid w:val="002E01C0"/>
    <w:rsid w:val="002E01EB"/>
    <w:rsid w:val="002E046C"/>
    <w:rsid w:val="002E0B99"/>
    <w:rsid w:val="002E0B9D"/>
    <w:rsid w:val="002E0E35"/>
    <w:rsid w:val="002E0FB0"/>
    <w:rsid w:val="002E10C6"/>
    <w:rsid w:val="002E1667"/>
    <w:rsid w:val="002E1824"/>
    <w:rsid w:val="002E19A9"/>
    <w:rsid w:val="002E1C98"/>
    <w:rsid w:val="002E2198"/>
    <w:rsid w:val="002E242F"/>
    <w:rsid w:val="002E26CA"/>
    <w:rsid w:val="002E2A4D"/>
    <w:rsid w:val="002E2C04"/>
    <w:rsid w:val="002E3163"/>
    <w:rsid w:val="002E35D5"/>
    <w:rsid w:val="002E397E"/>
    <w:rsid w:val="002E4030"/>
    <w:rsid w:val="002E48E5"/>
    <w:rsid w:val="002E52A4"/>
    <w:rsid w:val="002E5672"/>
    <w:rsid w:val="002E5822"/>
    <w:rsid w:val="002E58F5"/>
    <w:rsid w:val="002E6284"/>
    <w:rsid w:val="002E6315"/>
    <w:rsid w:val="002E64D9"/>
    <w:rsid w:val="002E7173"/>
    <w:rsid w:val="002E71FA"/>
    <w:rsid w:val="002E7458"/>
    <w:rsid w:val="002E74D5"/>
    <w:rsid w:val="002E77AC"/>
    <w:rsid w:val="002E7B03"/>
    <w:rsid w:val="002F02CB"/>
    <w:rsid w:val="002F05BA"/>
    <w:rsid w:val="002F070F"/>
    <w:rsid w:val="002F075C"/>
    <w:rsid w:val="002F0AFE"/>
    <w:rsid w:val="002F1075"/>
    <w:rsid w:val="002F163D"/>
    <w:rsid w:val="002F1DED"/>
    <w:rsid w:val="002F1F23"/>
    <w:rsid w:val="002F23AA"/>
    <w:rsid w:val="002F295F"/>
    <w:rsid w:val="002F2C5C"/>
    <w:rsid w:val="002F3477"/>
    <w:rsid w:val="002F3BFD"/>
    <w:rsid w:val="002F3D15"/>
    <w:rsid w:val="002F4230"/>
    <w:rsid w:val="002F435B"/>
    <w:rsid w:val="002F48E7"/>
    <w:rsid w:val="002F4AE1"/>
    <w:rsid w:val="002F4BAF"/>
    <w:rsid w:val="002F5976"/>
    <w:rsid w:val="002F5EB3"/>
    <w:rsid w:val="002F604D"/>
    <w:rsid w:val="002F6537"/>
    <w:rsid w:val="002F667B"/>
    <w:rsid w:val="002F675A"/>
    <w:rsid w:val="002F68E1"/>
    <w:rsid w:val="002F6A61"/>
    <w:rsid w:val="002F7418"/>
    <w:rsid w:val="002F7556"/>
    <w:rsid w:val="00300053"/>
    <w:rsid w:val="00300624"/>
    <w:rsid w:val="00300736"/>
    <w:rsid w:val="00300F01"/>
    <w:rsid w:val="00300FCB"/>
    <w:rsid w:val="0030102E"/>
    <w:rsid w:val="00301122"/>
    <w:rsid w:val="0030121C"/>
    <w:rsid w:val="00301442"/>
    <w:rsid w:val="003016CC"/>
    <w:rsid w:val="0030181D"/>
    <w:rsid w:val="00302018"/>
    <w:rsid w:val="003021BC"/>
    <w:rsid w:val="00302920"/>
    <w:rsid w:val="00302B5E"/>
    <w:rsid w:val="00302BA4"/>
    <w:rsid w:val="00302F8D"/>
    <w:rsid w:val="003030CE"/>
    <w:rsid w:val="00303202"/>
    <w:rsid w:val="003032D3"/>
    <w:rsid w:val="0030399E"/>
    <w:rsid w:val="00303BFE"/>
    <w:rsid w:val="00303DED"/>
    <w:rsid w:val="00303F2B"/>
    <w:rsid w:val="00304109"/>
    <w:rsid w:val="00304B99"/>
    <w:rsid w:val="00304CFC"/>
    <w:rsid w:val="00304E4B"/>
    <w:rsid w:val="00304ECF"/>
    <w:rsid w:val="003050C0"/>
    <w:rsid w:val="00306279"/>
    <w:rsid w:val="003062B3"/>
    <w:rsid w:val="0030652A"/>
    <w:rsid w:val="00306627"/>
    <w:rsid w:val="00306C79"/>
    <w:rsid w:val="00306F71"/>
    <w:rsid w:val="003070E1"/>
    <w:rsid w:val="00307AC1"/>
    <w:rsid w:val="00307ED2"/>
    <w:rsid w:val="00310109"/>
    <w:rsid w:val="00310278"/>
    <w:rsid w:val="00310469"/>
    <w:rsid w:val="003104A2"/>
    <w:rsid w:val="00310C8C"/>
    <w:rsid w:val="003114A2"/>
    <w:rsid w:val="00311AA7"/>
    <w:rsid w:val="0031267C"/>
    <w:rsid w:val="00312A28"/>
    <w:rsid w:val="00312A80"/>
    <w:rsid w:val="0031368A"/>
    <w:rsid w:val="00314250"/>
    <w:rsid w:val="00314C53"/>
    <w:rsid w:val="00315203"/>
    <w:rsid w:val="00315877"/>
    <w:rsid w:val="003158B2"/>
    <w:rsid w:val="00315C67"/>
    <w:rsid w:val="00315C9C"/>
    <w:rsid w:val="00315D57"/>
    <w:rsid w:val="00315EAB"/>
    <w:rsid w:val="003161AD"/>
    <w:rsid w:val="00316F9D"/>
    <w:rsid w:val="00317DF1"/>
    <w:rsid w:val="00317E9D"/>
    <w:rsid w:val="003200BB"/>
    <w:rsid w:val="0032084E"/>
    <w:rsid w:val="00320A81"/>
    <w:rsid w:val="00320BF4"/>
    <w:rsid w:val="00320E1F"/>
    <w:rsid w:val="00321075"/>
    <w:rsid w:val="0032175F"/>
    <w:rsid w:val="00321D0C"/>
    <w:rsid w:val="00322112"/>
    <w:rsid w:val="00322254"/>
    <w:rsid w:val="0032249D"/>
    <w:rsid w:val="003227F6"/>
    <w:rsid w:val="003231AB"/>
    <w:rsid w:val="003231BB"/>
    <w:rsid w:val="0032325E"/>
    <w:rsid w:val="00323273"/>
    <w:rsid w:val="0032358A"/>
    <w:rsid w:val="003238FB"/>
    <w:rsid w:val="003240F4"/>
    <w:rsid w:val="0032420C"/>
    <w:rsid w:val="00324838"/>
    <w:rsid w:val="003252EE"/>
    <w:rsid w:val="003258B0"/>
    <w:rsid w:val="00325AA6"/>
    <w:rsid w:val="00325AF6"/>
    <w:rsid w:val="00325D77"/>
    <w:rsid w:val="003266F2"/>
    <w:rsid w:val="00326773"/>
    <w:rsid w:val="00327118"/>
    <w:rsid w:val="0032734A"/>
    <w:rsid w:val="0032768D"/>
    <w:rsid w:val="0032788A"/>
    <w:rsid w:val="00327B96"/>
    <w:rsid w:val="00327CCB"/>
    <w:rsid w:val="0033043F"/>
    <w:rsid w:val="00330668"/>
    <w:rsid w:val="00330B0B"/>
    <w:rsid w:val="00330B67"/>
    <w:rsid w:val="003319FF"/>
    <w:rsid w:val="00331B93"/>
    <w:rsid w:val="00331DD5"/>
    <w:rsid w:val="0033234E"/>
    <w:rsid w:val="003324FA"/>
    <w:rsid w:val="00332F72"/>
    <w:rsid w:val="00333077"/>
    <w:rsid w:val="003332A5"/>
    <w:rsid w:val="0033338E"/>
    <w:rsid w:val="00333472"/>
    <w:rsid w:val="003335EA"/>
    <w:rsid w:val="00333644"/>
    <w:rsid w:val="003339A0"/>
    <w:rsid w:val="00333C1C"/>
    <w:rsid w:val="00334B8A"/>
    <w:rsid w:val="00334E87"/>
    <w:rsid w:val="003351E6"/>
    <w:rsid w:val="00335B83"/>
    <w:rsid w:val="003361FE"/>
    <w:rsid w:val="003362B6"/>
    <w:rsid w:val="00336AC6"/>
    <w:rsid w:val="00336EB9"/>
    <w:rsid w:val="00337002"/>
    <w:rsid w:val="00337121"/>
    <w:rsid w:val="003372E2"/>
    <w:rsid w:val="0033746E"/>
    <w:rsid w:val="0033770F"/>
    <w:rsid w:val="00337C9F"/>
    <w:rsid w:val="003401F6"/>
    <w:rsid w:val="0034080C"/>
    <w:rsid w:val="00340C14"/>
    <w:rsid w:val="00340CBD"/>
    <w:rsid w:val="00340CC5"/>
    <w:rsid w:val="00340E1D"/>
    <w:rsid w:val="0034119B"/>
    <w:rsid w:val="00341983"/>
    <w:rsid w:val="00341ABA"/>
    <w:rsid w:val="00342512"/>
    <w:rsid w:val="00342868"/>
    <w:rsid w:val="00342B34"/>
    <w:rsid w:val="00343314"/>
    <w:rsid w:val="00344566"/>
    <w:rsid w:val="0034505F"/>
    <w:rsid w:val="00345E8A"/>
    <w:rsid w:val="00345FAD"/>
    <w:rsid w:val="003462E1"/>
    <w:rsid w:val="0034642B"/>
    <w:rsid w:val="00347111"/>
    <w:rsid w:val="00347239"/>
    <w:rsid w:val="0034775F"/>
    <w:rsid w:val="00350B1F"/>
    <w:rsid w:val="00350BCF"/>
    <w:rsid w:val="00351790"/>
    <w:rsid w:val="003518E6"/>
    <w:rsid w:val="0035199E"/>
    <w:rsid w:val="00351A32"/>
    <w:rsid w:val="00351F99"/>
    <w:rsid w:val="00351FBD"/>
    <w:rsid w:val="00352445"/>
    <w:rsid w:val="00353AEF"/>
    <w:rsid w:val="00354483"/>
    <w:rsid w:val="0035448E"/>
    <w:rsid w:val="00354D8A"/>
    <w:rsid w:val="0035501C"/>
    <w:rsid w:val="00355105"/>
    <w:rsid w:val="003555B5"/>
    <w:rsid w:val="0035560E"/>
    <w:rsid w:val="00355ED8"/>
    <w:rsid w:val="00356341"/>
    <w:rsid w:val="00356893"/>
    <w:rsid w:val="00356D64"/>
    <w:rsid w:val="00357735"/>
    <w:rsid w:val="00357A4D"/>
    <w:rsid w:val="00357C91"/>
    <w:rsid w:val="00357D1B"/>
    <w:rsid w:val="00357D58"/>
    <w:rsid w:val="003603FD"/>
    <w:rsid w:val="0036076F"/>
    <w:rsid w:val="003608B8"/>
    <w:rsid w:val="003613D3"/>
    <w:rsid w:val="00361701"/>
    <w:rsid w:val="00361C46"/>
    <w:rsid w:val="003623BA"/>
    <w:rsid w:val="00362866"/>
    <w:rsid w:val="0036289B"/>
    <w:rsid w:val="00362E18"/>
    <w:rsid w:val="00363229"/>
    <w:rsid w:val="0036371E"/>
    <w:rsid w:val="0036382F"/>
    <w:rsid w:val="003638E9"/>
    <w:rsid w:val="0036525F"/>
    <w:rsid w:val="00365374"/>
    <w:rsid w:val="00365715"/>
    <w:rsid w:val="00365D84"/>
    <w:rsid w:val="00365EED"/>
    <w:rsid w:val="0036629B"/>
    <w:rsid w:val="003665E2"/>
    <w:rsid w:val="00366D0E"/>
    <w:rsid w:val="00366D51"/>
    <w:rsid w:val="00366DB8"/>
    <w:rsid w:val="003670A0"/>
    <w:rsid w:val="00367D1D"/>
    <w:rsid w:val="003704D2"/>
    <w:rsid w:val="0037056B"/>
    <w:rsid w:val="003707C3"/>
    <w:rsid w:val="00371050"/>
    <w:rsid w:val="003714CE"/>
    <w:rsid w:val="003718FA"/>
    <w:rsid w:val="00371A79"/>
    <w:rsid w:val="0037215F"/>
    <w:rsid w:val="00372170"/>
    <w:rsid w:val="00372862"/>
    <w:rsid w:val="0037295B"/>
    <w:rsid w:val="0037304B"/>
    <w:rsid w:val="00373399"/>
    <w:rsid w:val="00373526"/>
    <w:rsid w:val="00373AD4"/>
    <w:rsid w:val="00373B96"/>
    <w:rsid w:val="003740CB"/>
    <w:rsid w:val="003741E9"/>
    <w:rsid w:val="00374687"/>
    <w:rsid w:val="00374D35"/>
    <w:rsid w:val="0037507A"/>
    <w:rsid w:val="00375834"/>
    <w:rsid w:val="0037612B"/>
    <w:rsid w:val="0037664F"/>
    <w:rsid w:val="00376954"/>
    <w:rsid w:val="00377160"/>
    <w:rsid w:val="003774E3"/>
    <w:rsid w:val="0037773B"/>
    <w:rsid w:val="00377864"/>
    <w:rsid w:val="00377CA8"/>
    <w:rsid w:val="003805DA"/>
    <w:rsid w:val="003806F7"/>
    <w:rsid w:val="003807C5"/>
    <w:rsid w:val="00380948"/>
    <w:rsid w:val="00380A00"/>
    <w:rsid w:val="00380C30"/>
    <w:rsid w:val="00380CFE"/>
    <w:rsid w:val="00380D07"/>
    <w:rsid w:val="00380D68"/>
    <w:rsid w:val="0038131C"/>
    <w:rsid w:val="00381462"/>
    <w:rsid w:val="00381575"/>
    <w:rsid w:val="0038184A"/>
    <w:rsid w:val="00382211"/>
    <w:rsid w:val="0038241E"/>
    <w:rsid w:val="003825F6"/>
    <w:rsid w:val="00382969"/>
    <w:rsid w:val="00382F02"/>
    <w:rsid w:val="00382F70"/>
    <w:rsid w:val="0038329A"/>
    <w:rsid w:val="003833E7"/>
    <w:rsid w:val="003835C5"/>
    <w:rsid w:val="00383603"/>
    <w:rsid w:val="00383BD4"/>
    <w:rsid w:val="00383D6D"/>
    <w:rsid w:val="00384A60"/>
    <w:rsid w:val="0038563B"/>
    <w:rsid w:val="00386033"/>
    <w:rsid w:val="0038661D"/>
    <w:rsid w:val="00386CB9"/>
    <w:rsid w:val="00386D73"/>
    <w:rsid w:val="00386F5A"/>
    <w:rsid w:val="00386FE5"/>
    <w:rsid w:val="00387530"/>
    <w:rsid w:val="003875B9"/>
    <w:rsid w:val="003878F0"/>
    <w:rsid w:val="00387AB9"/>
    <w:rsid w:val="0039018C"/>
    <w:rsid w:val="00390608"/>
    <w:rsid w:val="0039110A"/>
    <w:rsid w:val="003911FF"/>
    <w:rsid w:val="0039159A"/>
    <w:rsid w:val="0039224B"/>
    <w:rsid w:val="00392550"/>
    <w:rsid w:val="00392780"/>
    <w:rsid w:val="003935DA"/>
    <w:rsid w:val="0039367F"/>
    <w:rsid w:val="003937E9"/>
    <w:rsid w:val="00393A65"/>
    <w:rsid w:val="00393B99"/>
    <w:rsid w:val="00393EF2"/>
    <w:rsid w:val="0039462F"/>
    <w:rsid w:val="0039478F"/>
    <w:rsid w:val="003947C4"/>
    <w:rsid w:val="003948F0"/>
    <w:rsid w:val="0039490D"/>
    <w:rsid w:val="00394C5C"/>
    <w:rsid w:val="00394CAF"/>
    <w:rsid w:val="00394F73"/>
    <w:rsid w:val="003950DB"/>
    <w:rsid w:val="00395684"/>
    <w:rsid w:val="0039624C"/>
    <w:rsid w:val="00396262"/>
    <w:rsid w:val="00396264"/>
    <w:rsid w:val="003962F3"/>
    <w:rsid w:val="00396438"/>
    <w:rsid w:val="003965B9"/>
    <w:rsid w:val="0039670B"/>
    <w:rsid w:val="00396B34"/>
    <w:rsid w:val="00396C2C"/>
    <w:rsid w:val="00397016"/>
    <w:rsid w:val="0039755F"/>
    <w:rsid w:val="00397568"/>
    <w:rsid w:val="00397639"/>
    <w:rsid w:val="003978B4"/>
    <w:rsid w:val="003979F0"/>
    <w:rsid w:val="00397FCB"/>
    <w:rsid w:val="003A00A7"/>
    <w:rsid w:val="003A0113"/>
    <w:rsid w:val="003A086A"/>
    <w:rsid w:val="003A1579"/>
    <w:rsid w:val="003A1804"/>
    <w:rsid w:val="003A1F47"/>
    <w:rsid w:val="003A1FE8"/>
    <w:rsid w:val="003A2346"/>
    <w:rsid w:val="003A23DC"/>
    <w:rsid w:val="003A248E"/>
    <w:rsid w:val="003A2881"/>
    <w:rsid w:val="003A299E"/>
    <w:rsid w:val="003A2A9E"/>
    <w:rsid w:val="003A2C25"/>
    <w:rsid w:val="003A2F5B"/>
    <w:rsid w:val="003A301E"/>
    <w:rsid w:val="003A3022"/>
    <w:rsid w:val="003A3DDD"/>
    <w:rsid w:val="003A4051"/>
    <w:rsid w:val="003A41E8"/>
    <w:rsid w:val="003A4262"/>
    <w:rsid w:val="003A4791"/>
    <w:rsid w:val="003A51CE"/>
    <w:rsid w:val="003A531D"/>
    <w:rsid w:val="003A5B8F"/>
    <w:rsid w:val="003A5F25"/>
    <w:rsid w:val="003A5FAA"/>
    <w:rsid w:val="003A6372"/>
    <w:rsid w:val="003A63B2"/>
    <w:rsid w:val="003A6825"/>
    <w:rsid w:val="003A69AD"/>
    <w:rsid w:val="003A6A0E"/>
    <w:rsid w:val="003A6BB8"/>
    <w:rsid w:val="003A723A"/>
    <w:rsid w:val="003A7B22"/>
    <w:rsid w:val="003A7D13"/>
    <w:rsid w:val="003A7DE6"/>
    <w:rsid w:val="003B018C"/>
    <w:rsid w:val="003B03BB"/>
    <w:rsid w:val="003B05A2"/>
    <w:rsid w:val="003B0F31"/>
    <w:rsid w:val="003B116B"/>
    <w:rsid w:val="003B1652"/>
    <w:rsid w:val="003B1928"/>
    <w:rsid w:val="003B24D3"/>
    <w:rsid w:val="003B25AB"/>
    <w:rsid w:val="003B2962"/>
    <w:rsid w:val="003B2F13"/>
    <w:rsid w:val="003B302F"/>
    <w:rsid w:val="003B315E"/>
    <w:rsid w:val="003B319C"/>
    <w:rsid w:val="003B39BA"/>
    <w:rsid w:val="003B3E61"/>
    <w:rsid w:val="003B43A0"/>
    <w:rsid w:val="003B4D92"/>
    <w:rsid w:val="003B53F3"/>
    <w:rsid w:val="003B5C7A"/>
    <w:rsid w:val="003B6054"/>
    <w:rsid w:val="003B613F"/>
    <w:rsid w:val="003B62E2"/>
    <w:rsid w:val="003B6450"/>
    <w:rsid w:val="003B65F9"/>
    <w:rsid w:val="003B7638"/>
    <w:rsid w:val="003B7AFA"/>
    <w:rsid w:val="003C12A2"/>
    <w:rsid w:val="003C1446"/>
    <w:rsid w:val="003C1FD5"/>
    <w:rsid w:val="003C252C"/>
    <w:rsid w:val="003C2F44"/>
    <w:rsid w:val="003C2FC7"/>
    <w:rsid w:val="003C3354"/>
    <w:rsid w:val="003C373F"/>
    <w:rsid w:val="003C3E04"/>
    <w:rsid w:val="003C47B5"/>
    <w:rsid w:val="003C48F1"/>
    <w:rsid w:val="003C4A1E"/>
    <w:rsid w:val="003C4B16"/>
    <w:rsid w:val="003C4E64"/>
    <w:rsid w:val="003C5114"/>
    <w:rsid w:val="003C5688"/>
    <w:rsid w:val="003C56DC"/>
    <w:rsid w:val="003C57E4"/>
    <w:rsid w:val="003C6034"/>
    <w:rsid w:val="003C648A"/>
    <w:rsid w:val="003C67D6"/>
    <w:rsid w:val="003C6831"/>
    <w:rsid w:val="003C6CE9"/>
    <w:rsid w:val="003C6F12"/>
    <w:rsid w:val="003C73CD"/>
    <w:rsid w:val="003C74DB"/>
    <w:rsid w:val="003C77B9"/>
    <w:rsid w:val="003C7970"/>
    <w:rsid w:val="003D0344"/>
    <w:rsid w:val="003D04A1"/>
    <w:rsid w:val="003D05F1"/>
    <w:rsid w:val="003D0C9E"/>
    <w:rsid w:val="003D0F76"/>
    <w:rsid w:val="003D1583"/>
    <w:rsid w:val="003D16E4"/>
    <w:rsid w:val="003D1772"/>
    <w:rsid w:val="003D179A"/>
    <w:rsid w:val="003D1EED"/>
    <w:rsid w:val="003D1F1A"/>
    <w:rsid w:val="003D1FC6"/>
    <w:rsid w:val="003D2D84"/>
    <w:rsid w:val="003D2E51"/>
    <w:rsid w:val="003D32EB"/>
    <w:rsid w:val="003D35F1"/>
    <w:rsid w:val="003D3677"/>
    <w:rsid w:val="003D3C77"/>
    <w:rsid w:val="003D4B94"/>
    <w:rsid w:val="003D4D6F"/>
    <w:rsid w:val="003D50C5"/>
    <w:rsid w:val="003D59B9"/>
    <w:rsid w:val="003D69B8"/>
    <w:rsid w:val="003D6C2F"/>
    <w:rsid w:val="003D6FCF"/>
    <w:rsid w:val="003D703E"/>
    <w:rsid w:val="003D736B"/>
    <w:rsid w:val="003D77BA"/>
    <w:rsid w:val="003E020B"/>
    <w:rsid w:val="003E042E"/>
    <w:rsid w:val="003E09D5"/>
    <w:rsid w:val="003E0D7F"/>
    <w:rsid w:val="003E0ECF"/>
    <w:rsid w:val="003E0ED2"/>
    <w:rsid w:val="003E122D"/>
    <w:rsid w:val="003E1301"/>
    <w:rsid w:val="003E1C58"/>
    <w:rsid w:val="003E27A8"/>
    <w:rsid w:val="003E2846"/>
    <w:rsid w:val="003E284E"/>
    <w:rsid w:val="003E2FAD"/>
    <w:rsid w:val="003E32D7"/>
    <w:rsid w:val="003E37C1"/>
    <w:rsid w:val="003E3F17"/>
    <w:rsid w:val="003E47E1"/>
    <w:rsid w:val="003E4B2C"/>
    <w:rsid w:val="003E51E9"/>
    <w:rsid w:val="003E6184"/>
    <w:rsid w:val="003E6E7D"/>
    <w:rsid w:val="003E7F96"/>
    <w:rsid w:val="003F01EC"/>
    <w:rsid w:val="003F034E"/>
    <w:rsid w:val="003F1004"/>
    <w:rsid w:val="003F11DA"/>
    <w:rsid w:val="003F1274"/>
    <w:rsid w:val="003F13C0"/>
    <w:rsid w:val="003F1B21"/>
    <w:rsid w:val="003F1B43"/>
    <w:rsid w:val="003F221D"/>
    <w:rsid w:val="003F2379"/>
    <w:rsid w:val="003F2894"/>
    <w:rsid w:val="003F289A"/>
    <w:rsid w:val="003F2C39"/>
    <w:rsid w:val="003F2CCC"/>
    <w:rsid w:val="003F2FB1"/>
    <w:rsid w:val="003F34B7"/>
    <w:rsid w:val="003F3BB4"/>
    <w:rsid w:val="003F3BEC"/>
    <w:rsid w:val="003F3CA8"/>
    <w:rsid w:val="003F3D16"/>
    <w:rsid w:val="003F3D59"/>
    <w:rsid w:val="003F42B7"/>
    <w:rsid w:val="003F4302"/>
    <w:rsid w:val="003F4553"/>
    <w:rsid w:val="003F4985"/>
    <w:rsid w:val="003F5A4A"/>
    <w:rsid w:val="003F5C24"/>
    <w:rsid w:val="003F6322"/>
    <w:rsid w:val="003F6A4D"/>
    <w:rsid w:val="003F6E24"/>
    <w:rsid w:val="003F6E4D"/>
    <w:rsid w:val="003F74C4"/>
    <w:rsid w:val="003F7C39"/>
    <w:rsid w:val="003F7C82"/>
    <w:rsid w:val="003F7FB3"/>
    <w:rsid w:val="004003EE"/>
    <w:rsid w:val="00400FDA"/>
    <w:rsid w:val="00401197"/>
    <w:rsid w:val="00401393"/>
    <w:rsid w:val="00401452"/>
    <w:rsid w:val="004015CD"/>
    <w:rsid w:val="00402829"/>
    <w:rsid w:val="00402961"/>
    <w:rsid w:val="00402B77"/>
    <w:rsid w:val="00403273"/>
    <w:rsid w:val="004034D4"/>
    <w:rsid w:val="00403CBD"/>
    <w:rsid w:val="004046D3"/>
    <w:rsid w:val="00404C38"/>
    <w:rsid w:val="00405322"/>
    <w:rsid w:val="00405437"/>
    <w:rsid w:val="004054BC"/>
    <w:rsid w:val="004055C4"/>
    <w:rsid w:val="00405A7D"/>
    <w:rsid w:val="00405D87"/>
    <w:rsid w:val="004066D1"/>
    <w:rsid w:val="004073D5"/>
    <w:rsid w:val="00407512"/>
    <w:rsid w:val="004076B3"/>
    <w:rsid w:val="004076CE"/>
    <w:rsid w:val="00407A08"/>
    <w:rsid w:val="00407D68"/>
    <w:rsid w:val="004101E6"/>
    <w:rsid w:val="00410DDA"/>
    <w:rsid w:val="00411573"/>
    <w:rsid w:val="00412812"/>
    <w:rsid w:val="00412840"/>
    <w:rsid w:val="00412AE4"/>
    <w:rsid w:val="00412DFC"/>
    <w:rsid w:val="00413485"/>
    <w:rsid w:val="00413775"/>
    <w:rsid w:val="0041378D"/>
    <w:rsid w:val="00413965"/>
    <w:rsid w:val="004143CC"/>
    <w:rsid w:val="00414558"/>
    <w:rsid w:val="004145FC"/>
    <w:rsid w:val="00414CE3"/>
    <w:rsid w:val="00414D07"/>
    <w:rsid w:val="00414E14"/>
    <w:rsid w:val="004158CD"/>
    <w:rsid w:val="004158CE"/>
    <w:rsid w:val="00416176"/>
    <w:rsid w:val="0041641C"/>
    <w:rsid w:val="0041689D"/>
    <w:rsid w:val="00416940"/>
    <w:rsid w:val="004174DB"/>
    <w:rsid w:val="00417B4F"/>
    <w:rsid w:val="00420987"/>
    <w:rsid w:val="00420BC9"/>
    <w:rsid w:val="00420C7D"/>
    <w:rsid w:val="00420EB5"/>
    <w:rsid w:val="00420F10"/>
    <w:rsid w:val="00421B41"/>
    <w:rsid w:val="00421BED"/>
    <w:rsid w:val="00421E8C"/>
    <w:rsid w:val="004225D1"/>
    <w:rsid w:val="004228BB"/>
    <w:rsid w:val="00422A22"/>
    <w:rsid w:val="00422CC6"/>
    <w:rsid w:val="004231AB"/>
    <w:rsid w:val="004232C4"/>
    <w:rsid w:val="004232E4"/>
    <w:rsid w:val="00423407"/>
    <w:rsid w:val="00424120"/>
    <w:rsid w:val="00424371"/>
    <w:rsid w:val="004243BB"/>
    <w:rsid w:val="0042443E"/>
    <w:rsid w:val="004249D3"/>
    <w:rsid w:val="00424CB8"/>
    <w:rsid w:val="00424FD6"/>
    <w:rsid w:val="00425077"/>
    <w:rsid w:val="004250C7"/>
    <w:rsid w:val="00425DA1"/>
    <w:rsid w:val="00425DA4"/>
    <w:rsid w:val="00426B7F"/>
    <w:rsid w:val="00426BA6"/>
    <w:rsid w:val="00426F6E"/>
    <w:rsid w:val="00427554"/>
    <w:rsid w:val="00427A1B"/>
    <w:rsid w:val="0043092E"/>
    <w:rsid w:val="004310A0"/>
    <w:rsid w:val="00431554"/>
    <w:rsid w:val="00431A61"/>
    <w:rsid w:val="00431C2B"/>
    <w:rsid w:val="00431E6E"/>
    <w:rsid w:val="004320BF"/>
    <w:rsid w:val="00432125"/>
    <w:rsid w:val="004321E9"/>
    <w:rsid w:val="004323F4"/>
    <w:rsid w:val="00432453"/>
    <w:rsid w:val="00432856"/>
    <w:rsid w:val="00432A82"/>
    <w:rsid w:val="00432E41"/>
    <w:rsid w:val="00433215"/>
    <w:rsid w:val="0043335D"/>
    <w:rsid w:val="004344E6"/>
    <w:rsid w:val="00434BA0"/>
    <w:rsid w:val="00434C21"/>
    <w:rsid w:val="00435252"/>
    <w:rsid w:val="00435653"/>
    <w:rsid w:val="004359B6"/>
    <w:rsid w:val="00436762"/>
    <w:rsid w:val="00436A00"/>
    <w:rsid w:val="00436DFD"/>
    <w:rsid w:val="00436F78"/>
    <w:rsid w:val="004370AC"/>
    <w:rsid w:val="00437EA5"/>
    <w:rsid w:val="00440597"/>
    <w:rsid w:val="00440726"/>
    <w:rsid w:val="00440E07"/>
    <w:rsid w:val="00440FE9"/>
    <w:rsid w:val="0044138D"/>
    <w:rsid w:val="00441BC6"/>
    <w:rsid w:val="00441C7D"/>
    <w:rsid w:val="00442471"/>
    <w:rsid w:val="004429C7"/>
    <w:rsid w:val="0044323B"/>
    <w:rsid w:val="004432D0"/>
    <w:rsid w:val="00443FC0"/>
    <w:rsid w:val="00444910"/>
    <w:rsid w:val="00444CEA"/>
    <w:rsid w:val="00444D59"/>
    <w:rsid w:val="00444E1E"/>
    <w:rsid w:val="00445542"/>
    <w:rsid w:val="004455F5"/>
    <w:rsid w:val="004457FB"/>
    <w:rsid w:val="00445864"/>
    <w:rsid w:val="004458CE"/>
    <w:rsid w:val="00445DC2"/>
    <w:rsid w:val="0044634E"/>
    <w:rsid w:val="00446946"/>
    <w:rsid w:val="00446BA9"/>
    <w:rsid w:val="00446D95"/>
    <w:rsid w:val="00447051"/>
    <w:rsid w:val="00447084"/>
    <w:rsid w:val="004472AA"/>
    <w:rsid w:val="00447B67"/>
    <w:rsid w:val="00447D74"/>
    <w:rsid w:val="00447F89"/>
    <w:rsid w:val="004501CD"/>
    <w:rsid w:val="00450B3D"/>
    <w:rsid w:val="004515D5"/>
    <w:rsid w:val="004516F4"/>
    <w:rsid w:val="004517C8"/>
    <w:rsid w:val="004517F8"/>
    <w:rsid w:val="00451958"/>
    <w:rsid w:val="00451AB4"/>
    <w:rsid w:val="00451CC9"/>
    <w:rsid w:val="00451D19"/>
    <w:rsid w:val="00452141"/>
    <w:rsid w:val="004521C3"/>
    <w:rsid w:val="004522C9"/>
    <w:rsid w:val="004525B0"/>
    <w:rsid w:val="0045420E"/>
    <w:rsid w:val="00454538"/>
    <w:rsid w:val="004546A8"/>
    <w:rsid w:val="00454CC7"/>
    <w:rsid w:val="00454CD1"/>
    <w:rsid w:val="00454EE5"/>
    <w:rsid w:val="00454FB0"/>
    <w:rsid w:val="00455076"/>
    <w:rsid w:val="004552C0"/>
    <w:rsid w:val="0045555A"/>
    <w:rsid w:val="0045571A"/>
    <w:rsid w:val="004558D3"/>
    <w:rsid w:val="00455A58"/>
    <w:rsid w:val="00455AEC"/>
    <w:rsid w:val="00455CA6"/>
    <w:rsid w:val="00455F1F"/>
    <w:rsid w:val="004562D2"/>
    <w:rsid w:val="00456637"/>
    <w:rsid w:val="004567D3"/>
    <w:rsid w:val="0045718B"/>
    <w:rsid w:val="0045719B"/>
    <w:rsid w:val="00457E72"/>
    <w:rsid w:val="00460F1D"/>
    <w:rsid w:val="004612D9"/>
    <w:rsid w:val="00461403"/>
    <w:rsid w:val="004625B0"/>
    <w:rsid w:val="00462E16"/>
    <w:rsid w:val="004636BB"/>
    <w:rsid w:val="00463A0A"/>
    <w:rsid w:val="0046442E"/>
    <w:rsid w:val="00464C14"/>
    <w:rsid w:val="00465270"/>
    <w:rsid w:val="004657AE"/>
    <w:rsid w:val="00465F86"/>
    <w:rsid w:val="004662CE"/>
    <w:rsid w:val="004666B6"/>
    <w:rsid w:val="0046691D"/>
    <w:rsid w:val="00466A5D"/>
    <w:rsid w:val="00466B1A"/>
    <w:rsid w:val="004670A0"/>
    <w:rsid w:val="00467155"/>
    <w:rsid w:val="00467219"/>
    <w:rsid w:val="0046721F"/>
    <w:rsid w:val="004673A9"/>
    <w:rsid w:val="004679F2"/>
    <w:rsid w:val="00467E01"/>
    <w:rsid w:val="00470D09"/>
    <w:rsid w:val="00470DF0"/>
    <w:rsid w:val="00470E66"/>
    <w:rsid w:val="00470EBE"/>
    <w:rsid w:val="00471885"/>
    <w:rsid w:val="00471C45"/>
    <w:rsid w:val="00471E0C"/>
    <w:rsid w:val="004722FB"/>
    <w:rsid w:val="00472FD5"/>
    <w:rsid w:val="00473081"/>
    <w:rsid w:val="0047312E"/>
    <w:rsid w:val="00473920"/>
    <w:rsid w:val="00473ECA"/>
    <w:rsid w:val="00474737"/>
    <w:rsid w:val="00474AD8"/>
    <w:rsid w:val="00474D85"/>
    <w:rsid w:val="004750C1"/>
    <w:rsid w:val="004751AB"/>
    <w:rsid w:val="004754C0"/>
    <w:rsid w:val="00475658"/>
    <w:rsid w:val="00475734"/>
    <w:rsid w:val="0047593D"/>
    <w:rsid w:val="00475A65"/>
    <w:rsid w:val="00475C53"/>
    <w:rsid w:val="00475D91"/>
    <w:rsid w:val="00475EB9"/>
    <w:rsid w:val="004763FA"/>
    <w:rsid w:val="004764D4"/>
    <w:rsid w:val="004765AD"/>
    <w:rsid w:val="00476A57"/>
    <w:rsid w:val="004770F6"/>
    <w:rsid w:val="004776BE"/>
    <w:rsid w:val="0047799A"/>
    <w:rsid w:val="00480283"/>
    <w:rsid w:val="004802B7"/>
    <w:rsid w:val="0048042C"/>
    <w:rsid w:val="004809B3"/>
    <w:rsid w:val="00480BE5"/>
    <w:rsid w:val="004811B7"/>
    <w:rsid w:val="004816D8"/>
    <w:rsid w:val="004816ED"/>
    <w:rsid w:val="00482295"/>
    <w:rsid w:val="00482619"/>
    <w:rsid w:val="0048271B"/>
    <w:rsid w:val="0048273A"/>
    <w:rsid w:val="00482A81"/>
    <w:rsid w:val="004834D3"/>
    <w:rsid w:val="0048350F"/>
    <w:rsid w:val="00484B22"/>
    <w:rsid w:val="00484D0F"/>
    <w:rsid w:val="00484FD2"/>
    <w:rsid w:val="00485258"/>
    <w:rsid w:val="00485928"/>
    <w:rsid w:val="00485FC7"/>
    <w:rsid w:val="00486925"/>
    <w:rsid w:val="004869E6"/>
    <w:rsid w:val="00486B28"/>
    <w:rsid w:val="00486C8B"/>
    <w:rsid w:val="00486CB3"/>
    <w:rsid w:val="00486D92"/>
    <w:rsid w:val="004871C9"/>
    <w:rsid w:val="0048722B"/>
    <w:rsid w:val="004879CF"/>
    <w:rsid w:val="00490353"/>
    <w:rsid w:val="004904C0"/>
    <w:rsid w:val="00490675"/>
    <w:rsid w:val="00490C73"/>
    <w:rsid w:val="00491276"/>
    <w:rsid w:val="0049128E"/>
    <w:rsid w:val="00491640"/>
    <w:rsid w:val="0049197F"/>
    <w:rsid w:val="00491AC7"/>
    <w:rsid w:val="00492182"/>
    <w:rsid w:val="00493353"/>
    <w:rsid w:val="0049337C"/>
    <w:rsid w:val="00493CD3"/>
    <w:rsid w:val="00493CE7"/>
    <w:rsid w:val="0049476F"/>
    <w:rsid w:val="00494D2F"/>
    <w:rsid w:val="00495191"/>
    <w:rsid w:val="004958D1"/>
    <w:rsid w:val="00495BCE"/>
    <w:rsid w:val="00495D4B"/>
    <w:rsid w:val="00495E76"/>
    <w:rsid w:val="00496655"/>
    <w:rsid w:val="00497429"/>
    <w:rsid w:val="00497594"/>
    <w:rsid w:val="00497811"/>
    <w:rsid w:val="004979C5"/>
    <w:rsid w:val="004979EF"/>
    <w:rsid w:val="00497F36"/>
    <w:rsid w:val="0049C8F2"/>
    <w:rsid w:val="004A010A"/>
    <w:rsid w:val="004A03B2"/>
    <w:rsid w:val="004A0804"/>
    <w:rsid w:val="004A0B26"/>
    <w:rsid w:val="004A0E92"/>
    <w:rsid w:val="004A1412"/>
    <w:rsid w:val="004A1508"/>
    <w:rsid w:val="004A1611"/>
    <w:rsid w:val="004A1A8F"/>
    <w:rsid w:val="004A207F"/>
    <w:rsid w:val="004A25BC"/>
    <w:rsid w:val="004A2884"/>
    <w:rsid w:val="004A28E0"/>
    <w:rsid w:val="004A2993"/>
    <w:rsid w:val="004A2C52"/>
    <w:rsid w:val="004A2EB8"/>
    <w:rsid w:val="004A30D1"/>
    <w:rsid w:val="004A32BD"/>
    <w:rsid w:val="004A3337"/>
    <w:rsid w:val="004A3F38"/>
    <w:rsid w:val="004A40DE"/>
    <w:rsid w:val="004A472C"/>
    <w:rsid w:val="004A4EC1"/>
    <w:rsid w:val="004A4F68"/>
    <w:rsid w:val="004A4FAA"/>
    <w:rsid w:val="004A5167"/>
    <w:rsid w:val="004A51AD"/>
    <w:rsid w:val="004A53A6"/>
    <w:rsid w:val="004A59A5"/>
    <w:rsid w:val="004A5C90"/>
    <w:rsid w:val="004A5CA8"/>
    <w:rsid w:val="004A61C2"/>
    <w:rsid w:val="004A67E2"/>
    <w:rsid w:val="004A6BD6"/>
    <w:rsid w:val="004A715E"/>
    <w:rsid w:val="004A721C"/>
    <w:rsid w:val="004A72BF"/>
    <w:rsid w:val="004A741E"/>
    <w:rsid w:val="004A7517"/>
    <w:rsid w:val="004A75E1"/>
    <w:rsid w:val="004A7AC3"/>
    <w:rsid w:val="004A7C25"/>
    <w:rsid w:val="004B07D7"/>
    <w:rsid w:val="004B0908"/>
    <w:rsid w:val="004B0B04"/>
    <w:rsid w:val="004B0D5A"/>
    <w:rsid w:val="004B0DBC"/>
    <w:rsid w:val="004B0FF2"/>
    <w:rsid w:val="004B1CBC"/>
    <w:rsid w:val="004B2294"/>
    <w:rsid w:val="004B249E"/>
    <w:rsid w:val="004B263D"/>
    <w:rsid w:val="004B2CD2"/>
    <w:rsid w:val="004B2D21"/>
    <w:rsid w:val="004B3157"/>
    <w:rsid w:val="004B392A"/>
    <w:rsid w:val="004B3D69"/>
    <w:rsid w:val="004B4173"/>
    <w:rsid w:val="004B43D7"/>
    <w:rsid w:val="004B46E2"/>
    <w:rsid w:val="004B4954"/>
    <w:rsid w:val="004B4987"/>
    <w:rsid w:val="004B4A0F"/>
    <w:rsid w:val="004B5201"/>
    <w:rsid w:val="004B5297"/>
    <w:rsid w:val="004B52CE"/>
    <w:rsid w:val="004B536A"/>
    <w:rsid w:val="004B577E"/>
    <w:rsid w:val="004B6368"/>
    <w:rsid w:val="004B64ED"/>
    <w:rsid w:val="004B6796"/>
    <w:rsid w:val="004B69D3"/>
    <w:rsid w:val="004B6C83"/>
    <w:rsid w:val="004B75A5"/>
    <w:rsid w:val="004B77DF"/>
    <w:rsid w:val="004B7A0D"/>
    <w:rsid w:val="004B7CB6"/>
    <w:rsid w:val="004C0380"/>
    <w:rsid w:val="004C0E64"/>
    <w:rsid w:val="004C0F0F"/>
    <w:rsid w:val="004C13FB"/>
    <w:rsid w:val="004C1A1F"/>
    <w:rsid w:val="004C1B58"/>
    <w:rsid w:val="004C1F36"/>
    <w:rsid w:val="004C26BC"/>
    <w:rsid w:val="004C298D"/>
    <w:rsid w:val="004C2CFB"/>
    <w:rsid w:val="004C2DE4"/>
    <w:rsid w:val="004C2EE5"/>
    <w:rsid w:val="004C3B7F"/>
    <w:rsid w:val="004C3E7F"/>
    <w:rsid w:val="004C4926"/>
    <w:rsid w:val="004C4949"/>
    <w:rsid w:val="004C4CDA"/>
    <w:rsid w:val="004C4E20"/>
    <w:rsid w:val="004C57B3"/>
    <w:rsid w:val="004C57D0"/>
    <w:rsid w:val="004C5DA7"/>
    <w:rsid w:val="004C632D"/>
    <w:rsid w:val="004C6485"/>
    <w:rsid w:val="004C6753"/>
    <w:rsid w:val="004C6A57"/>
    <w:rsid w:val="004C6B63"/>
    <w:rsid w:val="004C6E45"/>
    <w:rsid w:val="004C6F2D"/>
    <w:rsid w:val="004C71C1"/>
    <w:rsid w:val="004C73F4"/>
    <w:rsid w:val="004C7455"/>
    <w:rsid w:val="004D07B2"/>
    <w:rsid w:val="004D0A50"/>
    <w:rsid w:val="004D0A61"/>
    <w:rsid w:val="004D0FC7"/>
    <w:rsid w:val="004D1194"/>
    <w:rsid w:val="004D165A"/>
    <w:rsid w:val="004D1872"/>
    <w:rsid w:val="004D1A70"/>
    <w:rsid w:val="004D1E86"/>
    <w:rsid w:val="004D200B"/>
    <w:rsid w:val="004D311A"/>
    <w:rsid w:val="004D3B2D"/>
    <w:rsid w:val="004D3C01"/>
    <w:rsid w:val="004D3C19"/>
    <w:rsid w:val="004D3D30"/>
    <w:rsid w:val="004D3E94"/>
    <w:rsid w:val="004D3EC6"/>
    <w:rsid w:val="004D4536"/>
    <w:rsid w:val="004D487B"/>
    <w:rsid w:val="004D4BB7"/>
    <w:rsid w:val="004D51A5"/>
    <w:rsid w:val="004D523E"/>
    <w:rsid w:val="004D5256"/>
    <w:rsid w:val="004D5C72"/>
    <w:rsid w:val="004D5D4A"/>
    <w:rsid w:val="004D5E89"/>
    <w:rsid w:val="004D5EA4"/>
    <w:rsid w:val="004D611E"/>
    <w:rsid w:val="004D6546"/>
    <w:rsid w:val="004D6659"/>
    <w:rsid w:val="004D6C1A"/>
    <w:rsid w:val="004D6D31"/>
    <w:rsid w:val="004D752B"/>
    <w:rsid w:val="004D7A22"/>
    <w:rsid w:val="004E07F0"/>
    <w:rsid w:val="004E18F2"/>
    <w:rsid w:val="004E1E1E"/>
    <w:rsid w:val="004E21E0"/>
    <w:rsid w:val="004E224E"/>
    <w:rsid w:val="004E2290"/>
    <w:rsid w:val="004E2597"/>
    <w:rsid w:val="004E25E2"/>
    <w:rsid w:val="004E27E8"/>
    <w:rsid w:val="004E2A60"/>
    <w:rsid w:val="004E2A87"/>
    <w:rsid w:val="004E2AD6"/>
    <w:rsid w:val="004E2AEB"/>
    <w:rsid w:val="004E3364"/>
    <w:rsid w:val="004E3A4D"/>
    <w:rsid w:val="004E3A84"/>
    <w:rsid w:val="004E3C4A"/>
    <w:rsid w:val="004E4066"/>
    <w:rsid w:val="004E40C3"/>
    <w:rsid w:val="004E4291"/>
    <w:rsid w:val="004E42A8"/>
    <w:rsid w:val="004E4B05"/>
    <w:rsid w:val="004E4DBA"/>
    <w:rsid w:val="004E53D0"/>
    <w:rsid w:val="004E5449"/>
    <w:rsid w:val="004E554E"/>
    <w:rsid w:val="004E5B42"/>
    <w:rsid w:val="004E5BBA"/>
    <w:rsid w:val="004E5E0D"/>
    <w:rsid w:val="004E6262"/>
    <w:rsid w:val="004E674F"/>
    <w:rsid w:val="004E6AA4"/>
    <w:rsid w:val="004E6D24"/>
    <w:rsid w:val="004E7336"/>
    <w:rsid w:val="004E7799"/>
    <w:rsid w:val="004E7868"/>
    <w:rsid w:val="004E7B4C"/>
    <w:rsid w:val="004F075A"/>
    <w:rsid w:val="004F09D6"/>
    <w:rsid w:val="004F0E7C"/>
    <w:rsid w:val="004F11B0"/>
    <w:rsid w:val="004F126C"/>
    <w:rsid w:val="004F1355"/>
    <w:rsid w:val="004F1C66"/>
    <w:rsid w:val="004F2044"/>
    <w:rsid w:val="004F2200"/>
    <w:rsid w:val="004F240F"/>
    <w:rsid w:val="004F2BDF"/>
    <w:rsid w:val="004F3015"/>
    <w:rsid w:val="004F3174"/>
    <w:rsid w:val="004F3543"/>
    <w:rsid w:val="004F3E5C"/>
    <w:rsid w:val="004F3E60"/>
    <w:rsid w:val="004F498E"/>
    <w:rsid w:val="004F4DB5"/>
    <w:rsid w:val="004F512F"/>
    <w:rsid w:val="004F545B"/>
    <w:rsid w:val="004F577F"/>
    <w:rsid w:val="004F5960"/>
    <w:rsid w:val="004F5BF4"/>
    <w:rsid w:val="004F604D"/>
    <w:rsid w:val="004F60BE"/>
    <w:rsid w:val="004F6BB4"/>
    <w:rsid w:val="004F6E8D"/>
    <w:rsid w:val="004F7058"/>
    <w:rsid w:val="004F7D28"/>
    <w:rsid w:val="005000C6"/>
    <w:rsid w:val="005002A4"/>
    <w:rsid w:val="00500504"/>
    <w:rsid w:val="0050053A"/>
    <w:rsid w:val="005007D6"/>
    <w:rsid w:val="00500912"/>
    <w:rsid w:val="00500D10"/>
    <w:rsid w:val="00501057"/>
    <w:rsid w:val="0050122F"/>
    <w:rsid w:val="00501424"/>
    <w:rsid w:val="005017DE"/>
    <w:rsid w:val="00501B1D"/>
    <w:rsid w:val="00501D8C"/>
    <w:rsid w:val="00501DDA"/>
    <w:rsid w:val="00501E91"/>
    <w:rsid w:val="00501F61"/>
    <w:rsid w:val="00502001"/>
    <w:rsid w:val="005022AE"/>
    <w:rsid w:val="00502447"/>
    <w:rsid w:val="0050334B"/>
    <w:rsid w:val="005035F9"/>
    <w:rsid w:val="00503AC5"/>
    <w:rsid w:val="00503C71"/>
    <w:rsid w:val="00504057"/>
    <w:rsid w:val="00504170"/>
    <w:rsid w:val="00504811"/>
    <w:rsid w:val="00504EB3"/>
    <w:rsid w:val="00505370"/>
    <w:rsid w:val="0050610D"/>
    <w:rsid w:val="00506165"/>
    <w:rsid w:val="0050692F"/>
    <w:rsid w:val="00506975"/>
    <w:rsid w:val="00506C69"/>
    <w:rsid w:val="00507506"/>
    <w:rsid w:val="00507806"/>
    <w:rsid w:val="005101A9"/>
    <w:rsid w:val="0051041F"/>
    <w:rsid w:val="00510524"/>
    <w:rsid w:val="00510A76"/>
    <w:rsid w:val="00510D77"/>
    <w:rsid w:val="005116D3"/>
    <w:rsid w:val="005118B4"/>
    <w:rsid w:val="00511B78"/>
    <w:rsid w:val="00512061"/>
    <w:rsid w:val="00512079"/>
    <w:rsid w:val="00512268"/>
    <w:rsid w:val="00512DAF"/>
    <w:rsid w:val="00512E51"/>
    <w:rsid w:val="0051300C"/>
    <w:rsid w:val="00513604"/>
    <w:rsid w:val="00513833"/>
    <w:rsid w:val="00513AEA"/>
    <w:rsid w:val="00513D27"/>
    <w:rsid w:val="00513E69"/>
    <w:rsid w:val="00513FCC"/>
    <w:rsid w:val="00514D98"/>
    <w:rsid w:val="00515676"/>
    <w:rsid w:val="00515D6A"/>
    <w:rsid w:val="00516016"/>
    <w:rsid w:val="00516394"/>
    <w:rsid w:val="005164F5"/>
    <w:rsid w:val="005176CA"/>
    <w:rsid w:val="00517DAA"/>
    <w:rsid w:val="00517FDD"/>
    <w:rsid w:val="005200BD"/>
    <w:rsid w:val="005204A1"/>
    <w:rsid w:val="005204EE"/>
    <w:rsid w:val="005206A0"/>
    <w:rsid w:val="00520768"/>
    <w:rsid w:val="0052090B"/>
    <w:rsid w:val="00520D40"/>
    <w:rsid w:val="005213BC"/>
    <w:rsid w:val="0052149E"/>
    <w:rsid w:val="005215AF"/>
    <w:rsid w:val="00521DC1"/>
    <w:rsid w:val="0052233F"/>
    <w:rsid w:val="0052275A"/>
    <w:rsid w:val="00522A4C"/>
    <w:rsid w:val="00522B91"/>
    <w:rsid w:val="00522D70"/>
    <w:rsid w:val="00522E81"/>
    <w:rsid w:val="00522F33"/>
    <w:rsid w:val="00522F3B"/>
    <w:rsid w:val="0052325A"/>
    <w:rsid w:val="00523310"/>
    <w:rsid w:val="00523DE1"/>
    <w:rsid w:val="00523FEE"/>
    <w:rsid w:val="0052439D"/>
    <w:rsid w:val="00524481"/>
    <w:rsid w:val="005248BC"/>
    <w:rsid w:val="005248D7"/>
    <w:rsid w:val="00524B5C"/>
    <w:rsid w:val="00524E35"/>
    <w:rsid w:val="00524E97"/>
    <w:rsid w:val="00524FD6"/>
    <w:rsid w:val="00525034"/>
    <w:rsid w:val="00525174"/>
    <w:rsid w:val="005251C8"/>
    <w:rsid w:val="00525762"/>
    <w:rsid w:val="005257C6"/>
    <w:rsid w:val="00525A21"/>
    <w:rsid w:val="00525A6A"/>
    <w:rsid w:val="00526B78"/>
    <w:rsid w:val="00526E63"/>
    <w:rsid w:val="00526F1D"/>
    <w:rsid w:val="005272E3"/>
    <w:rsid w:val="00527743"/>
    <w:rsid w:val="00527BDF"/>
    <w:rsid w:val="00530305"/>
    <w:rsid w:val="00530595"/>
    <w:rsid w:val="005305D6"/>
    <w:rsid w:val="0053073F"/>
    <w:rsid w:val="005313DB"/>
    <w:rsid w:val="00531C2B"/>
    <w:rsid w:val="0053233E"/>
    <w:rsid w:val="00532861"/>
    <w:rsid w:val="00532B21"/>
    <w:rsid w:val="0053477D"/>
    <w:rsid w:val="00534C7E"/>
    <w:rsid w:val="0053578D"/>
    <w:rsid w:val="00535F6B"/>
    <w:rsid w:val="005360B4"/>
    <w:rsid w:val="0053675C"/>
    <w:rsid w:val="005373CA"/>
    <w:rsid w:val="0054017B"/>
    <w:rsid w:val="0054149F"/>
    <w:rsid w:val="005415E4"/>
    <w:rsid w:val="0054173C"/>
    <w:rsid w:val="00542071"/>
    <w:rsid w:val="005420D7"/>
    <w:rsid w:val="00542647"/>
    <w:rsid w:val="005426C1"/>
    <w:rsid w:val="00542770"/>
    <w:rsid w:val="00542771"/>
    <w:rsid w:val="005427BA"/>
    <w:rsid w:val="005432A7"/>
    <w:rsid w:val="00543632"/>
    <w:rsid w:val="005436BD"/>
    <w:rsid w:val="005436EB"/>
    <w:rsid w:val="0054378D"/>
    <w:rsid w:val="005438D5"/>
    <w:rsid w:val="005439C8"/>
    <w:rsid w:val="005440C4"/>
    <w:rsid w:val="00544301"/>
    <w:rsid w:val="005443F9"/>
    <w:rsid w:val="00544F22"/>
    <w:rsid w:val="005455E7"/>
    <w:rsid w:val="005458DB"/>
    <w:rsid w:val="00545DB2"/>
    <w:rsid w:val="00546865"/>
    <w:rsid w:val="00546CA2"/>
    <w:rsid w:val="005477D9"/>
    <w:rsid w:val="005502FF"/>
    <w:rsid w:val="00550643"/>
    <w:rsid w:val="00551BE0"/>
    <w:rsid w:val="005522ED"/>
    <w:rsid w:val="005525EA"/>
    <w:rsid w:val="00552709"/>
    <w:rsid w:val="00552849"/>
    <w:rsid w:val="00552CD4"/>
    <w:rsid w:val="005530DA"/>
    <w:rsid w:val="0055313C"/>
    <w:rsid w:val="00553213"/>
    <w:rsid w:val="0055360C"/>
    <w:rsid w:val="00553824"/>
    <w:rsid w:val="0055388F"/>
    <w:rsid w:val="00554186"/>
    <w:rsid w:val="00554B31"/>
    <w:rsid w:val="00554CFE"/>
    <w:rsid w:val="00555071"/>
    <w:rsid w:val="005550AB"/>
    <w:rsid w:val="005552EB"/>
    <w:rsid w:val="0055557D"/>
    <w:rsid w:val="00555751"/>
    <w:rsid w:val="00555CC1"/>
    <w:rsid w:val="00556023"/>
    <w:rsid w:val="00556B9B"/>
    <w:rsid w:val="0055703E"/>
    <w:rsid w:val="005572F1"/>
    <w:rsid w:val="00560091"/>
    <w:rsid w:val="0056012F"/>
    <w:rsid w:val="00560A85"/>
    <w:rsid w:val="00560A8C"/>
    <w:rsid w:val="00561A39"/>
    <w:rsid w:val="00562170"/>
    <w:rsid w:val="005630CD"/>
    <w:rsid w:val="005631A9"/>
    <w:rsid w:val="005638EE"/>
    <w:rsid w:val="00563C17"/>
    <w:rsid w:val="00563E72"/>
    <w:rsid w:val="00564BF4"/>
    <w:rsid w:val="00564E44"/>
    <w:rsid w:val="00564E57"/>
    <w:rsid w:val="00565397"/>
    <w:rsid w:val="00565640"/>
    <w:rsid w:val="00565AE7"/>
    <w:rsid w:val="00565CC9"/>
    <w:rsid w:val="005664F1"/>
    <w:rsid w:val="00566E70"/>
    <w:rsid w:val="005676FE"/>
    <w:rsid w:val="00570439"/>
    <w:rsid w:val="00570598"/>
    <w:rsid w:val="00570E3C"/>
    <w:rsid w:val="00571B20"/>
    <w:rsid w:val="00572249"/>
    <w:rsid w:val="00572512"/>
    <w:rsid w:val="00572598"/>
    <w:rsid w:val="005731E6"/>
    <w:rsid w:val="005732F3"/>
    <w:rsid w:val="005735E1"/>
    <w:rsid w:val="005736D5"/>
    <w:rsid w:val="00573D30"/>
    <w:rsid w:val="00574BC9"/>
    <w:rsid w:val="00575081"/>
    <w:rsid w:val="005752C8"/>
    <w:rsid w:val="00575969"/>
    <w:rsid w:val="00575EEA"/>
    <w:rsid w:val="00576062"/>
    <w:rsid w:val="00576095"/>
    <w:rsid w:val="00576334"/>
    <w:rsid w:val="00576492"/>
    <w:rsid w:val="00576547"/>
    <w:rsid w:val="0057654C"/>
    <w:rsid w:val="00576FCB"/>
    <w:rsid w:val="005772FB"/>
    <w:rsid w:val="005775DF"/>
    <w:rsid w:val="00577A36"/>
    <w:rsid w:val="005800C6"/>
    <w:rsid w:val="0058012B"/>
    <w:rsid w:val="00580595"/>
    <w:rsid w:val="0058083C"/>
    <w:rsid w:val="00580BE0"/>
    <w:rsid w:val="00580DC8"/>
    <w:rsid w:val="00580EB6"/>
    <w:rsid w:val="005815A6"/>
    <w:rsid w:val="005815AC"/>
    <w:rsid w:val="00581687"/>
    <w:rsid w:val="0058170A"/>
    <w:rsid w:val="00581971"/>
    <w:rsid w:val="00581FDB"/>
    <w:rsid w:val="00582089"/>
    <w:rsid w:val="005820D1"/>
    <w:rsid w:val="005826D6"/>
    <w:rsid w:val="005829B4"/>
    <w:rsid w:val="00582D94"/>
    <w:rsid w:val="00582F69"/>
    <w:rsid w:val="0058356B"/>
    <w:rsid w:val="005839AC"/>
    <w:rsid w:val="00583A6C"/>
    <w:rsid w:val="00583B18"/>
    <w:rsid w:val="00583D1E"/>
    <w:rsid w:val="00583D53"/>
    <w:rsid w:val="005846D8"/>
    <w:rsid w:val="00584E74"/>
    <w:rsid w:val="00585552"/>
    <w:rsid w:val="00585A82"/>
    <w:rsid w:val="005861F7"/>
    <w:rsid w:val="00586E28"/>
    <w:rsid w:val="005870E5"/>
    <w:rsid w:val="00587158"/>
    <w:rsid w:val="00587456"/>
    <w:rsid w:val="00587F76"/>
    <w:rsid w:val="00590304"/>
    <w:rsid w:val="005906E3"/>
    <w:rsid w:val="0059095E"/>
    <w:rsid w:val="00590D41"/>
    <w:rsid w:val="00590DAF"/>
    <w:rsid w:val="00590EE6"/>
    <w:rsid w:val="005914E6"/>
    <w:rsid w:val="00591687"/>
    <w:rsid w:val="00591981"/>
    <w:rsid w:val="00591BB8"/>
    <w:rsid w:val="00591EAC"/>
    <w:rsid w:val="0059226E"/>
    <w:rsid w:val="0059248F"/>
    <w:rsid w:val="00592643"/>
    <w:rsid w:val="00592C38"/>
    <w:rsid w:val="00593BC5"/>
    <w:rsid w:val="00594373"/>
    <w:rsid w:val="0059451C"/>
    <w:rsid w:val="0059465F"/>
    <w:rsid w:val="005946F9"/>
    <w:rsid w:val="0059555B"/>
    <w:rsid w:val="00595935"/>
    <w:rsid w:val="005962BF"/>
    <w:rsid w:val="00596319"/>
    <w:rsid w:val="005964DB"/>
    <w:rsid w:val="00596690"/>
    <w:rsid w:val="00596B95"/>
    <w:rsid w:val="00596C92"/>
    <w:rsid w:val="00596DC8"/>
    <w:rsid w:val="0059722E"/>
    <w:rsid w:val="00597311"/>
    <w:rsid w:val="00597371"/>
    <w:rsid w:val="0059757A"/>
    <w:rsid w:val="005977C6"/>
    <w:rsid w:val="005A003B"/>
    <w:rsid w:val="005A0746"/>
    <w:rsid w:val="005A0907"/>
    <w:rsid w:val="005A0A56"/>
    <w:rsid w:val="005A0CBF"/>
    <w:rsid w:val="005A0D05"/>
    <w:rsid w:val="005A116F"/>
    <w:rsid w:val="005A135C"/>
    <w:rsid w:val="005A1CF2"/>
    <w:rsid w:val="005A2541"/>
    <w:rsid w:val="005A2FD2"/>
    <w:rsid w:val="005A33DB"/>
    <w:rsid w:val="005A34B8"/>
    <w:rsid w:val="005A35A7"/>
    <w:rsid w:val="005A388E"/>
    <w:rsid w:val="005A3DE8"/>
    <w:rsid w:val="005A3EF7"/>
    <w:rsid w:val="005A424D"/>
    <w:rsid w:val="005A4AA1"/>
    <w:rsid w:val="005A4BCC"/>
    <w:rsid w:val="005A54D6"/>
    <w:rsid w:val="005A555F"/>
    <w:rsid w:val="005A5806"/>
    <w:rsid w:val="005A6389"/>
    <w:rsid w:val="005A7C3F"/>
    <w:rsid w:val="005B014B"/>
    <w:rsid w:val="005B0602"/>
    <w:rsid w:val="005B0740"/>
    <w:rsid w:val="005B0886"/>
    <w:rsid w:val="005B0A0E"/>
    <w:rsid w:val="005B0CA6"/>
    <w:rsid w:val="005B0E68"/>
    <w:rsid w:val="005B0E99"/>
    <w:rsid w:val="005B101C"/>
    <w:rsid w:val="005B127F"/>
    <w:rsid w:val="005B184E"/>
    <w:rsid w:val="005B1A08"/>
    <w:rsid w:val="005B1B5C"/>
    <w:rsid w:val="005B1BBD"/>
    <w:rsid w:val="005B201A"/>
    <w:rsid w:val="005B218F"/>
    <w:rsid w:val="005B2720"/>
    <w:rsid w:val="005B27D9"/>
    <w:rsid w:val="005B2E43"/>
    <w:rsid w:val="005B375F"/>
    <w:rsid w:val="005B5115"/>
    <w:rsid w:val="005B58C2"/>
    <w:rsid w:val="005B6329"/>
    <w:rsid w:val="005B6773"/>
    <w:rsid w:val="005B68DF"/>
    <w:rsid w:val="005B6A5D"/>
    <w:rsid w:val="005B6BA9"/>
    <w:rsid w:val="005B6DAE"/>
    <w:rsid w:val="005B7389"/>
    <w:rsid w:val="005B74E3"/>
    <w:rsid w:val="005C01DC"/>
    <w:rsid w:val="005C022A"/>
    <w:rsid w:val="005C0B36"/>
    <w:rsid w:val="005C0EC3"/>
    <w:rsid w:val="005C177A"/>
    <w:rsid w:val="005C17CE"/>
    <w:rsid w:val="005C1B3E"/>
    <w:rsid w:val="005C1C8C"/>
    <w:rsid w:val="005C21AB"/>
    <w:rsid w:val="005C2F6D"/>
    <w:rsid w:val="005C3004"/>
    <w:rsid w:val="005C3084"/>
    <w:rsid w:val="005C3C06"/>
    <w:rsid w:val="005C4050"/>
    <w:rsid w:val="005C4227"/>
    <w:rsid w:val="005C4340"/>
    <w:rsid w:val="005C4A8C"/>
    <w:rsid w:val="005C4CD7"/>
    <w:rsid w:val="005C5260"/>
    <w:rsid w:val="005C552E"/>
    <w:rsid w:val="005C5C53"/>
    <w:rsid w:val="005C5CD0"/>
    <w:rsid w:val="005C68C1"/>
    <w:rsid w:val="005C690F"/>
    <w:rsid w:val="005C6A5B"/>
    <w:rsid w:val="005C79BD"/>
    <w:rsid w:val="005C7B1C"/>
    <w:rsid w:val="005D02D7"/>
    <w:rsid w:val="005D0D0D"/>
    <w:rsid w:val="005D10F7"/>
    <w:rsid w:val="005D1326"/>
    <w:rsid w:val="005D13FF"/>
    <w:rsid w:val="005D183D"/>
    <w:rsid w:val="005D275C"/>
    <w:rsid w:val="005D27D4"/>
    <w:rsid w:val="005D28CB"/>
    <w:rsid w:val="005D2986"/>
    <w:rsid w:val="005D2EDF"/>
    <w:rsid w:val="005D2FB4"/>
    <w:rsid w:val="005D336F"/>
    <w:rsid w:val="005D36AC"/>
    <w:rsid w:val="005D3CD9"/>
    <w:rsid w:val="005D3CF1"/>
    <w:rsid w:val="005D3E8F"/>
    <w:rsid w:val="005D49DC"/>
    <w:rsid w:val="005D4B3B"/>
    <w:rsid w:val="005D5455"/>
    <w:rsid w:val="005D554E"/>
    <w:rsid w:val="005D5CAF"/>
    <w:rsid w:val="005D5D49"/>
    <w:rsid w:val="005D5EA3"/>
    <w:rsid w:val="005D5EBF"/>
    <w:rsid w:val="005D6598"/>
    <w:rsid w:val="005D6CF9"/>
    <w:rsid w:val="005D6FF5"/>
    <w:rsid w:val="005D702E"/>
    <w:rsid w:val="005D70EB"/>
    <w:rsid w:val="005D7DD5"/>
    <w:rsid w:val="005E0CD1"/>
    <w:rsid w:val="005E17BA"/>
    <w:rsid w:val="005E1C29"/>
    <w:rsid w:val="005E205E"/>
    <w:rsid w:val="005E2366"/>
    <w:rsid w:val="005E23BF"/>
    <w:rsid w:val="005E2974"/>
    <w:rsid w:val="005E2B68"/>
    <w:rsid w:val="005E3196"/>
    <w:rsid w:val="005E354D"/>
    <w:rsid w:val="005E3567"/>
    <w:rsid w:val="005E3868"/>
    <w:rsid w:val="005E41C2"/>
    <w:rsid w:val="005E42C3"/>
    <w:rsid w:val="005E4B7A"/>
    <w:rsid w:val="005E50AB"/>
    <w:rsid w:val="005E50B2"/>
    <w:rsid w:val="005E54A6"/>
    <w:rsid w:val="005E588A"/>
    <w:rsid w:val="005E5D18"/>
    <w:rsid w:val="005E6148"/>
    <w:rsid w:val="005E64D8"/>
    <w:rsid w:val="005E65AE"/>
    <w:rsid w:val="005E662F"/>
    <w:rsid w:val="005E679F"/>
    <w:rsid w:val="005E70AA"/>
    <w:rsid w:val="005E76B1"/>
    <w:rsid w:val="005F0271"/>
    <w:rsid w:val="005F04D8"/>
    <w:rsid w:val="005F05FC"/>
    <w:rsid w:val="005F0ABF"/>
    <w:rsid w:val="005F0C1B"/>
    <w:rsid w:val="005F0C75"/>
    <w:rsid w:val="005F19A2"/>
    <w:rsid w:val="005F1A6E"/>
    <w:rsid w:val="005F1E20"/>
    <w:rsid w:val="005F1F92"/>
    <w:rsid w:val="005F24AE"/>
    <w:rsid w:val="005F262D"/>
    <w:rsid w:val="005F2BDC"/>
    <w:rsid w:val="005F3589"/>
    <w:rsid w:val="005F4154"/>
    <w:rsid w:val="005F420F"/>
    <w:rsid w:val="005F4432"/>
    <w:rsid w:val="005F44C7"/>
    <w:rsid w:val="005F4536"/>
    <w:rsid w:val="005F4A2A"/>
    <w:rsid w:val="005F4D1E"/>
    <w:rsid w:val="005F4E1E"/>
    <w:rsid w:val="005F50E3"/>
    <w:rsid w:val="005F5365"/>
    <w:rsid w:val="005F54CB"/>
    <w:rsid w:val="005F58BE"/>
    <w:rsid w:val="005F5B1B"/>
    <w:rsid w:val="005F5DD5"/>
    <w:rsid w:val="005F6429"/>
    <w:rsid w:val="005F68B9"/>
    <w:rsid w:val="005F68EA"/>
    <w:rsid w:val="005F6CE4"/>
    <w:rsid w:val="005F7065"/>
    <w:rsid w:val="005F74E2"/>
    <w:rsid w:val="005F766A"/>
    <w:rsid w:val="00600108"/>
    <w:rsid w:val="00600574"/>
    <w:rsid w:val="006028AC"/>
    <w:rsid w:val="00602B64"/>
    <w:rsid w:val="00602C5D"/>
    <w:rsid w:val="00602E11"/>
    <w:rsid w:val="00603078"/>
    <w:rsid w:val="00603234"/>
    <w:rsid w:val="006032D3"/>
    <w:rsid w:val="006037FC"/>
    <w:rsid w:val="00604176"/>
    <w:rsid w:val="00604249"/>
    <w:rsid w:val="0060429E"/>
    <w:rsid w:val="0060458D"/>
    <w:rsid w:val="0060520D"/>
    <w:rsid w:val="006054B9"/>
    <w:rsid w:val="006055B3"/>
    <w:rsid w:val="00605795"/>
    <w:rsid w:val="006057EC"/>
    <w:rsid w:val="00605D89"/>
    <w:rsid w:val="006067E8"/>
    <w:rsid w:val="00607791"/>
    <w:rsid w:val="00610084"/>
    <w:rsid w:val="00610787"/>
    <w:rsid w:val="00610B58"/>
    <w:rsid w:val="00610B8A"/>
    <w:rsid w:val="00610CF1"/>
    <w:rsid w:val="00610D23"/>
    <w:rsid w:val="00610FC8"/>
    <w:rsid w:val="0061202E"/>
    <w:rsid w:val="006127FC"/>
    <w:rsid w:val="00612DBA"/>
    <w:rsid w:val="00613116"/>
    <w:rsid w:val="006131C2"/>
    <w:rsid w:val="00613459"/>
    <w:rsid w:val="006135D6"/>
    <w:rsid w:val="00613BCA"/>
    <w:rsid w:val="006141DF"/>
    <w:rsid w:val="00614A98"/>
    <w:rsid w:val="00614E1D"/>
    <w:rsid w:val="00614F38"/>
    <w:rsid w:val="006152BD"/>
    <w:rsid w:val="00615782"/>
    <w:rsid w:val="006166AA"/>
    <w:rsid w:val="00616B44"/>
    <w:rsid w:val="00616CA0"/>
    <w:rsid w:val="006172D7"/>
    <w:rsid w:val="00617312"/>
    <w:rsid w:val="00617626"/>
    <w:rsid w:val="00617C0D"/>
    <w:rsid w:val="00617D2A"/>
    <w:rsid w:val="00617D82"/>
    <w:rsid w:val="0062037E"/>
    <w:rsid w:val="006208FD"/>
    <w:rsid w:val="00620A41"/>
    <w:rsid w:val="00620B24"/>
    <w:rsid w:val="00620E60"/>
    <w:rsid w:val="006212CA"/>
    <w:rsid w:val="006218B1"/>
    <w:rsid w:val="00621B2D"/>
    <w:rsid w:val="00621F2D"/>
    <w:rsid w:val="00621FE1"/>
    <w:rsid w:val="006225E8"/>
    <w:rsid w:val="00622C76"/>
    <w:rsid w:val="00623061"/>
    <w:rsid w:val="00623209"/>
    <w:rsid w:val="00623378"/>
    <w:rsid w:val="00623841"/>
    <w:rsid w:val="00624466"/>
    <w:rsid w:val="00624CF9"/>
    <w:rsid w:val="00624E1F"/>
    <w:rsid w:val="0062609C"/>
    <w:rsid w:val="00626A03"/>
    <w:rsid w:val="00626C78"/>
    <w:rsid w:val="00626D19"/>
    <w:rsid w:val="006274E5"/>
    <w:rsid w:val="0062785E"/>
    <w:rsid w:val="00627CAF"/>
    <w:rsid w:val="0063079F"/>
    <w:rsid w:val="006307A7"/>
    <w:rsid w:val="00630A03"/>
    <w:rsid w:val="00630E56"/>
    <w:rsid w:val="00631647"/>
    <w:rsid w:val="006316C8"/>
    <w:rsid w:val="00631FE4"/>
    <w:rsid w:val="00632420"/>
    <w:rsid w:val="00632782"/>
    <w:rsid w:val="006332CD"/>
    <w:rsid w:val="00633482"/>
    <w:rsid w:val="00633805"/>
    <w:rsid w:val="00633A62"/>
    <w:rsid w:val="00633D83"/>
    <w:rsid w:val="00634725"/>
    <w:rsid w:val="00634DCE"/>
    <w:rsid w:val="00634E45"/>
    <w:rsid w:val="00634EDA"/>
    <w:rsid w:val="0063518D"/>
    <w:rsid w:val="00636062"/>
    <w:rsid w:val="00636287"/>
    <w:rsid w:val="0063630A"/>
    <w:rsid w:val="006365FE"/>
    <w:rsid w:val="00636B00"/>
    <w:rsid w:val="00637048"/>
    <w:rsid w:val="00637140"/>
    <w:rsid w:val="006372A3"/>
    <w:rsid w:val="00637531"/>
    <w:rsid w:val="00637672"/>
    <w:rsid w:val="006377E0"/>
    <w:rsid w:val="0063788C"/>
    <w:rsid w:val="00637A02"/>
    <w:rsid w:val="00637B1D"/>
    <w:rsid w:val="00640310"/>
    <w:rsid w:val="0064072D"/>
    <w:rsid w:val="00640A8E"/>
    <w:rsid w:val="00640E39"/>
    <w:rsid w:val="00641D3C"/>
    <w:rsid w:val="00641E1E"/>
    <w:rsid w:val="0064205C"/>
    <w:rsid w:val="00642649"/>
    <w:rsid w:val="00642AE3"/>
    <w:rsid w:val="006434D9"/>
    <w:rsid w:val="00643B2D"/>
    <w:rsid w:val="00643E1C"/>
    <w:rsid w:val="006440C8"/>
    <w:rsid w:val="00644193"/>
    <w:rsid w:val="006441D7"/>
    <w:rsid w:val="006448AE"/>
    <w:rsid w:val="006448EE"/>
    <w:rsid w:val="00644A4A"/>
    <w:rsid w:val="00644EE1"/>
    <w:rsid w:val="00645002"/>
    <w:rsid w:val="00645202"/>
    <w:rsid w:val="006452F4"/>
    <w:rsid w:val="00645602"/>
    <w:rsid w:val="00645A13"/>
    <w:rsid w:val="00645BFF"/>
    <w:rsid w:val="006461CB"/>
    <w:rsid w:val="006465D8"/>
    <w:rsid w:val="00646643"/>
    <w:rsid w:val="00646BC3"/>
    <w:rsid w:val="00647BC3"/>
    <w:rsid w:val="00647C52"/>
    <w:rsid w:val="00647DAD"/>
    <w:rsid w:val="00650467"/>
    <w:rsid w:val="00650569"/>
    <w:rsid w:val="00650934"/>
    <w:rsid w:val="0065095D"/>
    <w:rsid w:val="00650B22"/>
    <w:rsid w:val="00650F94"/>
    <w:rsid w:val="006510E7"/>
    <w:rsid w:val="0065174B"/>
    <w:rsid w:val="0065184A"/>
    <w:rsid w:val="00651DD5"/>
    <w:rsid w:val="006520D9"/>
    <w:rsid w:val="00652174"/>
    <w:rsid w:val="0065297C"/>
    <w:rsid w:val="006529BB"/>
    <w:rsid w:val="00652CAC"/>
    <w:rsid w:val="006530AE"/>
    <w:rsid w:val="00653116"/>
    <w:rsid w:val="00653163"/>
    <w:rsid w:val="00653D6E"/>
    <w:rsid w:val="0065410A"/>
    <w:rsid w:val="00654CAB"/>
    <w:rsid w:val="00654F63"/>
    <w:rsid w:val="00655403"/>
    <w:rsid w:val="0065592C"/>
    <w:rsid w:val="006563FC"/>
    <w:rsid w:val="006565CF"/>
    <w:rsid w:val="006568F7"/>
    <w:rsid w:val="0065719B"/>
    <w:rsid w:val="00657A34"/>
    <w:rsid w:val="00657B6A"/>
    <w:rsid w:val="00657BE3"/>
    <w:rsid w:val="00660465"/>
    <w:rsid w:val="00660966"/>
    <w:rsid w:val="00660E19"/>
    <w:rsid w:val="006611BA"/>
    <w:rsid w:val="00661856"/>
    <w:rsid w:val="00661EFC"/>
    <w:rsid w:val="00661F40"/>
    <w:rsid w:val="00661FD4"/>
    <w:rsid w:val="00662141"/>
    <w:rsid w:val="00662196"/>
    <w:rsid w:val="00662839"/>
    <w:rsid w:val="00663084"/>
    <w:rsid w:val="006631BD"/>
    <w:rsid w:val="00663C38"/>
    <w:rsid w:val="00663E43"/>
    <w:rsid w:val="00663EB5"/>
    <w:rsid w:val="00664980"/>
    <w:rsid w:val="006649DE"/>
    <w:rsid w:val="00664F4C"/>
    <w:rsid w:val="00665E11"/>
    <w:rsid w:val="006667B8"/>
    <w:rsid w:val="00666812"/>
    <w:rsid w:val="00666B8E"/>
    <w:rsid w:val="00666CD2"/>
    <w:rsid w:val="00667783"/>
    <w:rsid w:val="00667D8F"/>
    <w:rsid w:val="00670378"/>
    <w:rsid w:val="0067081F"/>
    <w:rsid w:val="00670BD6"/>
    <w:rsid w:val="00670D1F"/>
    <w:rsid w:val="00670F39"/>
    <w:rsid w:val="00671931"/>
    <w:rsid w:val="00671934"/>
    <w:rsid w:val="00672BAB"/>
    <w:rsid w:val="00672E9D"/>
    <w:rsid w:val="00672FDD"/>
    <w:rsid w:val="00673156"/>
    <w:rsid w:val="006731CF"/>
    <w:rsid w:val="0067334E"/>
    <w:rsid w:val="006737C4"/>
    <w:rsid w:val="00673B76"/>
    <w:rsid w:val="00673C43"/>
    <w:rsid w:val="00673C47"/>
    <w:rsid w:val="0067496A"/>
    <w:rsid w:val="00674EC4"/>
    <w:rsid w:val="006760F6"/>
    <w:rsid w:val="006765C8"/>
    <w:rsid w:val="006769C7"/>
    <w:rsid w:val="00676B05"/>
    <w:rsid w:val="00676C97"/>
    <w:rsid w:val="00676D40"/>
    <w:rsid w:val="00676D8E"/>
    <w:rsid w:val="00676F94"/>
    <w:rsid w:val="00677625"/>
    <w:rsid w:val="006776AE"/>
    <w:rsid w:val="006777E9"/>
    <w:rsid w:val="006779BD"/>
    <w:rsid w:val="00677C4F"/>
    <w:rsid w:val="0068033F"/>
    <w:rsid w:val="006804C6"/>
    <w:rsid w:val="0068098B"/>
    <w:rsid w:val="00680EA5"/>
    <w:rsid w:val="00681011"/>
    <w:rsid w:val="006815CF"/>
    <w:rsid w:val="00681A0D"/>
    <w:rsid w:val="00682421"/>
    <w:rsid w:val="00682617"/>
    <w:rsid w:val="00682942"/>
    <w:rsid w:val="00682E3D"/>
    <w:rsid w:val="00682FDF"/>
    <w:rsid w:val="00683064"/>
    <w:rsid w:val="00683C7F"/>
    <w:rsid w:val="00683E08"/>
    <w:rsid w:val="006849DF"/>
    <w:rsid w:val="0068608F"/>
    <w:rsid w:val="00686CB2"/>
    <w:rsid w:val="00687770"/>
    <w:rsid w:val="00690088"/>
    <w:rsid w:val="006901C8"/>
    <w:rsid w:val="00690240"/>
    <w:rsid w:val="0069042E"/>
    <w:rsid w:val="006906DD"/>
    <w:rsid w:val="006907E7"/>
    <w:rsid w:val="00690914"/>
    <w:rsid w:val="00690AF7"/>
    <w:rsid w:val="00690FBD"/>
    <w:rsid w:val="00691745"/>
    <w:rsid w:val="0069187C"/>
    <w:rsid w:val="00692381"/>
    <w:rsid w:val="006925B5"/>
    <w:rsid w:val="00692B57"/>
    <w:rsid w:val="00692C3D"/>
    <w:rsid w:val="006937F4"/>
    <w:rsid w:val="0069442F"/>
    <w:rsid w:val="00694695"/>
    <w:rsid w:val="00694CF7"/>
    <w:rsid w:val="00695882"/>
    <w:rsid w:val="00695E56"/>
    <w:rsid w:val="00695EA1"/>
    <w:rsid w:val="00695EA3"/>
    <w:rsid w:val="0069620B"/>
    <w:rsid w:val="00696239"/>
    <w:rsid w:val="006962CA"/>
    <w:rsid w:val="0069661C"/>
    <w:rsid w:val="006968C7"/>
    <w:rsid w:val="00696D36"/>
    <w:rsid w:val="00696F72"/>
    <w:rsid w:val="006970F9"/>
    <w:rsid w:val="0069724C"/>
    <w:rsid w:val="00697D99"/>
    <w:rsid w:val="00697E46"/>
    <w:rsid w:val="006A07E9"/>
    <w:rsid w:val="006A0970"/>
    <w:rsid w:val="006A109F"/>
    <w:rsid w:val="006A15DD"/>
    <w:rsid w:val="006A1D3F"/>
    <w:rsid w:val="006A22E9"/>
    <w:rsid w:val="006A2538"/>
    <w:rsid w:val="006A290F"/>
    <w:rsid w:val="006A2ABD"/>
    <w:rsid w:val="006A2CF4"/>
    <w:rsid w:val="006A2EF8"/>
    <w:rsid w:val="006A314C"/>
    <w:rsid w:val="006A32C5"/>
    <w:rsid w:val="006A3514"/>
    <w:rsid w:val="006A3677"/>
    <w:rsid w:val="006A36D8"/>
    <w:rsid w:val="006A374C"/>
    <w:rsid w:val="006A39AD"/>
    <w:rsid w:val="006A3B10"/>
    <w:rsid w:val="006A3BCB"/>
    <w:rsid w:val="006A3F26"/>
    <w:rsid w:val="006A40F4"/>
    <w:rsid w:val="006A4468"/>
    <w:rsid w:val="006A4645"/>
    <w:rsid w:val="006A5657"/>
    <w:rsid w:val="006A5E2B"/>
    <w:rsid w:val="006A5F1E"/>
    <w:rsid w:val="006A604F"/>
    <w:rsid w:val="006A650B"/>
    <w:rsid w:val="006A678E"/>
    <w:rsid w:val="006A6A19"/>
    <w:rsid w:val="006A6AFD"/>
    <w:rsid w:val="006A7057"/>
    <w:rsid w:val="006A73DD"/>
    <w:rsid w:val="006A7E20"/>
    <w:rsid w:val="006B0306"/>
    <w:rsid w:val="006B06FB"/>
    <w:rsid w:val="006B0846"/>
    <w:rsid w:val="006B0AAF"/>
    <w:rsid w:val="006B0ABB"/>
    <w:rsid w:val="006B11DB"/>
    <w:rsid w:val="006B134B"/>
    <w:rsid w:val="006B1B73"/>
    <w:rsid w:val="006B1D13"/>
    <w:rsid w:val="006B1F9C"/>
    <w:rsid w:val="006B20BE"/>
    <w:rsid w:val="006B301D"/>
    <w:rsid w:val="006B3080"/>
    <w:rsid w:val="006B3A43"/>
    <w:rsid w:val="006B3AA6"/>
    <w:rsid w:val="006B3E96"/>
    <w:rsid w:val="006B3EA9"/>
    <w:rsid w:val="006B437B"/>
    <w:rsid w:val="006B43A1"/>
    <w:rsid w:val="006B453B"/>
    <w:rsid w:val="006B4AED"/>
    <w:rsid w:val="006B4AF2"/>
    <w:rsid w:val="006B4BAA"/>
    <w:rsid w:val="006B4C27"/>
    <w:rsid w:val="006B4C39"/>
    <w:rsid w:val="006B4D04"/>
    <w:rsid w:val="006B4E72"/>
    <w:rsid w:val="006B4FFB"/>
    <w:rsid w:val="006B5802"/>
    <w:rsid w:val="006B58FD"/>
    <w:rsid w:val="006B6072"/>
    <w:rsid w:val="006B6E7E"/>
    <w:rsid w:val="006B70D2"/>
    <w:rsid w:val="006B7352"/>
    <w:rsid w:val="006B73CE"/>
    <w:rsid w:val="006B7557"/>
    <w:rsid w:val="006B7613"/>
    <w:rsid w:val="006B7904"/>
    <w:rsid w:val="006B7B5C"/>
    <w:rsid w:val="006C0096"/>
    <w:rsid w:val="006C061D"/>
    <w:rsid w:val="006C0859"/>
    <w:rsid w:val="006C1237"/>
    <w:rsid w:val="006C17FE"/>
    <w:rsid w:val="006C180E"/>
    <w:rsid w:val="006C1B18"/>
    <w:rsid w:val="006C1F03"/>
    <w:rsid w:val="006C21FB"/>
    <w:rsid w:val="006C2434"/>
    <w:rsid w:val="006C26B9"/>
    <w:rsid w:val="006C274A"/>
    <w:rsid w:val="006C2C19"/>
    <w:rsid w:val="006C2C4D"/>
    <w:rsid w:val="006C2DEA"/>
    <w:rsid w:val="006C30D1"/>
    <w:rsid w:val="006C3F7A"/>
    <w:rsid w:val="006C42C5"/>
    <w:rsid w:val="006C43B9"/>
    <w:rsid w:val="006C4ECE"/>
    <w:rsid w:val="006C4F4E"/>
    <w:rsid w:val="006C582A"/>
    <w:rsid w:val="006C5918"/>
    <w:rsid w:val="006C61D5"/>
    <w:rsid w:val="006C628E"/>
    <w:rsid w:val="006C6436"/>
    <w:rsid w:val="006C68F7"/>
    <w:rsid w:val="006C71C3"/>
    <w:rsid w:val="006C72E2"/>
    <w:rsid w:val="006D01F4"/>
    <w:rsid w:val="006D067A"/>
    <w:rsid w:val="006D1228"/>
    <w:rsid w:val="006D1600"/>
    <w:rsid w:val="006D1696"/>
    <w:rsid w:val="006D1711"/>
    <w:rsid w:val="006D21EE"/>
    <w:rsid w:val="006D252B"/>
    <w:rsid w:val="006D26B6"/>
    <w:rsid w:val="006D2837"/>
    <w:rsid w:val="006D29C8"/>
    <w:rsid w:val="006D2C52"/>
    <w:rsid w:val="006D2DF4"/>
    <w:rsid w:val="006D30F7"/>
    <w:rsid w:val="006D4204"/>
    <w:rsid w:val="006D4317"/>
    <w:rsid w:val="006D487E"/>
    <w:rsid w:val="006D49F8"/>
    <w:rsid w:val="006D4C3B"/>
    <w:rsid w:val="006D52B7"/>
    <w:rsid w:val="006D5402"/>
    <w:rsid w:val="006D56B0"/>
    <w:rsid w:val="006D5AD4"/>
    <w:rsid w:val="006D6369"/>
    <w:rsid w:val="006D6EEA"/>
    <w:rsid w:val="006D7150"/>
    <w:rsid w:val="006D738D"/>
    <w:rsid w:val="006D7510"/>
    <w:rsid w:val="006D79C1"/>
    <w:rsid w:val="006D7A97"/>
    <w:rsid w:val="006D7DA2"/>
    <w:rsid w:val="006D7EDA"/>
    <w:rsid w:val="006E00AB"/>
    <w:rsid w:val="006E0498"/>
    <w:rsid w:val="006E093D"/>
    <w:rsid w:val="006E0F05"/>
    <w:rsid w:val="006E0F31"/>
    <w:rsid w:val="006E0FFE"/>
    <w:rsid w:val="006E1073"/>
    <w:rsid w:val="006E17AC"/>
    <w:rsid w:val="006E1DBA"/>
    <w:rsid w:val="006E224C"/>
    <w:rsid w:val="006E262F"/>
    <w:rsid w:val="006E2703"/>
    <w:rsid w:val="006E2B19"/>
    <w:rsid w:val="006E2D6D"/>
    <w:rsid w:val="006E3534"/>
    <w:rsid w:val="006E3B68"/>
    <w:rsid w:val="006E3C34"/>
    <w:rsid w:val="006E3E01"/>
    <w:rsid w:val="006E4E9F"/>
    <w:rsid w:val="006E4FF6"/>
    <w:rsid w:val="006E54A6"/>
    <w:rsid w:val="006E5872"/>
    <w:rsid w:val="006E5D88"/>
    <w:rsid w:val="006E5DDB"/>
    <w:rsid w:val="006E6098"/>
    <w:rsid w:val="006E6139"/>
    <w:rsid w:val="006E6BFB"/>
    <w:rsid w:val="006E6E6A"/>
    <w:rsid w:val="006E77C0"/>
    <w:rsid w:val="006E7BBA"/>
    <w:rsid w:val="006F0B3F"/>
    <w:rsid w:val="006F0E14"/>
    <w:rsid w:val="006F0F3D"/>
    <w:rsid w:val="006F0F3F"/>
    <w:rsid w:val="006F1299"/>
    <w:rsid w:val="006F13B0"/>
    <w:rsid w:val="006F13B9"/>
    <w:rsid w:val="006F1DB6"/>
    <w:rsid w:val="006F1F72"/>
    <w:rsid w:val="006F2488"/>
    <w:rsid w:val="006F27E3"/>
    <w:rsid w:val="006F2F8B"/>
    <w:rsid w:val="006F30C7"/>
    <w:rsid w:val="006F3D00"/>
    <w:rsid w:val="006F3DDE"/>
    <w:rsid w:val="006F409E"/>
    <w:rsid w:val="006F40E9"/>
    <w:rsid w:val="006F415D"/>
    <w:rsid w:val="006F4AD7"/>
    <w:rsid w:val="006F4C41"/>
    <w:rsid w:val="006F537A"/>
    <w:rsid w:val="006F5428"/>
    <w:rsid w:val="006F5989"/>
    <w:rsid w:val="006F5CB1"/>
    <w:rsid w:val="006F6B55"/>
    <w:rsid w:val="006F6D88"/>
    <w:rsid w:val="006F7354"/>
    <w:rsid w:val="006F76FB"/>
    <w:rsid w:val="006F7A3A"/>
    <w:rsid w:val="006F7FA4"/>
    <w:rsid w:val="00700273"/>
    <w:rsid w:val="007003D2"/>
    <w:rsid w:val="007008D5"/>
    <w:rsid w:val="00700D10"/>
    <w:rsid w:val="00700FC6"/>
    <w:rsid w:val="00701036"/>
    <w:rsid w:val="007014D4"/>
    <w:rsid w:val="0070153C"/>
    <w:rsid w:val="00701D39"/>
    <w:rsid w:val="00701ED8"/>
    <w:rsid w:val="00702B46"/>
    <w:rsid w:val="007030BB"/>
    <w:rsid w:val="00703728"/>
    <w:rsid w:val="00703B0D"/>
    <w:rsid w:val="00704068"/>
    <w:rsid w:val="007052D7"/>
    <w:rsid w:val="007056F4"/>
    <w:rsid w:val="00705B3D"/>
    <w:rsid w:val="00705D8A"/>
    <w:rsid w:val="00706338"/>
    <w:rsid w:val="00707063"/>
    <w:rsid w:val="007074A9"/>
    <w:rsid w:val="00707637"/>
    <w:rsid w:val="00707A45"/>
    <w:rsid w:val="00707ED9"/>
    <w:rsid w:val="00707FBC"/>
    <w:rsid w:val="0071022C"/>
    <w:rsid w:val="007109B9"/>
    <w:rsid w:val="007110F9"/>
    <w:rsid w:val="00711C9A"/>
    <w:rsid w:val="0071216B"/>
    <w:rsid w:val="00712198"/>
    <w:rsid w:val="007122A7"/>
    <w:rsid w:val="00712747"/>
    <w:rsid w:val="007131AF"/>
    <w:rsid w:val="00713288"/>
    <w:rsid w:val="00713696"/>
    <w:rsid w:val="0071373D"/>
    <w:rsid w:val="0071397B"/>
    <w:rsid w:val="007139A8"/>
    <w:rsid w:val="00714539"/>
    <w:rsid w:val="00714727"/>
    <w:rsid w:val="00714C7A"/>
    <w:rsid w:val="007152B0"/>
    <w:rsid w:val="00715439"/>
    <w:rsid w:val="00715781"/>
    <w:rsid w:val="007157C2"/>
    <w:rsid w:val="00715EC6"/>
    <w:rsid w:val="007167A6"/>
    <w:rsid w:val="00716A24"/>
    <w:rsid w:val="00717048"/>
    <w:rsid w:val="007179A2"/>
    <w:rsid w:val="00717CF3"/>
    <w:rsid w:val="0072027B"/>
    <w:rsid w:val="00720D71"/>
    <w:rsid w:val="0072179D"/>
    <w:rsid w:val="007217E4"/>
    <w:rsid w:val="007217EF"/>
    <w:rsid w:val="007219A3"/>
    <w:rsid w:val="00721D20"/>
    <w:rsid w:val="0072219C"/>
    <w:rsid w:val="007223A9"/>
    <w:rsid w:val="00722A77"/>
    <w:rsid w:val="00722B71"/>
    <w:rsid w:val="00722B74"/>
    <w:rsid w:val="00723121"/>
    <w:rsid w:val="0072331D"/>
    <w:rsid w:val="00723889"/>
    <w:rsid w:val="00723990"/>
    <w:rsid w:val="007239F3"/>
    <w:rsid w:val="00723C83"/>
    <w:rsid w:val="007240C9"/>
    <w:rsid w:val="00724B8C"/>
    <w:rsid w:val="007251F0"/>
    <w:rsid w:val="00725515"/>
    <w:rsid w:val="007259BD"/>
    <w:rsid w:val="00725CBC"/>
    <w:rsid w:val="00725D96"/>
    <w:rsid w:val="007260A5"/>
    <w:rsid w:val="007260EA"/>
    <w:rsid w:val="00726F35"/>
    <w:rsid w:val="00727180"/>
    <w:rsid w:val="00727403"/>
    <w:rsid w:val="00727C3A"/>
    <w:rsid w:val="00727ED0"/>
    <w:rsid w:val="00727F01"/>
    <w:rsid w:val="007300BC"/>
    <w:rsid w:val="0073025B"/>
    <w:rsid w:val="00730702"/>
    <w:rsid w:val="00730ACE"/>
    <w:rsid w:val="007315A3"/>
    <w:rsid w:val="00731ADF"/>
    <w:rsid w:val="00731C3B"/>
    <w:rsid w:val="0073228E"/>
    <w:rsid w:val="00733183"/>
    <w:rsid w:val="00733BBC"/>
    <w:rsid w:val="007342AB"/>
    <w:rsid w:val="00735390"/>
    <w:rsid w:val="00735A65"/>
    <w:rsid w:val="00735C37"/>
    <w:rsid w:val="0073679D"/>
    <w:rsid w:val="00736833"/>
    <w:rsid w:val="00736CF7"/>
    <w:rsid w:val="00736F10"/>
    <w:rsid w:val="00736F27"/>
    <w:rsid w:val="007371B8"/>
    <w:rsid w:val="007376FA"/>
    <w:rsid w:val="00737ABB"/>
    <w:rsid w:val="007401BB"/>
    <w:rsid w:val="0074041F"/>
    <w:rsid w:val="00740D7C"/>
    <w:rsid w:val="00740E14"/>
    <w:rsid w:val="007412F0"/>
    <w:rsid w:val="00741DB6"/>
    <w:rsid w:val="00742602"/>
    <w:rsid w:val="00742B5F"/>
    <w:rsid w:val="00742C0E"/>
    <w:rsid w:val="0074340D"/>
    <w:rsid w:val="007437EA"/>
    <w:rsid w:val="007439DF"/>
    <w:rsid w:val="00744532"/>
    <w:rsid w:val="00744587"/>
    <w:rsid w:val="00744CEF"/>
    <w:rsid w:val="0074547D"/>
    <w:rsid w:val="0074599E"/>
    <w:rsid w:val="00745E2B"/>
    <w:rsid w:val="00746E03"/>
    <w:rsid w:val="00747177"/>
    <w:rsid w:val="007472C5"/>
    <w:rsid w:val="00747859"/>
    <w:rsid w:val="0075012B"/>
    <w:rsid w:val="00750336"/>
    <w:rsid w:val="00750A61"/>
    <w:rsid w:val="00751C40"/>
    <w:rsid w:val="00751CB4"/>
    <w:rsid w:val="007520C6"/>
    <w:rsid w:val="00752208"/>
    <w:rsid w:val="00752558"/>
    <w:rsid w:val="00752689"/>
    <w:rsid w:val="00752CEF"/>
    <w:rsid w:val="00752D75"/>
    <w:rsid w:val="00752DEA"/>
    <w:rsid w:val="00752FDC"/>
    <w:rsid w:val="00753E64"/>
    <w:rsid w:val="00754119"/>
    <w:rsid w:val="00754C11"/>
    <w:rsid w:val="00754D83"/>
    <w:rsid w:val="00754EF4"/>
    <w:rsid w:val="007555B8"/>
    <w:rsid w:val="007559AD"/>
    <w:rsid w:val="00755F82"/>
    <w:rsid w:val="0075602C"/>
    <w:rsid w:val="007561A1"/>
    <w:rsid w:val="00756306"/>
    <w:rsid w:val="00756417"/>
    <w:rsid w:val="007565AC"/>
    <w:rsid w:val="007565F1"/>
    <w:rsid w:val="00756F52"/>
    <w:rsid w:val="007574DA"/>
    <w:rsid w:val="0075763E"/>
    <w:rsid w:val="00757777"/>
    <w:rsid w:val="00757888"/>
    <w:rsid w:val="00757936"/>
    <w:rsid w:val="007603AB"/>
    <w:rsid w:val="00760431"/>
    <w:rsid w:val="00760626"/>
    <w:rsid w:val="007606D1"/>
    <w:rsid w:val="007606E9"/>
    <w:rsid w:val="007608A9"/>
    <w:rsid w:val="00760D8B"/>
    <w:rsid w:val="00760F5E"/>
    <w:rsid w:val="0076146D"/>
    <w:rsid w:val="007618D4"/>
    <w:rsid w:val="00761DA4"/>
    <w:rsid w:val="007628FC"/>
    <w:rsid w:val="00762A7C"/>
    <w:rsid w:val="00762F23"/>
    <w:rsid w:val="007633D1"/>
    <w:rsid w:val="00763BFE"/>
    <w:rsid w:val="00764369"/>
    <w:rsid w:val="007646F7"/>
    <w:rsid w:val="00764731"/>
    <w:rsid w:val="00764FAC"/>
    <w:rsid w:val="00765A4D"/>
    <w:rsid w:val="00765B4D"/>
    <w:rsid w:val="00765F2E"/>
    <w:rsid w:val="00766192"/>
    <w:rsid w:val="00766407"/>
    <w:rsid w:val="00766564"/>
    <w:rsid w:val="0076663A"/>
    <w:rsid w:val="00766900"/>
    <w:rsid w:val="007669DC"/>
    <w:rsid w:val="00766A6E"/>
    <w:rsid w:val="00766CD8"/>
    <w:rsid w:val="00766EA0"/>
    <w:rsid w:val="007671F3"/>
    <w:rsid w:val="00767C7B"/>
    <w:rsid w:val="007707D7"/>
    <w:rsid w:val="00770A84"/>
    <w:rsid w:val="00770B8F"/>
    <w:rsid w:val="00771464"/>
    <w:rsid w:val="00771707"/>
    <w:rsid w:val="0077177E"/>
    <w:rsid w:val="00771A9B"/>
    <w:rsid w:val="00771ACB"/>
    <w:rsid w:val="00771B72"/>
    <w:rsid w:val="00771C66"/>
    <w:rsid w:val="00772199"/>
    <w:rsid w:val="007731BD"/>
    <w:rsid w:val="00773316"/>
    <w:rsid w:val="00773A5C"/>
    <w:rsid w:val="00773D89"/>
    <w:rsid w:val="00773FB9"/>
    <w:rsid w:val="0077434F"/>
    <w:rsid w:val="00774517"/>
    <w:rsid w:val="007748E9"/>
    <w:rsid w:val="00774E9F"/>
    <w:rsid w:val="00774EE4"/>
    <w:rsid w:val="00775093"/>
    <w:rsid w:val="007757F0"/>
    <w:rsid w:val="00775833"/>
    <w:rsid w:val="00775C5B"/>
    <w:rsid w:val="007763D6"/>
    <w:rsid w:val="00776A71"/>
    <w:rsid w:val="00776D29"/>
    <w:rsid w:val="00776F67"/>
    <w:rsid w:val="00777869"/>
    <w:rsid w:val="00777C3D"/>
    <w:rsid w:val="007803A8"/>
    <w:rsid w:val="00780494"/>
    <w:rsid w:val="00780DB2"/>
    <w:rsid w:val="00781331"/>
    <w:rsid w:val="007814FB"/>
    <w:rsid w:val="00781613"/>
    <w:rsid w:val="00781E67"/>
    <w:rsid w:val="00781E96"/>
    <w:rsid w:val="007824D4"/>
    <w:rsid w:val="00782942"/>
    <w:rsid w:val="00782A7A"/>
    <w:rsid w:val="00783652"/>
    <w:rsid w:val="007839BB"/>
    <w:rsid w:val="00783BED"/>
    <w:rsid w:val="00784230"/>
    <w:rsid w:val="0078429C"/>
    <w:rsid w:val="007844D7"/>
    <w:rsid w:val="00784A81"/>
    <w:rsid w:val="00784D35"/>
    <w:rsid w:val="00784E1D"/>
    <w:rsid w:val="0078623B"/>
    <w:rsid w:val="0078635F"/>
    <w:rsid w:val="0078672B"/>
    <w:rsid w:val="007867F4"/>
    <w:rsid w:val="007868D6"/>
    <w:rsid w:val="007876A0"/>
    <w:rsid w:val="00787730"/>
    <w:rsid w:val="007879A4"/>
    <w:rsid w:val="00787A62"/>
    <w:rsid w:val="00787DEE"/>
    <w:rsid w:val="00787FC2"/>
    <w:rsid w:val="00790433"/>
    <w:rsid w:val="00790746"/>
    <w:rsid w:val="00790F58"/>
    <w:rsid w:val="007913B6"/>
    <w:rsid w:val="00791590"/>
    <w:rsid w:val="0079173F"/>
    <w:rsid w:val="0079188B"/>
    <w:rsid w:val="00791D1B"/>
    <w:rsid w:val="00791DFB"/>
    <w:rsid w:val="00791F63"/>
    <w:rsid w:val="00792788"/>
    <w:rsid w:val="00792CCC"/>
    <w:rsid w:val="00792E57"/>
    <w:rsid w:val="00793781"/>
    <w:rsid w:val="00793D87"/>
    <w:rsid w:val="00793EC3"/>
    <w:rsid w:val="00793FB0"/>
    <w:rsid w:val="00793FE5"/>
    <w:rsid w:val="00794252"/>
    <w:rsid w:val="007942AC"/>
    <w:rsid w:val="0079437D"/>
    <w:rsid w:val="00794B7D"/>
    <w:rsid w:val="007952DC"/>
    <w:rsid w:val="00795A0F"/>
    <w:rsid w:val="0079672B"/>
    <w:rsid w:val="007969E7"/>
    <w:rsid w:val="00797900"/>
    <w:rsid w:val="007A02CF"/>
    <w:rsid w:val="007A047B"/>
    <w:rsid w:val="007A0B8F"/>
    <w:rsid w:val="007A108D"/>
    <w:rsid w:val="007A1501"/>
    <w:rsid w:val="007A1908"/>
    <w:rsid w:val="007A1BBA"/>
    <w:rsid w:val="007A1E07"/>
    <w:rsid w:val="007A21FA"/>
    <w:rsid w:val="007A2539"/>
    <w:rsid w:val="007A2641"/>
    <w:rsid w:val="007A2730"/>
    <w:rsid w:val="007A2805"/>
    <w:rsid w:val="007A3562"/>
    <w:rsid w:val="007A39CC"/>
    <w:rsid w:val="007A3B29"/>
    <w:rsid w:val="007A41AF"/>
    <w:rsid w:val="007A5677"/>
    <w:rsid w:val="007A5682"/>
    <w:rsid w:val="007A5733"/>
    <w:rsid w:val="007A5A3C"/>
    <w:rsid w:val="007A5DE0"/>
    <w:rsid w:val="007A6162"/>
    <w:rsid w:val="007A6658"/>
    <w:rsid w:val="007A6807"/>
    <w:rsid w:val="007A681C"/>
    <w:rsid w:val="007A6DBA"/>
    <w:rsid w:val="007A7113"/>
    <w:rsid w:val="007A7286"/>
    <w:rsid w:val="007A7407"/>
    <w:rsid w:val="007A763D"/>
    <w:rsid w:val="007A7961"/>
    <w:rsid w:val="007A7EB3"/>
    <w:rsid w:val="007B0265"/>
    <w:rsid w:val="007B06C0"/>
    <w:rsid w:val="007B0734"/>
    <w:rsid w:val="007B0D28"/>
    <w:rsid w:val="007B101B"/>
    <w:rsid w:val="007B1C9C"/>
    <w:rsid w:val="007B2103"/>
    <w:rsid w:val="007B21FF"/>
    <w:rsid w:val="007B22E0"/>
    <w:rsid w:val="007B379A"/>
    <w:rsid w:val="007B3CC7"/>
    <w:rsid w:val="007B3E8B"/>
    <w:rsid w:val="007B3F75"/>
    <w:rsid w:val="007B4ACA"/>
    <w:rsid w:val="007B4FA2"/>
    <w:rsid w:val="007B507F"/>
    <w:rsid w:val="007B51AE"/>
    <w:rsid w:val="007B63DE"/>
    <w:rsid w:val="007B643B"/>
    <w:rsid w:val="007B6ADF"/>
    <w:rsid w:val="007B6D2F"/>
    <w:rsid w:val="007B7117"/>
    <w:rsid w:val="007B7350"/>
    <w:rsid w:val="007B769C"/>
    <w:rsid w:val="007B77FC"/>
    <w:rsid w:val="007B7879"/>
    <w:rsid w:val="007B7A54"/>
    <w:rsid w:val="007C023C"/>
    <w:rsid w:val="007C0392"/>
    <w:rsid w:val="007C06A9"/>
    <w:rsid w:val="007C0B3A"/>
    <w:rsid w:val="007C0C38"/>
    <w:rsid w:val="007C0F24"/>
    <w:rsid w:val="007C1092"/>
    <w:rsid w:val="007C112D"/>
    <w:rsid w:val="007C197E"/>
    <w:rsid w:val="007C1A1D"/>
    <w:rsid w:val="007C252E"/>
    <w:rsid w:val="007C25F3"/>
    <w:rsid w:val="007C266E"/>
    <w:rsid w:val="007C28C1"/>
    <w:rsid w:val="007C2B26"/>
    <w:rsid w:val="007C2B42"/>
    <w:rsid w:val="007C322A"/>
    <w:rsid w:val="007C326A"/>
    <w:rsid w:val="007C35D6"/>
    <w:rsid w:val="007C3640"/>
    <w:rsid w:val="007C38B5"/>
    <w:rsid w:val="007C4426"/>
    <w:rsid w:val="007C47CD"/>
    <w:rsid w:val="007C4AF3"/>
    <w:rsid w:val="007C4EBF"/>
    <w:rsid w:val="007C4ED5"/>
    <w:rsid w:val="007C565D"/>
    <w:rsid w:val="007C569E"/>
    <w:rsid w:val="007C5983"/>
    <w:rsid w:val="007C5E8D"/>
    <w:rsid w:val="007C5FED"/>
    <w:rsid w:val="007C69C5"/>
    <w:rsid w:val="007C6BA2"/>
    <w:rsid w:val="007C6EBE"/>
    <w:rsid w:val="007C71DC"/>
    <w:rsid w:val="007C75A5"/>
    <w:rsid w:val="007C7CFC"/>
    <w:rsid w:val="007C7DCF"/>
    <w:rsid w:val="007CB189"/>
    <w:rsid w:val="007D05F6"/>
    <w:rsid w:val="007D0CF7"/>
    <w:rsid w:val="007D10F1"/>
    <w:rsid w:val="007D1325"/>
    <w:rsid w:val="007D1352"/>
    <w:rsid w:val="007D1669"/>
    <w:rsid w:val="007D18BE"/>
    <w:rsid w:val="007D1DA5"/>
    <w:rsid w:val="007D1DE3"/>
    <w:rsid w:val="007D1ED4"/>
    <w:rsid w:val="007D2006"/>
    <w:rsid w:val="007D25F5"/>
    <w:rsid w:val="007D267D"/>
    <w:rsid w:val="007D2A17"/>
    <w:rsid w:val="007D3853"/>
    <w:rsid w:val="007D4349"/>
    <w:rsid w:val="007D450D"/>
    <w:rsid w:val="007D4D57"/>
    <w:rsid w:val="007D4E21"/>
    <w:rsid w:val="007D5B97"/>
    <w:rsid w:val="007D5E36"/>
    <w:rsid w:val="007D6377"/>
    <w:rsid w:val="007D6A8D"/>
    <w:rsid w:val="007D6FCE"/>
    <w:rsid w:val="007D730A"/>
    <w:rsid w:val="007D7585"/>
    <w:rsid w:val="007D793A"/>
    <w:rsid w:val="007E00DC"/>
    <w:rsid w:val="007E03E9"/>
    <w:rsid w:val="007E06D8"/>
    <w:rsid w:val="007E0A6B"/>
    <w:rsid w:val="007E0F35"/>
    <w:rsid w:val="007E1450"/>
    <w:rsid w:val="007E181E"/>
    <w:rsid w:val="007E21C5"/>
    <w:rsid w:val="007E2847"/>
    <w:rsid w:val="007E303C"/>
    <w:rsid w:val="007E347A"/>
    <w:rsid w:val="007E36A3"/>
    <w:rsid w:val="007E3C4E"/>
    <w:rsid w:val="007E3CF4"/>
    <w:rsid w:val="007E3E2F"/>
    <w:rsid w:val="007E3ED2"/>
    <w:rsid w:val="007E436A"/>
    <w:rsid w:val="007E447C"/>
    <w:rsid w:val="007E4667"/>
    <w:rsid w:val="007E46F9"/>
    <w:rsid w:val="007E4908"/>
    <w:rsid w:val="007E57AA"/>
    <w:rsid w:val="007E587F"/>
    <w:rsid w:val="007E5E8C"/>
    <w:rsid w:val="007E6F1D"/>
    <w:rsid w:val="007E7374"/>
    <w:rsid w:val="007E7A60"/>
    <w:rsid w:val="007F0559"/>
    <w:rsid w:val="007F0E72"/>
    <w:rsid w:val="007F0E73"/>
    <w:rsid w:val="007F0EBC"/>
    <w:rsid w:val="007F0F9A"/>
    <w:rsid w:val="007F1092"/>
    <w:rsid w:val="007F1A35"/>
    <w:rsid w:val="007F1CB0"/>
    <w:rsid w:val="007F2310"/>
    <w:rsid w:val="007F2726"/>
    <w:rsid w:val="007F294D"/>
    <w:rsid w:val="007F2985"/>
    <w:rsid w:val="007F2BC2"/>
    <w:rsid w:val="007F2D21"/>
    <w:rsid w:val="007F33C4"/>
    <w:rsid w:val="007F361D"/>
    <w:rsid w:val="007F3CAB"/>
    <w:rsid w:val="007F4005"/>
    <w:rsid w:val="007F4398"/>
    <w:rsid w:val="007F4C51"/>
    <w:rsid w:val="007F4CBE"/>
    <w:rsid w:val="007F5419"/>
    <w:rsid w:val="007F5564"/>
    <w:rsid w:val="007F5885"/>
    <w:rsid w:val="007F5A24"/>
    <w:rsid w:val="007F5E75"/>
    <w:rsid w:val="007F60C3"/>
    <w:rsid w:val="007F6168"/>
    <w:rsid w:val="007F64E7"/>
    <w:rsid w:val="007F6776"/>
    <w:rsid w:val="007F7699"/>
    <w:rsid w:val="0080034C"/>
    <w:rsid w:val="00800C76"/>
    <w:rsid w:val="00800DCD"/>
    <w:rsid w:val="00801E08"/>
    <w:rsid w:val="00801EC0"/>
    <w:rsid w:val="00802CB0"/>
    <w:rsid w:val="00802F80"/>
    <w:rsid w:val="008032A5"/>
    <w:rsid w:val="0080338F"/>
    <w:rsid w:val="008033F7"/>
    <w:rsid w:val="008037B2"/>
    <w:rsid w:val="00803C49"/>
    <w:rsid w:val="00803DAD"/>
    <w:rsid w:val="00803E2B"/>
    <w:rsid w:val="00803EC4"/>
    <w:rsid w:val="008041A8"/>
    <w:rsid w:val="0080449B"/>
    <w:rsid w:val="00804914"/>
    <w:rsid w:val="00804944"/>
    <w:rsid w:val="008049B5"/>
    <w:rsid w:val="00804B6D"/>
    <w:rsid w:val="00804F73"/>
    <w:rsid w:val="00805024"/>
    <w:rsid w:val="008050F0"/>
    <w:rsid w:val="00805585"/>
    <w:rsid w:val="00805855"/>
    <w:rsid w:val="00805908"/>
    <w:rsid w:val="00805978"/>
    <w:rsid w:val="00805AA0"/>
    <w:rsid w:val="008061A4"/>
    <w:rsid w:val="008065A1"/>
    <w:rsid w:val="00807599"/>
    <w:rsid w:val="008075CD"/>
    <w:rsid w:val="008077F7"/>
    <w:rsid w:val="00811075"/>
    <w:rsid w:val="00811915"/>
    <w:rsid w:val="00811B6A"/>
    <w:rsid w:val="0081223B"/>
    <w:rsid w:val="0081255D"/>
    <w:rsid w:val="00812DC8"/>
    <w:rsid w:val="00813651"/>
    <w:rsid w:val="008138BD"/>
    <w:rsid w:val="00813E2B"/>
    <w:rsid w:val="0081402F"/>
    <w:rsid w:val="0081425B"/>
    <w:rsid w:val="008142FF"/>
    <w:rsid w:val="00814333"/>
    <w:rsid w:val="00814630"/>
    <w:rsid w:val="00815612"/>
    <w:rsid w:val="008156D0"/>
    <w:rsid w:val="0081578F"/>
    <w:rsid w:val="0081611A"/>
    <w:rsid w:val="00816611"/>
    <w:rsid w:val="00816B1A"/>
    <w:rsid w:val="00816D98"/>
    <w:rsid w:val="00816E3A"/>
    <w:rsid w:val="00817537"/>
    <w:rsid w:val="00817720"/>
    <w:rsid w:val="00817962"/>
    <w:rsid w:val="00817B7B"/>
    <w:rsid w:val="00817FE6"/>
    <w:rsid w:val="0082057D"/>
    <w:rsid w:val="00820C48"/>
    <w:rsid w:val="0082148B"/>
    <w:rsid w:val="008214AB"/>
    <w:rsid w:val="00821670"/>
    <w:rsid w:val="008218ED"/>
    <w:rsid w:val="008221F6"/>
    <w:rsid w:val="00822263"/>
    <w:rsid w:val="008230D9"/>
    <w:rsid w:val="008236BA"/>
    <w:rsid w:val="008237D5"/>
    <w:rsid w:val="00823829"/>
    <w:rsid w:val="00823B1E"/>
    <w:rsid w:val="00823E23"/>
    <w:rsid w:val="00824249"/>
    <w:rsid w:val="00824551"/>
    <w:rsid w:val="00824626"/>
    <w:rsid w:val="00824D43"/>
    <w:rsid w:val="00824F24"/>
    <w:rsid w:val="008255D1"/>
    <w:rsid w:val="008255EB"/>
    <w:rsid w:val="00825B80"/>
    <w:rsid w:val="00825E1D"/>
    <w:rsid w:val="00826252"/>
    <w:rsid w:val="00826278"/>
    <w:rsid w:val="0082650E"/>
    <w:rsid w:val="008265A9"/>
    <w:rsid w:val="008275BA"/>
    <w:rsid w:val="00827909"/>
    <w:rsid w:val="0083039C"/>
    <w:rsid w:val="008304EE"/>
    <w:rsid w:val="0083063E"/>
    <w:rsid w:val="008312C8"/>
    <w:rsid w:val="00831814"/>
    <w:rsid w:val="00831B02"/>
    <w:rsid w:val="00832217"/>
    <w:rsid w:val="008323BA"/>
    <w:rsid w:val="0083270B"/>
    <w:rsid w:val="008327E5"/>
    <w:rsid w:val="00833014"/>
    <w:rsid w:val="0083311C"/>
    <w:rsid w:val="00833409"/>
    <w:rsid w:val="00833553"/>
    <w:rsid w:val="008338B3"/>
    <w:rsid w:val="008340C7"/>
    <w:rsid w:val="00834C35"/>
    <w:rsid w:val="00834E87"/>
    <w:rsid w:val="00834FE8"/>
    <w:rsid w:val="00835544"/>
    <w:rsid w:val="00835744"/>
    <w:rsid w:val="0083576C"/>
    <w:rsid w:val="00835A6F"/>
    <w:rsid w:val="00835B88"/>
    <w:rsid w:val="00836013"/>
    <w:rsid w:val="00836215"/>
    <w:rsid w:val="00836546"/>
    <w:rsid w:val="0083664B"/>
    <w:rsid w:val="0083679C"/>
    <w:rsid w:val="0083691C"/>
    <w:rsid w:val="00837070"/>
    <w:rsid w:val="0083724D"/>
    <w:rsid w:val="00837383"/>
    <w:rsid w:val="0083751B"/>
    <w:rsid w:val="0083756E"/>
    <w:rsid w:val="008375EE"/>
    <w:rsid w:val="00837FAE"/>
    <w:rsid w:val="00840146"/>
    <w:rsid w:val="00840453"/>
    <w:rsid w:val="00840682"/>
    <w:rsid w:val="008410B5"/>
    <w:rsid w:val="008411BE"/>
    <w:rsid w:val="00841372"/>
    <w:rsid w:val="00842096"/>
    <w:rsid w:val="008421DA"/>
    <w:rsid w:val="00842412"/>
    <w:rsid w:val="00842ACB"/>
    <w:rsid w:val="00842F87"/>
    <w:rsid w:val="008434D3"/>
    <w:rsid w:val="00843536"/>
    <w:rsid w:val="008437A6"/>
    <w:rsid w:val="00843A92"/>
    <w:rsid w:val="008445F7"/>
    <w:rsid w:val="00844605"/>
    <w:rsid w:val="008447C3"/>
    <w:rsid w:val="008459E6"/>
    <w:rsid w:val="00845B94"/>
    <w:rsid w:val="00845BEE"/>
    <w:rsid w:val="00845F91"/>
    <w:rsid w:val="008465D4"/>
    <w:rsid w:val="008466A9"/>
    <w:rsid w:val="008468A8"/>
    <w:rsid w:val="0084723D"/>
    <w:rsid w:val="0084749B"/>
    <w:rsid w:val="008475F8"/>
    <w:rsid w:val="008477A9"/>
    <w:rsid w:val="00847E16"/>
    <w:rsid w:val="00847F80"/>
    <w:rsid w:val="008501F7"/>
    <w:rsid w:val="00850A05"/>
    <w:rsid w:val="00850AC3"/>
    <w:rsid w:val="00851341"/>
    <w:rsid w:val="008518F4"/>
    <w:rsid w:val="00851E00"/>
    <w:rsid w:val="008520E1"/>
    <w:rsid w:val="0085239D"/>
    <w:rsid w:val="00852976"/>
    <w:rsid w:val="00852EA4"/>
    <w:rsid w:val="008534D2"/>
    <w:rsid w:val="0085392C"/>
    <w:rsid w:val="00853CB8"/>
    <w:rsid w:val="0085439D"/>
    <w:rsid w:val="008543A0"/>
    <w:rsid w:val="00854A2A"/>
    <w:rsid w:val="00854A36"/>
    <w:rsid w:val="00855CCD"/>
    <w:rsid w:val="00855CDD"/>
    <w:rsid w:val="008560C6"/>
    <w:rsid w:val="008568BD"/>
    <w:rsid w:val="00856CD3"/>
    <w:rsid w:val="00856CD9"/>
    <w:rsid w:val="00856CDB"/>
    <w:rsid w:val="00857003"/>
    <w:rsid w:val="00857492"/>
    <w:rsid w:val="0085756A"/>
    <w:rsid w:val="00857FC0"/>
    <w:rsid w:val="008600F7"/>
    <w:rsid w:val="008601FF"/>
    <w:rsid w:val="0086095D"/>
    <w:rsid w:val="00860B69"/>
    <w:rsid w:val="00860B7B"/>
    <w:rsid w:val="00860CA8"/>
    <w:rsid w:val="00860DF6"/>
    <w:rsid w:val="00861089"/>
    <w:rsid w:val="008613D2"/>
    <w:rsid w:val="008614C0"/>
    <w:rsid w:val="00861844"/>
    <w:rsid w:val="00861BB1"/>
    <w:rsid w:val="00861D2C"/>
    <w:rsid w:val="00861E5A"/>
    <w:rsid w:val="00861EF2"/>
    <w:rsid w:val="00861FCC"/>
    <w:rsid w:val="00861FDA"/>
    <w:rsid w:val="0086222C"/>
    <w:rsid w:val="0086394C"/>
    <w:rsid w:val="008642DF"/>
    <w:rsid w:val="00864346"/>
    <w:rsid w:val="00864C6F"/>
    <w:rsid w:val="00865D2D"/>
    <w:rsid w:val="0086632C"/>
    <w:rsid w:val="00866968"/>
    <w:rsid w:val="00866E96"/>
    <w:rsid w:val="008673BE"/>
    <w:rsid w:val="008677F9"/>
    <w:rsid w:val="00867B79"/>
    <w:rsid w:val="00867D3A"/>
    <w:rsid w:val="00867D98"/>
    <w:rsid w:val="008704BC"/>
    <w:rsid w:val="008712DB"/>
    <w:rsid w:val="008716A5"/>
    <w:rsid w:val="00871730"/>
    <w:rsid w:val="00871D0B"/>
    <w:rsid w:val="00872D0C"/>
    <w:rsid w:val="00874995"/>
    <w:rsid w:val="00874B6D"/>
    <w:rsid w:val="00874D3A"/>
    <w:rsid w:val="008759EE"/>
    <w:rsid w:val="00875B69"/>
    <w:rsid w:val="00875BFB"/>
    <w:rsid w:val="00875DD7"/>
    <w:rsid w:val="008763D3"/>
    <w:rsid w:val="008770CF"/>
    <w:rsid w:val="008771A6"/>
    <w:rsid w:val="00877275"/>
    <w:rsid w:val="0087737C"/>
    <w:rsid w:val="00877387"/>
    <w:rsid w:val="00877806"/>
    <w:rsid w:val="008779E7"/>
    <w:rsid w:val="00877D18"/>
    <w:rsid w:val="00877E9A"/>
    <w:rsid w:val="00877FAC"/>
    <w:rsid w:val="0088018D"/>
    <w:rsid w:val="008810F8"/>
    <w:rsid w:val="008810F9"/>
    <w:rsid w:val="00881151"/>
    <w:rsid w:val="008811FC"/>
    <w:rsid w:val="0088155F"/>
    <w:rsid w:val="00881605"/>
    <w:rsid w:val="00881707"/>
    <w:rsid w:val="00881A71"/>
    <w:rsid w:val="00882DE3"/>
    <w:rsid w:val="008830F5"/>
    <w:rsid w:val="008839D7"/>
    <w:rsid w:val="00883A2E"/>
    <w:rsid w:val="00883CCA"/>
    <w:rsid w:val="008841EB"/>
    <w:rsid w:val="00884724"/>
    <w:rsid w:val="00884830"/>
    <w:rsid w:val="00884A28"/>
    <w:rsid w:val="00884C58"/>
    <w:rsid w:val="00884EB9"/>
    <w:rsid w:val="00884FAC"/>
    <w:rsid w:val="00885493"/>
    <w:rsid w:val="00885E43"/>
    <w:rsid w:val="008866F3"/>
    <w:rsid w:val="00886B76"/>
    <w:rsid w:val="00886DF7"/>
    <w:rsid w:val="00886EFA"/>
    <w:rsid w:val="00886F93"/>
    <w:rsid w:val="008875E3"/>
    <w:rsid w:val="00887611"/>
    <w:rsid w:val="00887DC3"/>
    <w:rsid w:val="008911D8"/>
    <w:rsid w:val="0089126B"/>
    <w:rsid w:val="008912D7"/>
    <w:rsid w:val="00891350"/>
    <w:rsid w:val="00891574"/>
    <w:rsid w:val="00891F4C"/>
    <w:rsid w:val="008922F2"/>
    <w:rsid w:val="008923B3"/>
    <w:rsid w:val="0089245E"/>
    <w:rsid w:val="00892B25"/>
    <w:rsid w:val="00892C6E"/>
    <w:rsid w:val="00892CBF"/>
    <w:rsid w:val="00893074"/>
    <w:rsid w:val="00893251"/>
    <w:rsid w:val="0089332C"/>
    <w:rsid w:val="0089341E"/>
    <w:rsid w:val="00893D25"/>
    <w:rsid w:val="008941F2"/>
    <w:rsid w:val="00894248"/>
    <w:rsid w:val="00894491"/>
    <w:rsid w:val="0089475E"/>
    <w:rsid w:val="00894C30"/>
    <w:rsid w:val="00894E86"/>
    <w:rsid w:val="00895135"/>
    <w:rsid w:val="008958F0"/>
    <w:rsid w:val="00895EF8"/>
    <w:rsid w:val="00896402"/>
    <w:rsid w:val="00896650"/>
    <w:rsid w:val="008966D1"/>
    <w:rsid w:val="008966E5"/>
    <w:rsid w:val="00896714"/>
    <w:rsid w:val="00896B10"/>
    <w:rsid w:val="0089716A"/>
    <w:rsid w:val="00897623"/>
    <w:rsid w:val="00897BD7"/>
    <w:rsid w:val="00897CEF"/>
    <w:rsid w:val="00897F15"/>
    <w:rsid w:val="008A0212"/>
    <w:rsid w:val="008A04F7"/>
    <w:rsid w:val="008A09B1"/>
    <w:rsid w:val="008A0D17"/>
    <w:rsid w:val="008A142D"/>
    <w:rsid w:val="008A1B28"/>
    <w:rsid w:val="008A1B9A"/>
    <w:rsid w:val="008A2272"/>
    <w:rsid w:val="008A2A43"/>
    <w:rsid w:val="008A2A9F"/>
    <w:rsid w:val="008A3E7F"/>
    <w:rsid w:val="008A42F0"/>
    <w:rsid w:val="008A43CB"/>
    <w:rsid w:val="008A43F5"/>
    <w:rsid w:val="008A4576"/>
    <w:rsid w:val="008A4819"/>
    <w:rsid w:val="008A4924"/>
    <w:rsid w:val="008A4A01"/>
    <w:rsid w:val="008A4BE2"/>
    <w:rsid w:val="008A4C64"/>
    <w:rsid w:val="008A5ACF"/>
    <w:rsid w:val="008A5AD0"/>
    <w:rsid w:val="008A6478"/>
    <w:rsid w:val="008A671C"/>
    <w:rsid w:val="008A6767"/>
    <w:rsid w:val="008A694E"/>
    <w:rsid w:val="008A695C"/>
    <w:rsid w:val="008A6B2B"/>
    <w:rsid w:val="008A6EB1"/>
    <w:rsid w:val="008A74AA"/>
    <w:rsid w:val="008A7E85"/>
    <w:rsid w:val="008B0665"/>
    <w:rsid w:val="008B0E69"/>
    <w:rsid w:val="008B0EDA"/>
    <w:rsid w:val="008B1147"/>
    <w:rsid w:val="008B13C8"/>
    <w:rsid w:val="008B148A"/>
    <w:rsid w:val="008B1658"/>
    <w:rsid w:val="008B165B"/>
    <w:rsid w:val="008B1800"/>
    <w:rsid w:val="008B1F0E"/>
    <w:rsid w:val="008B27A0"/>
    <w:rsid w:val="008B27DB"/>
    <w:rsid w:val="008B28E2"/>
    <w:rsid w:val="008B2E60"/>
    <w:rsid w:val="008B348A"/>
    <w:rsid w:val="008B367E"/>
    <w:rsid w:val="008B3697"/>
    <w:rsid w:val="008B37F7"/>
    <w:rsid w:val="008B3C99"/>
    <w:rsid w:val="008B3E0E"/>
    <w:rsid w:val="008B3E35"/>
    <w:rsid w:val="008B458A"/>
    <w:rsid w:val="008B4A3A"/>
    <w:rsid w:val="008B4FC7"/>
    <w:rsid w:val="008B5010"/>
    <w:rsid w:val="008B5AB1"/>
    <w:rsid w:val="008B5C72"/>
    <w:rsid w:val="008B6211"/>
    <w:rsid w:val="008B63D2"/>
    <w:rsid w:val="008B6C1B"/>
    <w:rsid w:val="008B6F1A"/>
    <w:rsid w:val="008B6FD8"/>
    <w:rsid w:val="008B713E"/>
    <w:rsid w:val="008B7898"/>
    <w:rsid w:val="008B795B"/>
    <w:rsid w:val="008B7BD0"/>
    <w:rsid w:val="008C0022"/>
    <w:rsid w:val="008C0312"/>
    <w:rsid w:val="008C0358"/>
    <w:rsid w:val="008C07E5"/>
    <w:rsid w:val="008C0DC0"/>
    <w:rsid w:val="008C1133"/>
    <w:rsid w:val="008C14C9"/>
    <w:rsid w:val="008C17F2"/>
    <w:rsid w:val="008C18B3"/>
    <w:rsid w:val="008C1B1D"/>
    <w:rsid w:val="008C2603"/>
    <w:rsid w:val="008C2C89"/>
    <w:rsid w:val="008C2D53"/>
    <w:rsid w:val="008C2FD6"/>
    <w:rsid w:val="008C2FE6"/>
    <w:rsid w:val="008C34FE"/>
    <w:rsid w:val="008C38E0"/>
    <w:rsid w:val="008C3E53"/>
    <w:rsid w:val="008C46AA"/>
    <w:rsid w:val="008C541B"/>
    <w:rsid w:val="008C5A7D"/>
    <w:rsid w:val="008C5DE1"/>
    <w:rsid w:val="008C5FBF"/>
    <w:rsid w:val="008C611E"/>
    <w:rsid w:val="008C657A"/>
    <w:rsid w:val="008C66E5"/>
    <w:rsid w:val="008C6DA7"/>
    <w:rsid w:val="008C6E5F"/>
    <w:rsid w:val="008C76D9"/>
    <w:rsid w:val="008C7C10"/>
    <w:rsid w:val="008D0617"/>
    <w:rsid w:val="008D0729"/>
    <w:rsid w:val="008D1755"/>
    <w:rsid w:val="008D2341"/>
    <w:rsid w:val="008D378F"/>
    <w:rsid w:val="008D3878"/>
    <w:rsid w:val="008D3BFC"/>
    <w:rsid w:val="008D3C59"/>
    <w:rsid w:val="008D49BD"/>
    <w:rsid w:val="008D565B"/>
    <w:rsid w:val="008D5C2F"/>
    <w:rsid w:val="008D5DFA"/>
    <w:rsid w:val="008D5E73"/>
    <w:rsid w:val="008D61F9"/>
    <w:rsid w:val="008D6949"/>
    <w:rsid w:val="008D6E81"/>
    <w:rsid w:val="008D7031"/>
    <w:rsid w:val="008D7A89"/>
    <w:rsid w:val="008E0072"/>
    <w:rsid w:val="008E044A"/>
    <w:rsid w:val="008E05EC"/>
    <w:rsid w:val="008E0831"/>
    <w:rsid w:val="008E0903"/>
    <w:rsid w:val="008E12DD"/>
    <w:rsid w:val="008E164F"/>
    <w:rsid w:val="008E1B7F"/>
    <w:rsid w:val="008E1BD7"/>
    <w:rsid w:val="008E1D4B"/>
    <w:rsid w:val="008E1E3B"/>
    <w:rsid w:val="008E272F"/>
    <w:rsid w:val="008E2B54"/>
    <w:rsid w:val="008E2D6D"/>
    <w:rsid w:val="008E2F29"/>
    <w:rsid w:val="008E32E3"/>
    <w:rsid w:val="008E3441"/>
    <w:rsid w:val="008E35A6"/>
    <w:rsid w:val="008E3E6A"/>
    <w:rsid w:val="008E404B"/>
    <w:rsid w:val="008E4424"/>
    <w:rsid w:val="008E449B"/>
    <w:rsid w:val="008E44FA"/>
    <w:rsid w:val="008E4979"/>
    <w:rsid w:val="008E4A2E"/>
    <w:rsid w:val="008E4AC9"/>
    <w:rsid w:val="008E513E"/>
    <w:rsid w:val="008E5C65"/>
    <w:rsid w:val="008E5F64"/>
    <w:rsid w:val="008E5F7A"/>
    <w:rsid w:val="008E64FF"/>
    <w:rsid w:val="008E6CD9"/>
    <w:rsid w:val="008E6CFC"/>
    <w:rsid w:val="008E6D41"/>
    <w:rsid w:val="008E73FA"/>
    <w:rsid w:val="008E747F"/>
    <w:rsid w:val="008E77DD"/>
    <w:rsid w:val="008E7E71"/>
    <w:rsid w:val="008F0E45"/>
    <w:rsid w:val="008F1374"/>
    <w:rsid w:val="008F1A5F"/>
    <w:rsid w:val="008F1C42"/>
    <w:rsid w:val="008F2268"/>
    <w:rsid w:val="008F240B"/>
    <w:rsid w:val="008F25E3"/>
    <w:rsid w:val="008F28F9"/>
    <w:rsid w:val="008F2970"/>
    <w:rsid w:val="008F2D9D"/>
    <w:rsid w:val="008F328A"/>
    <w:rsid w:val="008F3307"/>
    <w:rsid w:val="008F377A"/>
    <w:rsid w:val="008F384F"/>
    <w:rsid w:val="008F3C76"/>
    <w:rsid w:val="008F40A0"/>
    <w:rsid w:val="008F414A"/>
    <w:rsid w:val="008F437A"/>
    <w:rsid w:val="008F4ACD"/>
    <w:rsid w:val="008F4B38"/>
    <w:rsid w:val="008F4B41"/>
    <w:rsid w:val="008F5207"/>
    <w:rsid w:val="008F5503"/>
    <w:rsid w:val="008F5A68"/>
    <w:rsid w:val="008F68FE"/>
    <w:rsid w:val="008F69AE"/>
    <w:rsid w:val="008F6FCA"/>
    <w:rsid w:val="008F70C3"/>
    <w:rsid w:val="0090025D"/>
    <w:rsid w:val="009002B7"/>
    <w:rsid w:val="009002FE"/>
    <w:rsid w:val="00901169"/>
    <w:rsid w:val="00901A5C"/>
    <w:rsid w:val="00901B1C"/>
    <w:rsid w:val="00902228"/>
    <w:rsid w:val="00902849"/>
    <w:rsid w:val="0090325F"/>
    <w:rsid w:val="009032BB"/>
    <w:rsid w:val="0090339B"/>
    <w:rsid w:val="00903722"/>
    <w:rsid w:val="00903D82"/>
    <w:rsid w:val="00904867"/>
    <w:rsid w:val="0090487B"/>
    <w:rsid w:val="00904AFB"/>
    <w:rsid w:val="00904BA6"/>
    <w:rsid w:val="00904E7A"/>
    <w:rsid w:val="009051A0"/>
    <w:rsid w:val="009051CB"/>
    <w:rsid w:val="00905CC7"/>
    <w:rsid w:val="00905D8C"/>
    <w:rsid w:val="0090649A"/>
    <w:rsid w:val="00906691"/>
    <w:rsid w:val="00906853"/>
    <w:rsid w:val="0090686F"/>
    <w:rsid w:val="00906CD8"/>
    <w:rsid w:val="00906D72"/>
    <w:rsid w:val="00906E4E"/>
    <w:rsid w:val="00906EC3"/>
    <w:rsid w:val="00907B57"/>
    <w:rsid w:val="00907CE9"/>
    <w:rsid w:val="00907D0F"/>
    <w:rsid w:val="00907EBB"/>
    <w:rsid w:val="00907F68"/>
    <w:rsid w:val="00910006"/>
    <w:rsid w:val="009104AA"/>
    <w:rsid w:val="009104CC"/>
    <w:rsid w:val="009104F6"/>
    <w:rsid w:val="0091052F"/>
    <w:rsid w:val="00910819"/>
    <w:rsid w:val="00910936"/>
    <w:rsid w:val="00910BEE"/>
    <w:rsid w:val="00910D86"/>
    <w:rsid w:val="00910E4F"/>
    <w:rsid w:val="0091109D"/>
    <w:rsid w:val="009115BD"/>
    <w:rsid w:val="00911E94"/>
    <w:rsid w:val="00911FEB"/>
    <w:rsid w:val="0091214D"/>
    <w:rsid w:val="009124D7"/>
    <w:rsid w:val="00912716"/>
    <w:rsid w:val="009129D7"/>
    <w:rsid w:val="009130FC"/>
    <w:rsid w:val="0091328D"/>
    <w:rsid w:val="00913513"/>
    <w:rsid w:val="00913CC8"/>
    <w:rsid w:val="00913E5A"/>
    <w:rsid w:val="00914060"/>
    <w:rsid w:val="009141E7"/>
    <w:rsid w:val="00914A94"/>
    <w:rsid w:val="00914B2B"/>
    <w:rsid w:val="00915345"/>
    <w:rsid w:val="009153A9"/>
    <w:rsid w:val="00915905"/>
    <w:rsid w:val="00915934"/>
    <w:rsid w:val="00915B8C"/>
    <w:rsid w:val="00915F09"/>
    <w:rsid w:val="00915FDA"/>
    <w:rsid w:val="009167CD"/>
    <w:rsid w:val="00916B53"/>
    <w:rsid w:val="00916D50"/>
    <w:rsid w:val="00916DB9"/>
    <w:rsid w:val="0091703A"/>
    <w:rsid w:val="0091705C"/>
    <w:rsid w:val="00917291"/>
    <w:rsid w:val="009177FD"/>
    <w:rsid w:val="009178CF"/>
    <w:rsid w:val="00917D39"/>
    <w:rsid w:val="00917E39"/>
    <w:rsid w:val="00920F23"/>
    <w:rsid w:val="00920F73"/>
    <w:rsid w:val="0092136F"/>
    <w:rsid w:val="009227DC"/>
    <w:rsid w:val="009229C1"/>
    <w:rsid w:val="00923823"/>
    <w:rsid w:val="009242EF"/>
    <w:rsid w:val="009244D7"/>
    <w:rsid w:val="0092474D"/>
    <w:rsid w:val="00924CD2"/>
    <w:rsid w:val="0092504A"/>
    <w:rsid w:val="00925CB9"/>
    <w:rsid w:val="00925E1F"/>
    <w:rsid w:val="0092623F"/>
    <w:rsid w:val="00927BAD"/>
    <w:rsid w:val="009302A1"/>
    <w:rsid w:val="0093082E"/>
    <w:rsid w:val="00930B15"/>
    <w:rsid w:val="00930B1A"/>
    <w:rsid w:val="00930BEC"/>
    <w:rsid w:val="00930F6B"/>
    <w:rsid w:val="00930FB6"/>
    <w:rsid w:val="00931316"/>
    <w:rsid w:val="00931397"/>
    <w:rsid w:val="009319FF"/>
    <w:rsid w:val="009322F6"/>
    <w:rsid w:val="00932366"/>
    <w:rsid w:val="0093243E"/>
    <w:rsid w:val="00932AD3"/>
    <w:rsid w:val="00932CA0"/>
    <w:rsid w:val="00932EB1"/>
    <w:rsid w:val="009338D1"/>
    <w:rsid w:val="00933C62"/>
    <w:rsid w:val="00933D03"/>
    <w:rsid w:val="00934734"/>
    <w:rsid w:val="00934B4C"/>
    <w:rsid w:val="00934BD1"/>
    <w:rsid w:val="009351E1"/>
    <w:rsid w:val="0093548D"/>
    <w:rsid w:val="00935F06"/>
    <w:rsid w:val="009379CF"/>
    <w:rsid w:val="00937AAC"/>
    <w:rsid w:val="00937EDF"/>
    <w:rsid w:val="0093C068"/>
    <w:rsid w:val="0094042E"/>
    <w:rsid w:val="009405CF"/>
    <w:rsid w:val="00940B36"/>
    <w:rsid w:val="00940DE8"/>
    <w:rsid w:val="0094151D"/>
    <w:rsid w:val="00941528"/>
    <w:rsid w:val="00941609"/>
    <w:rsid w:val="00941B10"/>
    <w:rsid w:val="00941CB4"/>
    <w:rsid w:val="00941DD0"/>
    <w:rsid w:val="009423E1"/>
    <w:rsid w:val="00942A6B"/>
    <w:rsid w:val="00942B17"/>
    <w:rsid w:val="00942C74"/>
    <w:rsid w:val="00942CE2"/>
    <w:rsid w:val="00943178"/>
    <w:rsid w:val="009431B1"/>
    <w:rsid w:val="00944236"/>
    <w:rsid w:val="0094436B"/>
    <w:rsid w:val="009443C7"/>
    <w:rsid w:val="00944C79"/>
    <w:rsid w:val="009450DF"/>
    <w:rsid w:val="009451A6"/>
    <w:rsid w:val="0094589F"/>
    <w:rsid w:val="00945940"/>
    <w:rsid w:val="00945ADE"/>
    <w:rsid w:val="009466B9"/>
    <w:rsid w:val="00946922"/>
    <w:rsid w:val="0094699E"/>
    <w:rsid w:val="00946D10"/>
    <w:rsid w:val="00947086"/>
    <w:rsid w:val="00947F24"/>
    <w:rsid w:val="0095012E"/>
    <w:rsid w:val="00950396"/>
    <w:rsid w:val="00950FA1"/>
    <w:rsid w:val="00951712"/>
    <w:rsid w:val="0095199B"/>
    <w:rsid w:val="00951A5E"/>
    <w:rsid w:val="00951EA6"/>
    <w:rsid w:val="00952088"/>
    <w:rsid w:val="00952495"/>
    <w:rsid w:val="00952762"/>
    <w:rsid w:val="00952CA8"/>
    <w:rsid w:val="00952E09"/>
    <w:rsid w:val="009531A9"/>
    <w:rsid w:val="0095355D"/>
    <w:rsid w:val="00953AC9"/>
    <w:rsid w:val="00953DEE"/>
    <w:rsid w:val="00954A33"/>
    <w:rsid w:val="00954D8A"/>
    <w:rsid w:val="0095508E"/>
    <w:rsid w:val="0095523A"/>
    <w:rsid w:val="0095536B"/>
    <w:rsid w:val="00957235"/>
    <w:rsid w:val="009572B3"/>
    <w:rsid w:val="00957372"/>
    <w:rsid w:val="009575E9"/>
    <w:rsid w:val="00957861"/>
    <w:rsid w:val="00957C53"/>
    <w:rsid w:val="00957FF2"/>
    <w:rsid w:val="00960570"/>
    <w:rsid w:val="00960718"/>
    <w:rsid w:val="009607CF"/>
    <w:rsid w:val="00960A36"/>
    <w:rsid w:val="00960A4E"/>
    <w:rsid w:val="00960C48"/>
    <w:rsid w:val="00960C7F"/>
    <w:rsid w:val="00960FD3"/>
    <w:rsid w:val="009612AF"/>
    <w:rsid w:val="00961800"/>
    <w:rsid w:val="00961A9A"/>
    <w:rsid w:val="00962613"/>
    <w:rsid w:val="0096267A"/>
    <w:rsid w:val="00962688"/>
    <w:rsid w:val="0096279E"/>
    <w:rsid w:val="00962E00"/>
    <w:rsid w:val="00963166"/>
    <w:rsid w:val="00963583"/>
    <w:rsid w:val="00963833"/>
    <w:rsid w:val="00963CE7"/>
    <w:rsid w:val="0096423B"/>
    <w:rsid w:val="0096425E"/>
    <w:rsid w:val="009643AB"/>
    <w:rsid w:val="009645F1"/>
    <w:rsid w:val="0096496C"/>
    <w:rsid w:val="00964B00"/>
    <w:rsid w:val="00964BA1"/>
    <w:rsid w:val="0096575F"/>
    <w:rsid w:val="00965E21"/>
    <w:rsid w:val="00965E5D"/>
    <w:rsid w:val="009662FB"/>
    <w:rsid w:val="009667CC"/>
    <w:rsid w:val="0096697E"/>
    <w:rsid w:val="00966BC8"/>
    <w:rsid w:val="00966CE4"/>
    <w:rsid w:val="00966E2C"/>
    <w:rsid w:val="00967503"/>
    <w:rsid w:val="009675E4"/>
    <w:rsid w:val="00967D66"/>
    <w:rsid w:val="00970445"/>
    <w:rsid w:val="00970570"/>
    <w:rsid w:val="0097074F"/>
    <w:rsid w:val="009717E6"/>
    <w:rsid w:val="0097255B"/>
    <w:rsid w:val="00972745"/>
    <w:rsid w:val="00972AEC"/>
    <w:rsid w:val="0097315C"/>
    <w:rsid w:val="00973550"/>
    <w:rsid w:val="00973590"/>
    <w:rsid w:val="00973DC1"/>
    <w:rsid w:val="009742B1"/>
    <w:rsid w:val="00974470"/>
    <w:rsid w:val="009745BF"/>
    <w:rsid w:val="00974833"/>
    <w:rsid w:val="00974BD2"/>
    <w:rsid w:val="00975299"/>
    <w:rsid w:val="0097568E"/>
    <w:rsid w:val="0097594B"/>
    <w:rsid w:val="00975AD1"/>
    <w:rsid w:val="00975EAB"/>
    <w:rsid w:val="00975EDC"/>
    <w:rsid w:val="009761E6"/>
    <w:rsid w:val="0097630D"/>
    <w:rsid w:val="0097650B"/>
    <w:rsid w:val="00976A88"/>
    <w:rsid w:val="00976C1B"/>
    <w:rsid w:val="00976C20"/>
    <w:rsid w:val="00976C6D"/>
    <w:rsid w:val="00976D4D"/>
    <w:rsid w:val="00976E15"/>
    <w:rsid w:val="00977354"/>
    <w:rsid w:val="00977669"/>
    <w:rsid w:val="00977EC2"/>
    <w:rsid w:val="00977F81"/>
    <w:rsid w:val="00977F8A"/>
    <w:rsid w:val="00980A48"/>
    <w:rsid w:val="00980C57"/>
    <w:rsid w:val="00980E70"/>
    <w:rsid w:val="00980EE6"/>
    <w:rsid w:val="0098123F"/>
    <w:rsid w:val="00981495"/>
    <w:rsid w:val="00981647"/>
    <w:rsid w:val="0098177B"/>
    <w:rsid w:val="00981A92"/>
    <w:rsid w:val="00981B97"/>
    <w:rsid w:val="00981CF5"/>
    <w:rsid w:val="00982468"/>
    <w:rsid w:val="009828AB"/>
    <w:rsid w:val="00983105"/>
    <w:rsid w:val="009832BB"/>
    <w:rsid w:val="009834BB"/>
    <w:rsid w:val="00983608"/>
    <w:rsid w:val="00983FDA"/>
    <w:rsid w:val="00984349"/>
    <w:rsid w:val="009844FD"/>
    <w:rsid w:val="00984845"/>
    <w:rsid w:val="00984E04"/>
    <w:rsid w:val="00985948"/>
    <w:rsid w:val="00985B43"/>
    <w:rsid w:val="00985EFD"/>
    <w:rsid w:val="00985FA5"/>
    <w:rsid w:val="0098604A"/>
    <w:rsid w:val="0098636F"/>
    <w:rsid w:val="00986702"/>
    <w:rsid w:val="00986AC0"/>
    <w:rsid w:val="00986D94"/>
    <w:rsid w:val="009872FE"/>
    <w:rsid w:val="009873D5"/>
    <w:rsid w:val="009874FA"/>
    <w:rsid w:val="00987D2E"/>
    <w:rsid w:val="00987D62"/>
    <w:rsid w:val="00987E91"/>
    <w:rsid w:val="009905DA"/>
    <w:rsid w:val="00990611"/>
    <w:rsid w:val="0099086C"/>
    <w:rsid w:val="009908F5"/>
    <w:rsid w:val="00990A86"/>
    <w:rsid w:val="00990CEB"/>
    <w:rsid w:val="00990FC9"/>
    <w:rsid w:val="00990FE2"/>
    <w:rsid w:val="0099163F"/>
    <w:rsid w:val="0099178C"/>
    <w:rsid w:val="0099185D"/>
    <w:rsid w:val="00991DBC"/>
    <w:rsid w:val="00991E22"/>
    <w:rsid w:val="00991FF8"/>
    <w:rsid w:val="00992435"/>
    <w:rsid w:val="009924A1"/>
    <w:rsid w:val="00992BE9"/>
    <w:rsid w:val="00992D7A"/>
    <w:rsid w:val="009934F2"/>
    <w:rsid w:val="00993737"/>
    <w:rsid w:val="00993A89"/>
    <w:rsid w:val="00993F8D"/>
    <w:rsid w:val="009950E1"/>
    <w:rsid w:val="00995223"/>
    <w:rsid w:val="0099568A"/>
    <w:rsid w:val="00995B54"/>
    <w:rsid w:val="00995FA0"/>
    <w:rsid w:val="00995FCD"/>
    <w:rsid w:val="00996191"/>
    <w:rsid w:val="00996357"/>
    <w:rsid w:val="009967EB"/>
    <w:rsid w:val="009971F4"/>
    <w:rsid w:val="00997CCB"/>
    <w:rsid w:val="00997DE2"/>
    <w:rsid w:val="009A005C"/>
    <w:rsid w:val="009A1079"/>
    <w:rsid w:val="009A10B7"/>
    <w:rsid w:val="009A19E0"/>
    <w:rsid w:val="009A1B10"/>
    <w:rsid w:val="009A1D3D"/>
    <w:rsid w:val="009A20F7"/>
    <w:rsid w:val="009A23CA"/>
    <w:rsid w:val="009A2F9F"/>
    <w:rsid w:val="009A364C"/>
    <w:rsid w:val="009A4885"/>
    <w:rsid w:val="009A4DE7"/>
    <w:rsid w:val="009A4DF5"/>
    <w:rsid w:val="009A525D"/>
    <w:rsid w:val="009A53EA"/>
    <w:rsid w:val="009A5483"/>
    <w:rsid w:val="009A581B"/>
    <w:rsid w:val="009A5D80"/>
    <w:rsid w:val="009A5FC0"/>
    <w:rsid w:val="009A7005"/>
    <w:rsid w:val="009A70D1"/>
    <w:rsid w:val="009A714B"/>
    <w:rsid w:val="009A7818"/>
    <w:rsid w:val="009A7A29"/>
    <w:rsid w:val="009A7DB7"/>
    <w:rsid w:val="009A7F8A"/>
    <w:rsid w:val="009B00E4"/>
    <w:rsid w:val="009B09FB"/>
    <w:rsid w:val="009B0A01"/>
    <w:rsid w:val="009B0C34"/>
    <w:rsid w:val="009B10D5"/>
    <w:rsid w:val="009B111B"/>
    <w:rsid w:val="009B12CC"/>
    <w:rsid w:val="009B1C84"/>
    <w:rsid w:val="009B1D29"/>
    <w:rsid w:val="009B2360"/>
    <w:rsid w:val="009B280A"/>
    <w:rsid w:val="009B280B"/>
    <w:rsid w:val="009B28EA"/>
    <w:rsid w:val="009B2B7F"/>
    <w:rsid w:val="009B2DDB"/>
    <w:rsid w:val="009B2F41"/>
    <w:rsid w:val="009B3182"/>
    <w:rsid w:val="009B33B8"/>
    <w:rsid w:val="009B3482"/>
    <w:rsid w:val="009B360F"/>
    <w:rsid w:val="009B3ACC"/>
    <w:rsid w:val="009B3D25"/>
    <w:rsid w:val="009B3E7D"/>
    <w:rsid w:val="009B4126"/>
    <w:rsid w:val="009B4225"/>
    <w:rsid w:val="009B4336"/>
    <w:rsid w:val="009B4786"/>
    <w:rsid w:val="009B4BD2"/>
    <w:rsid w:val="009B5621"/>
    <w:rsid w:val="009B60B2"/>
    <w:rsid w:val="009B65A0"/>
    <w:rsid w:val="009B65BB"/>
    <w:rsid w:val="009B69C0"/>
    <w:rsid w:val="009B79B0"/>
    <w:rsid w:val="009B7E59"/>
    <w:rsid w:val="009C01B5"/>
    <w:rsid w:val="009C03C1"/>
    <w:rsid w:val="009C050F"/>
    <w:rsid w:val="009C05FE"/>
    <w:rsid w:val="009C0720"/>
    <w:rsid w:val="009C0AAC"/>
    <w:rsid w:val="009C0C97"/>
    <w:rsid w:val="009C17D3"/>
    <w:rsid w:val="009C1DB6"/>
    <w:rsid w:val="009C1FB3"/>
    <w:rsid w:val="009C2037"/>
    <w:rsid w:val="009C2216"/>
    <w:rsid w:val="009C266C"/>
    <w:rsid w:val="009C282B"/>
    <w:rsid w:val="009C2F4F"/>
    <w:rsid w:val="009C3111"/>
    <w:rsid w:val="009C3267"/>
    <w:rsid w:val="009C34E0"/>
    <w:rsid w:val="009C36CD"/>
    <w:rsid w:val="009C3B15"/>
    <w:rsid w:val="009C3E79"/>
    <w:rsid w:val="009C4A10"/>
    <w:rsid w:val="009C4B26"/>
    <w:rsid w:val="009C4B66"/>
    <w:rsid w:val="009C4DF1"/>
    <w:rsid w:val="009C4FB4"/>
    <w:rsid w:val="009C5352"/>
    <w:rsid w:val="009C5397"/>
    <w:rsid w:val="009C5852"/>
    <w:rsid w:val="009C5AFE"/>
    <w:rsid w:val="009C5F85"/>
    <w:rsid w:val="009C61AD"/>
    <w:rsid w:val="009C6420"/>
    <w:rsid w:val="009C643B"/>
    <w:rsid w:val="009C7423"/>
    <w:rsid w:val="009C795A"/>
    <w:rsid w:val="009C798D"/>
    <w:rsid w:val="009C7A23"/>
    <w:rsid w:val="009C7A7A"/>
    <w:rsid w:val="009C7AF2"/>
    <w:rsid w:val="009D0208"/>
    <w:rsid w:val="009D03D1"/>
    <w:rsid w:val="009D04AC"/>
    <w:rsid w:val="009D0617"/>
    <w:rsid w:val="009D1280"/>
    <w:rsid w:val="009D13B6"/>
    <w:rsid w:val="009D15DD"/>
    <w:rsid w:val="009D1691"/>
    <w:rsid w:val="009D1A8E"/>
    <w:rsid w:val="009D1DCE"/>
    <w:rsid w:val="009D2687"/>
    <w:rsid w:val="009D287D"/>
    <w:rsid w:val="009D2C76"/>
    <w:rsid w:val="009D2DB2"/>
    <w:rsid w:val="009D30C4"/>
    <w:rsid w:val="009D310E"/>
    <w:rsid w:val="009D3B16"/>
    <w:rsid w:val="009D3C3E"/>
    <w:rsid w:val="009D3D96"/>
    <w:rsid w:val="009D477F"/>
    <w:rsid w:val="009D495A"/>
    <w:rsid w:val="009D4962"/>
    <w:rsid w:val="009D49C6"/>
    <w:rsid w:val="009D4D5B"/>
    <w:rsid w:val="009D4EE8"/>
    <w:rsid w:val="009D5008"/>
    <w:rsid w:val="009D502E"/>
    <w:rsid w:val="009D52DF"/>
    <w:rsid w:val="009D5A93"/>
    <w:rsid w:val="009D6655"/>
    <w:rsid w:val="009D6701"/>
    <w:rsid w:val="009D7BCD"/>
    <w:rsid w:val="009D7F68"/>
    <w:rsid w:val="009E0466"/>
    <w:rsid w:val="009E1554"/>
    <w:rsid w:val="009E209C"/>
    <w:rsid w:val="009E20BD"/>
    <w:rsid w:val="009E21E0"/>
    <w:rsid w:val="009E234C"/>
    <w:rsid w:val="009E25F8"/>
    <w:rsid w:val="009E28C3"/>
    <w:rsid w:val="009E3098"/>
    <w:rsid w:val="009E313A"/>
    <w:rsid w:val="009E3211"/>
    <w:rsid w:val="009E3508"/>
    <w:rsid w:val="009E3673"/>
    <w:rsid w:val="009E394C"/>
    <w:rsid w:val="009E3A10"/>
    <w:rsid w:val="009E3CCC"/>
    <w:rsid w:val="009E3D39"/>
    <w:rsid w:val="009E48B1"/>
    <w:rsid w:val="009E4BEE"/>
    <w:rsid w:val="009E509F"/>
    <w:rsid w:val="009E53D9"/>
    <w:rsid w:val="009E5E5B"/>
    <w:rsid w:val="009E67D4"/>
    <w:rsid w:val="009E6CF3"/>
    <w:rsid w:val="009E789E"/>
    <w:rsid w:val="009E7BDC"/>
    <w:rsid w:val="009E7DF3"/>
    <w:rsid w:val="009E7E38"/>
    <w:rsid w:val="009E7F0F"/>
    <w:rsid w:val="009F0250"/>
    <w:rsid w:val="009F0369"/>
    <w:rsid w:val="009F0896"/>
    <w:rsid w:val="009F0DD3"/>
    <w:rsid w:val="009F0E6C"/>
    <w:rsid w:val="009F1347"/>
    <w:rsid w:val="009F14AE"/>
    <w:rsid w:val="009F14DF"/>
    <w:rsid w:val="009F1945"/>
    <w:rsid w:val="009F19BF"/>
    <w:rsid w:val="009F1A52"/>
    <w:rsid w:val="009F1B67"/>
    <w:rsid w:val="009F24CC"/>
    <w:rsid w:val="009F2DD0"/>
    <w:rsid w:val="009F3268"/>
    <w:rsid w:val="009F40BF"/>
    <w:rsid w:val="009F40FE"/>
    <w:rsid w:val="009F4B16"/>
    <w:rsid w:val="009F4D67"/>
    <w:rsid w:val="009F5334"/>
    <w:rsid w:val="009F55C9"/>
    <w:rsid w:val="009F5680"/>
    <w:rsid w:val="009F5762"/>
    <w:rsid w:val="009F58B6"/>
    <w:rsid w:val="009F5E6E"/>
    <w:rsid w:val="009F6036"/>
    <w:rsid w:val="009F61CE"/>
    <w:rsid w:val="009F68A8"/>
    <w:rsid w:val="009F69B8"/>
    <w:rsid w:val="009F6CDA"/>
    <w:rsid w:val="009F708A"/>
    <w:rsid w:val="009F72DE"/>
    <w:rsid w:val="009F7B5E"/>
    <w:rsid w:val="009F7C8F"/>
    <w:rsid w:val="009F7F33"/>
    <w:rsid w:val="00A001B2"/>
    <w:rsid w:val="00A0078B"/>
    <w:rsid w:val="00A00871"/>
    <w:rsid w:val="00A00DE7"/>
    <w:rsid w:val="00A0164D"/>
    <w:rsid w:val="00A0174B"/>
    <w:rsid w:val="00A01A30"/>
    <w:rsid w:val="00A01ED2"/>
    <w:rsid w:val="00A0213C"/>
    <w:rsid w:val="00A02260"/>
    <w:rsid w:val="00A02746"/>
    <w:rsid w:val="00A02968"/>
    <w:rsid w:val="00A02AC5"/>
    <w:rsid w:val="00A02BF9"/>
    <w:rsid w:val="00A02EE6"/>
    <w:rsid w:val="00A0381F"/>
    <w:rsid w:val="00A038F2"/>
    <w:rsid w:val="00A03E23"/>
    <w:rsid w:val="00A04836"/>
    <w:rsid w:val="00A04EF5"/>
    <w:rsid w:val="00A055B5"/>
    <w:rsid w:val="00A060AE"/>
    <w:rsid w:val="00A06631"/>
    <w:rsid w:val="00A06859"/>
    <w:rsid w:val="00A06E98"/>
    <w:rsid w:val="00A0718A"/>
    <w:rsid w:val="00A07812"/>
    <w:rsid w:val="00A07A0F"/>
    <w:rsid w:val="00A07A96"/>
    <w:rsid w:val="00A07F49"/>
    <w:rsid w:val="00A10536"/>
    <w:rsid w:val="00A107E8"/>
    <w:rsid w:val="00A10C0B"/>
    <w:rsid w:val="00A10D08"/>
    <w:rsid w:val="00A10D99"/>
    <w:rsid w:val="00A1135C"/>
    <w:rsid w:val="00A1142B"/>
    <w:rsid w:val="00A11497"/>
    <w:rsid w:val="00A11BDB"/>
    <w:rsid w:val="00A12766"/>
    <w:rsid w:val="00A1280C"/>
    <w:rsid w:val="00A12CB0"/>
    <w:rsid w:val="00A12CBF"/>
    <w:rsid w:val="00A12F89"/>
    <w:rsid w:val="00A13B75"/>
    <w:rsid w:val="00A13C1E"/>
    <w:rsid w:val="00A14E1D"/>
    <w:rsid w:val="00A1502E"/>
    <w:rsid w:val="00A152E1"/>
    <w:rsid w:val="00A15731"/>
    <w:rsid w:val="00A15DD7"/>
    <w:rsid w:val="00A15E61"/>
    <w:rsid w:val="00A161DE"/>
    <w:rsid w:val="00A1637E"/>
    <w:rsid w:val="00A163D4"/>
    <w:rsid w:val="00A16550"/>
    <w:rsid w:val="00A175FC"/>
    <w:rsid w:val="00A2004D"/>
    <w:rsid w:val="00A20A36"/>
    <w:rsid w:val="00A2144C"/>
    <w:rsid w:val="00A21745"/>
    <w:rsid w:val="00A21817"/>
    <w:rsid w:val="00A21B97"/>
    <w:rsid w:val="00A221A0"/>
    <w:rsid w:val="00A2278F"/>
    <w:rsid w:val="00A2287E"/>
    <w:rsid w:val="00A22B79"/>
    <w:rsid w:val="00A230F2"/>
    <w:rsid w:val="00A23922"/>
    <w:rsid w:val="00A24336"/>
    <w:rsid w:val="00A2465F"/>
    <w:rsid w:val="00A246F6"/>
    <w:rsid w:val="00A2479B"/>
    <w:rsid w:val="00A2495E"/>
    <w:rsid w:val="00A24C8A"/>
    <w:rsid w:val="00A24F78"/>
    <w:rsid w:val="00A25062"/>
    <w:rsid w:val="00A25AAB"/>
    <w:rsid w:val="00A26231"/>
    <w:rsid w:val="00A264BF"/>
    <w:rsid w:val="00A265E2"/>
    <w:rsid w:val="00A26920"/>
    <w:rsid w:val="00A26C55"/>
    <w:rsid w:val="00A27065"/>
    <w:rsid w:val="00A270B6"/>
    <w:rsid w:val="00A2723D"/>
    <w:rsid w:val="00A275AE"/>
    <w:rsid w:val="00A27642"/>
    <w:rsid w:val="00A2793E"/>
    <w:rsid w:val="00A279DE"/>
    <w:rsid w:val="00A27B3A"/>
    <w:rsid w:val="00A27E47"/>
    <w:rsid w:val="00A27F16"/>
    <w:rsid w:val="00A27F3D"/>
    <w:rsid w:val="00A30002"/>
    <w:rsid w:val="00A3072B"/>
    <w:rsid w:val="00A30C21"/>
    <w:rsid w:val="00A31868"/>
    <w:rsid w:val="00A32151"/>
    <w:rsid w:val="00A323E0"/>
    <w:rsid w:val="00A32441"/>
    <w:rsid w:val="00A32475"/>
    <w:rsid w:val="00A32E1A"/>
    <w:rsid w:val="00A338D0"/>
    <w:rsid w:val="00A33CFC"/>
    <w:rsid w:val="00A33FBB"/>
    <w:rsid w:val="00A34693"/>
    <w:rsid w:val="00A348A5"/>
    <w:rsid w:val="00A34C6D"/>
    <w:rsid w:val="00A354CA"/>
    <w:rsid w:val="00A35C7D"/>
    <w:rsid w:val="00A366D3"/>
    <w:rsid w:val="00A36980"/>
    <w:rsid w:val="00A36A34"/>
    <w:rsid w:val="00A36A7D"/>
    <w:rsid w:val="00A3752B"/>
    <w:rsid w:val="00A37850"/>
    <w:rsid w:val="00A37D74"/>
    <w:rsid w:val="00A37F18"/>
    <w:rsid w:val="00A40492"/>
    <w:rsid w:val="00A408C5"/>
    <w:rsid w:val="00A409F1"/>
    <w:rsid w:val="00A40CCD"/>
    <w:rsid w:val="00A40DEA"/>
    <w:rsid w:val="00A40FC4"/>
    <w:rsid w:val="00A4158A"/>
    <w:rsid w:val="00A4168D"/>
    <w:rsid w:val="00A41F71"/>
    <w:rsid w:val="00A42A0A"/>
    <w:rsid w:val="00A4308A"/>
    <w:rsid w:val="00A43FAA"/>
    <w:rsid w:val="00A43FEC"/>
    <w:rsid w:val="00A44139"/>
    <w:rsid w:val="00A44763"/>
    <w:rsid w:val="00A44E8D"/>
    <w:rsid w:val="00A45671"/>
    <w:rsid w:val="00A457AF"/>
    <w:rsid w:val="00A45C3E"/>
    <w:rsid w:val="00A46016"/>
    <w:rsid w:val="00A46572"/>
    <w:rsid w:val="00A47091"/>
    <w:rsid w:val="00A4712F"/>
    <w:rsid w:val="00A4762A"/>
    <w:rsid w:val="00A476B5"/>
    <w:rsid w:val="00A47BE1"/>
    <w:rsid w:val="00A47E42"/>
    <w:rsid w:val="00A47F41"/>
    <w:rsid w:val="00A5041A"/>
    <w:rsid w:val="00A50761"/>
    <w:rsid w:val="00A5091B"/>
    <w:rsid w:val="00A50B21"/>
    <w:rsid w:val="00A50FEF"/>
    <w:rsid w:val="00A5121D"/>
    <w:rsid w:val="00A514BE"/>
    <w:rsid w:val="00A51A67"/>
    <w:rsid w:val="00A52301"/>
    <w:rsid w:val="00A5254C"/>
    <w:rsid w:val="00A52615"/>
    <w:rsid w:val="00A52864"/>
    <w:rsid w:val="00A52B0C"/>
    <w:rsid w:val="00A52FF9"/>
    <w:rsid w:val="00A533BB"/>
    <w:rsid w:val="00A53E79"/>
    <w:rsid w:val="00A544E6"/>
    <w:rsid w:val="00A54E1E"/>
    <w:rsid w:val="00A55059"/>
    <w:rsid w:val="00A55128"/>
    <w:rsid w:val="00A55334"/>
    <w:rsid w:val="00A55426"/>
    <w:rsid w:val="00A557A1"/>
    <w:rsid w:val="00A5594C"/>
    <w:rsid w:val="00A55A12"/>
    <w:rsid w:val="00A56085"/>
    <w:rsid w:val="00A560AA"/>
    <w:rsid w:val="00A564AB"/>
    <w:rsid w:val="00A568B7"/>
    <w:rsid w:val="00A5692B"/>
    <w:rsid w:val="00A56E4F"/>
    <w:rsid w:val="00A56E9D"/>
    <w:rsid w:val="00A5750F"/>
    <w:rsid w:val="00A6082B"/>
    <w:rsid w:val="00A609D0"/>
    <w:rsid w:val="00A609F1"/>
    <w:rsid w:val="00A60A34"/>
    <w:rsid w:val="00A60C8E"/>
    <w:rsid w:val="00A60D73"/>
    <w:rsid w:val="00A6127D"/>
    <w:rsid w:val="00A618B8"/>
    <w:rsid w:val="00A6194F"/>
    <w:rsid w:val="00A61C4B"/>
    <w:rsid w:val="00A61DDF"/>
    <w:rsid w:val="00A61E84"/>
    <w:rsid w:val="00A62273"/>
    <w:rsid w:val="00A622DF"/>
    <w:rsid w:val="00A6262A"/>
    <w:rsid w:val="00A628EC"/>
    <w:rsid w:val="00A62C40"/>
    <w:rsid w:val="00A62D68"/>
    <w:rsid w:val="00A62F4D"/>
    <w:rsid w:val="00A639D9"/>
    <w:rsid w:val="00A63B64"/>
    <w:rsid w:val="00A64129"/>
    <w:rsid w:val="00A64395"/>
    <w:rsid w:val="00A6444A"/>
    <w:rsid w:val="00A64E4F"/>
    <w:rsid w:val="00A64F47"/>
    <w:rsid w:val="00A6568F"/>
    <w:rsid w:val="00A65EDF"/>
    <w:rsid w:val="00A65F20"/>
    <w:rsid w:val="00A66073"/>
    <w:rsid w:val="00A66BB8"/>
    <w:rsid w:val="00A67593"/>
    <w:rsid w:val="00A6789F"/>
    <w:rsid w:val="00A67EDB"/>
    <w:rsid w:val="00A67FFA"/>
    <w:rsid w:val="00A704F6"/>
    <w:rsid w:val="00A7059C"/>
    <w:rsid w:val="00A70E6E"/>
    <w:rsid w:val="00A7112A"/>
    <w:rsid w:val="00A711B9"/>
    <w:rsid w:val="00A7126D"/>
    <w:rsid w:val="00A71E2B"/>
    <w:rsid w:val="00A7269C"/>
    <w:rsid w:val="00A72742"/>
    <w:rsid w:val="00A729BE"/>
    <w:rsid w:val="00A72B66"/>
    <w:rsid w:val="00A72D70"/>
    <w:rsid w:val="00A73357"/>
    <w:rsid w:val="00A7348D"/>
    <w:rsid w:val="00A73957"/>
    <w:rsid w:val="00A73ABD"/>
    <w:rsid w:val="00A73DD4"/>
    <w:rsid w:val="00A74F27"/>
    <w:rsid w:val="00A75094"/>
    <w:rsid w:val="00A75562"/>
    <w:rsid w:val="00A75E0E"/>
    <w:rsid w:val="00A763D0"/>
    <w:rsid w:val="00A7673F"/>
    <w:rsid w:val="00A76773"/>
    <w:rsid w:val="00A7677D"/>
    <w:rsid w:val="00A7687D"/>
    <w:rsid w:val="00A772ED"/>
    <w:rsid w:val="00A77467"/>
    <w:rsid w:val="00A77507"/>
    <w:rsid w:val="00A80256"/>
    <w:rsid w:val="00A8047D"/>
    <w:rsid w:val="00A804B9"/>
    <w:rsid w:val="00A8086B"/>
    <w:rsid w:val="00A80A0D"/>
    <w:rsid w:val="00A80DA0"/>
    <w:rsid w:val="00A814CD"/>
    <w:rsid w:val="00A819E1"/>
    <w:rsid w:val="00A82051"/>
    <w:rsid w:val="00A82227"/>
    <w:rsid w:val="00A82744"/>
    <w:rsid w:val="00A828B8"/>
    <w:rsid w:val="00A82AD8"/>
    <w:rsid w:val="00A82B77"/>
    <w:rsid w:val="00A82BF4"/>
    <w:rsid w:val="00A83444"/>
    <w:rsid w:val="00A837EC"/>
    <w:rsid w:val="00A83CB0"/>
    <w:rsid w:val="00A84184"/>
    <w:rsid w:val="00A84555"/>
    <w:rsid w:val="00A84AF1"/>
    <w:rsid w:val="00A84F65"/>
    <w:rsid w:val="00A85236"/>
    <w:rsid w:val="00A85B6E"/>
    <w:rsid w:val="00A86502"/>
    <w:rsid w:val="00A872B6"/>
    <w:rsid w:val="00A874E1"/>
    <w:rsid w:val="00A87627"/>
    <w:rsid w:val="00A905E7"/>
    <w:rsid w:val="00A9093F"/>
    <w:rsid w:val="00A90B1C"/>
    <w:rsid w:val="00A90CCD"/>
    <w:rsid w:val="00A90EF7"/>
    <w:rsid w:val="00A90F81"/>
    <w:rsid w:val="00A91321"/>
    <w:rsid w:val="00A91A39"/>
    <w:rsid w:val="00A91A54"/>
    <w:rsid w:val="00A91B30"/>
    <w:rsid w:val="00A91C3B"/>
    <w:rsid w:val="00A9216A"/>
    <w:rsid w:val="00A92B2F"/>
    <w:rsid w:val="00A92CB5"/>
    <w:rsid w:val="00A93463"/>
    <w:rsid w:val="00A93969"/>
    <w:rsid w:val="00A93ADC"/>
    <w:rsid w:val="00A93B2C"/>
    <w:rsid w:val="00A93B66"/>
    <w:rsid w:val="00A93BA8"/>
    <w:rsid w:val="00A93BB4"/>
    <w:rsid w:val="00A93CAF"/>
    <w:rsid w:val="00A93EBB"/>
    <w:rsid w:val="00A93EF4"/>
    <w:rsid w:val="00A94383"/>
    <w:rsid w:val="00A94900"/>
    <w:rsid w:val="00A94E45"/>
    <w:rsid w:val="00A952C6"/>
    <w:rsid w:val="00A95767"/>
    <w:rsid w:val="00A9585B"/>
    <w:rsid w:val="00A96314"/>
    <w:rsid w:val="00A9637B"/>
    <w:rsid w:val="00A96458"/>
    <w:rsid w:val="00A966C3"/>
    <w:rsid w:val="00A969AB"/>
    <w:rsid w:val="00A96B43"/>
    <w:rsid w:val="00A96DC5"/>
    <w:rsid w:val="00A97789"/>
    <w:rsid w:val="00A97876"/>
    <w:rsid w:val="00A9789A"/>
    <w:rsid w:val="00A97B1B"/>
    <w:rsid w:val="00A97FF8"/>
    <w:rsid w:val="00AA074F"/>
    <w:rsid w:val="00AA0858"/>
    <w:rsid w:val="00AA09B7"/>
    <w:rsid w:val="00AA0DBD"/>
    <w:rsid w:val="00AA0DDF"/>
    <w:rsid w:val="00AA1217"/>
    <w:rsid w:val="00AA16BF"/>
    <w:rsid w:val="00AA1804"/>
    <w:rsid w:val="00AA22D9"/>
    <w:rsid w:val="00AA277E"/>
    <w:rsid w:val="00AA2C52"/>
    <w:rsid w:val="00AA2F0A"/>
    <w:rsid w:val="00AA3B81"/>
    <w:rsid w:val="00AA3E72"/>
    <w:rsid w:val="00AA4303"/>
    <w:rsid w:val="00AA4365"/>
    <w:rsid w:val="00AA4570"/>
    <w:rsid w:val="00AA4905"/>
    <w:rsid w:val="00AA5172"/>
    <w:rsid w:val="00AA527C"/>
    <w:rsid w:val="00AA52E4"/>
    <w:rsid w:val="00AA54EB"/>
    <w:rsid w:val="00AA57E7"/>
    <w:rsid w:val="00AA5DBF"/>
    <w:rsid w:val="00AA5DD0"/>
    <w:rsid w:val="00AA6A1E"/>
    <w:rsid w:val="00AA6B82"/>
    <w:rsid w:val="00AA7451"/>
    <w:rsid w:val="00AA7517"/>
    <w:rsid w:val="00AA7543"/>
    <w:rsid w:val="00AA7643"/>
    <w:rsid w:val="00AA7A42"/>
    <w:rsid w:val="00AA7B3E"/>
    <w:rsid w:val="00AB0173"/>
    <w:rsid w:val="00AB0EE2"/>
    <w:rsid w:val="00AB1572"/>
    <w:rsid w:val="00AB183C"/>
    <w:rsid w:val="00AB1CA4"/>
    <w:rsid w:val="00AB1F02"/>
    <w:rsid w:val="00AB1F08"/>
    <w:rsid w:val="00AB1F23"/>
    <w:rsid w:val="00AB2324"/>
    <w:rsid w:val="00AB2514"/>
    <w:rsid w:val="00AB2F77"/>
    <w:rsid w:val="00AB3013"/>
    <w:rsid w:val="00AB3697"/>
    <w:rsid w:val="00AB430B"/>
    <w:rsid w:val="00AB4387"/>
    <w:rsid w:val="00AB4451"/>
    <w:rsid w:val="00AB48C9"/>
    <w:rsid w:val="00AB4A55"/>
    <w:rsid w:val="00AB4CB9"/>
    <w:rsid w:val="00AB57A6"/>
    <w:rsid w:val="00AB5C8C"/>
    <w:rsid w:val="00AB6184"/>
    <w:rsid w:val="00AB62F4"/>
    <w:rsid w:val="00AB673C"/>
    <w:rsid w:val="00AB673F"/>
    <w:rsid w:val="00AC0DA5"/>
    <w:rsid w:val="00AC0F41"/>
    <w:rsid w:val="00AC0F94"/>
    <w:rsid w:val="00AC16AF"/>
    <w:rsid w:val="00AC237C"/>
    <w:rsid w:val="00AC240D"/>
    <w:rsid w:val="00AC28DA"/>
    <w:rsid w:val="00AC2F41"/>
    <w:rsid w:val="00AC3057"/>
    <w:rsid w:val="00AC34AB"/>
    <w:rsid w:val="00AC37A5"/>
    <w:rsid w:val="00AC3B2E"/>
    <w:rsid w:val="00AC485F"/>
    <w:rsid w:val="00AC486A"/>
    <w:rsid w:val="00AC4D6F"/>
    <w:rsid w:val="00AC4E97"/>
    <w:rsid w:val="00AC5B2E"/>
    <w:rsid w:val="00AC6604"/>
    <w:rsid w:val="00AC691E"/>
    <w:rsid w:val="00AC6DDA"/>
    <w:rsid w:val="00AC6DFC"/>
    <w:rsid w:val="00AC75AB"/>
    <w:rsid w:val="00AC7612"/>
    <w:rsid w:val="00AC7F73"/>
    <w:rsid w:val="00AD01D8"/>
    <w:rsid w:val="00AD01F3"/>
    <w:rsid w:val="00AD0287"/>
    <w:rsid w:val="00AD0354"/>
    <w:rsid w:val="00AD04D8"/>
    <w:rsid w:val="00AD0747"/>
    <w:rsid w:val="00AD0BDC"/>
    <w:rsid w:val="00AD0D85"/>
    <w:rsid w:val="00AD105C"/>
    <w:rsid w:val="00AD106F"/>
    <w:rsid w:val="00AD181B"/>
    <w:rsid w:val="00AD1B36"/>
    <w:rsid w:val="00AD20D2"/>
    <w:rsid w:val="00AD2851"/>
    <w:rsid w:val="00AD32E0"/>
    <w:rsid w:val="00AD3589"/>
    <w:rsid w:val="00AD3C00"/>
    <w:rsid w:val="00AD4449"/>
    <w:rsid w:val="00AD445A"/>
    <w:rsid w:val="00AD475A"/>
    <w:rsid w:val="00AD4B0B"/>
    <w:rsid w:val="00AD5397"/>
    <w:rsid w:val="00AD53C0"/>
    <w:rsid w:val="00AD5455"/>
    <w:rsid w:val="00AD59FA"/>
    <w:rsid w:val="00AD68A5"/>
    <w:rsid w:val="00AD6A18"/>
    <w:rsid w:val="00AD7390"/>
    <w:rsid w:val="00AD795C"/>
    <w:rsid w:val="00AD7B29"/>
    <w:rsid w:val="00AD7E51"/>
    <w:rsid w:val="00AE01FE"/>
    <w:rsid w:val="00AE03B1"/>
    <w:rsid w:val="00AE0948"/>
    <w:rsid w:val="00AE16D4"/>
    <w:rsid w:val="00AE180A"/>
    <w:rsid w:val="00AE1905"/>
    <w:rsid w:val="00AE2379"/>
    <w:rsid w:val="00AE2949"/>
    <w:rsid w:val="00AE2A47"/>
    <w:rsid w:val="00AE2E6A"/>
    <w:rsid w:val="00AE31E1"/>
    <w:rsid w:val="00AE3363"/>
    <w:rsid w:val="00AE3D9C"/>
    <w:rsid w:val="00AE41EF"/>
    <w:rsid w:val="00AE4390"/>
    <w:rsid w:val="00AE490E"/>
    <w:rsid w:val="00AE4D18"/>
    <w:rsid w:val="00AE52AC"/>
    <w:rsid w:val="00AE5476"/>
    <w:rsid w:val="00AE59FE"/>
    <w:rsid w:val="00AE5A84"/>
    <w:rsid w:val="00AE5BF7"/>
    <w:rsid w:val="00AE5FD4"/>
    <w:rsid w:val="00AE623C"/>
    <w:rsid w:val="00AE6AAD"/>
    <w:rsid w:val="00AE6E10"/>
    <w:rsid w:val="00AE7461"/>
    <w:rsid w:val="00AE7823"/>
    <w:rsid w:val="00AE7F0A"/>
    <w:rsid w:val="00AF0009"/>
    <w:rsid w:val="00AF035A"/>
    <w:rsid w:val="00AF0614"/>
    <w:rsid w:val="00AF13B7"/>
    <w:rsid w:val="00AF15FD"/>
    <w:rsid w:val="00AF1C3B"/>
    <w:rsid w:val="00AF236C"/>
    <w:rsid w:val="00AF2EAE"/>
    <w:rsid w:val="00AF3177"/>
    <w:rsid w:val="00AF351D"/>
    <w:rsid w:val="00AF3542"/>
    <w:rsid w:val="00AF4029"/>
    <w:rsid w:val="00AF4107"/>
    <w:rsid w:val="00AF446C"/>
    <w:rsid w:val="00AF4543"/>
    <w:rsid w:val="00AF474E"/>
    <w:rsid w:val="00AF496E"/>
    <w:rsid w:val="00AF4E34"/>
    <w:rsid w:val="00AF567B"/>
    <w:rsid w:val="00AF568D"/>
    <w:rsid w:val="00AF697B"/>
    <w:rsid w:val="00AF6BCB"/>
    <w:rsid w:val="00AF6F49"/>
    <w:rsid w:val="00AF77DB"/>
    <w:rsid w:val="00B0010F"/>
    <w:rsid w:val="00B00462"/>
    <w:rsid w:val="00B00511"/>
    <w:rsid w:val="00B00547"/>
    <w:rsid w:val="00B00D23"/>
    <w:rsid w:val="00B014BA"/>
    <w:rsid w:val="00B01A1C"/>
    <w:rsid w:val="00B02244"/>
    <w:rsid w:val="00B023EE"/>
    <w:rsid w:val="00B03416"/>
    <w:rsid w:val="00B0354D"/>
    <w:rsid w:val="00B03C44"/>
    <w:rsid w:val="00B040C0"/>
    <w:rsid w:val="00B04AC7"/>
    <w:rsid w:val="00B04E1F"/>
    <w:rsid w:val="00B05486"/>
    <w:rsid w:val="00B05C35"/>
    <w:rsid w:val="00B05FF0"/>
    <w:rsid w:val="00B0613E"/>
    <w:rsid w:val="00B0618A"/>
    <w:rsid w:val="00B067E3"/>
    <w:rsid w:val="00B06C09"/>
    <w:rsid w:val="00B06C19"/>
    <w:rsid w:val="00B06D74"/>
    <w:rsid w:val="00B07C05"/>
    <w:rsid w:val="00B07E0A"/>
    <w:rsid w:val="00B0C665"/>
    <w:rsid w:val="00B100AA"/>
    <w:rsid w:val="00B10610"/>
    <w:rsid w:val="00B10B9F"/>
    <w:rsid w:val="00B10C35"/>
    <w:rsid w:val="00B10D4C"/>
    <w:rsid w:val="00B10DFD"/>
    <w:rsid w:val="00B111E6"/>
    <w:rsid w:val="00B1145B"/>
    <w:rsid w:val="00B11525"/>
    <w:rsid w:val="00B115EB"/>
    <w:rsid w:val="00B11831"/>
    <w:rsid w:val="00B126A6"/>
    <w:rsid w:val="00B128BF"/>
    <w:rsid w:val="00B12C51"/>
    <w:rsid w:val="00B132A1"/>
    <w:rsid w:val="00B13359"/>
    <w:rsid w:val="00B13464"/>
    <w:rsid w:val="00B1366F"/>
    <w:rsid w:val="00B1375F"/>
    <w:rsid w:val="00B138BE"/>
    <w:rsid w:val="00B13BC0"/>
    <w:rsid w:val="00B13C5D"/>
    <w:rsid w:val="00B13D08"/>
    <w:rsid w:val="00B15006"/>
    <w:rsid w:val="00B152D4"/>
    <w:rsid w:val="00B15414"/>
    <w:rsid w:val="00B1555E"/>
    <w:rsid w:val="00B15564"/>
    <w:rsid w:val="00B159F3"/>
    <w:rsid w:val="00B15CE7"/>
    <w:rsid w:val="00B15D86"/>
    <w:rsid w:val="00B15E55"/>
    <w:rsid w:val="00B15E93"/>
    <w:rsid w:val="00B15F62"/>
    <w:rsid w:val="00B16D5E"/>
    <w:rsid w:val="00B16F60"/>
    <w:rsid w:val="00B175EB"/>
    <w:rsid w:val="00B178B4"/>
    <w:rsid w:val="00B17D21"/>
    <w:rsid w:val="00B20348"/>
    <w:rsid w:val="00B205E0"/>
    <w:rsid w:val="00B20769"/>
    <w:rsid w:val="00B20B46"/>
    <w:rsid w:val="00B21734"/>
    <w:rsid w:val="00B21752"/>
    <w:rsid w:val="00B21CB7"/>
    <w:rsid w:val="00B21D15"/>
    <w:rsid w:val="00B21E88"/>
    <w:rsid w:val="00B21EE7"/>
    <w:rsid w:val="00B22470"/>
    <w:rsid w:val="00B22729"/>
    <w:rsid w:val="00B22DC1"/>
    <w:rsid w:val="00B22E58"/>
    <w:rsid w:val="00B22EF0"/>
    <w:rsid w:val="00B23123"/>
    <w:rsid w:val="00B231BC"/>
    <w:rsid w:val="00B232E4"/>
    <w:rsid w:val="00B23463"/>
    <w:rsid w:val="00B234E5"/>
    <w:rsid w:val="00B23588"/>
    <w:rsid w:val="00B23824"/>
    <w:rsid w:val="00B23E7B"/>
    <w:rsid w:val="00B23FBE"/>
    <w:rsid w:val="00B24177"/>
    <w:rsid w:val="00B24579"/>
    <w:rsid w:val="00B246CB"/>
    <w:rsid w:val="00B2498B"/>
    <w:rsid w:val="00B249E3"/>
    <w:rsid w:val="00B253BD"/>
    <w:rsid w:val="00B2595E"/>
    <w:rsid w:val="00B25BD4"/>
    <w:rsid w:val="00B25C02"/>
    <w:rsid w:val="00B25D90"/>
    <w:rsid w:val="00B277F2"/>
    <w:rsid w:val="00B278A2"/>
    <w:rsid w:val="00B27AC4"/>
    <w:rsid w:val="00B300D3"/>
    <w:rsid w:val="00B3021E"/>
    <w:rsid w:val="00B302A5"/>
    <w:rsid w:val="00B307D2"/>
    <w:rsid w:val="00B30E8A"/>
    <w:rsid w:val="00B30F2A"/>
    <w:rsid w:val="00B31815"/>
    <w:rsid w:val="00B31A12"/>
    <w:rsid w:val="00B322FA"/>
    <w:rsid w:val="00B32486"/>
    <w:rsid w:val="00B32A16"/>
    <w:rsid w:val="00B32A3C"/>
    <w:rsid w:val="00B32DF5"/>
    <w:rsid w:val="00B33641"/>
    <w:rsid w:val="00B339B1"/>
    <w:rsid w:val="00B3416C"/>
    <w:rsid w:val="00B3426C"/>
    <w:rsid w:val="00B344F0"/>
    <w:rsid w:val="00B34697"/>
    <w:rsid w:val="00B34D74"/>
    <w:rsid w:val="00B34E58"/>
    <w:rsid w:val="00B35A7A"/>
    <w:rsid w:val="00B3606B"/>
    <w:rsid w:val="00B363E1"/>
    <w:rsid w:val="00B363F1"/>
    <w:rsid w:val="00B363F8"/>
    <w:rsid w:val="00B36402"/>
    <w:rsid w:val="00B366C5"/>
    <w:rsid w:val="00B3680F"/>
    <w:rsid w:val="00B36A05"/>
    <w:rsid w:val="00B36D8F"/>
    <w:rsid w:val="00B37510"/>
    <w:rsid w:val="00B3763B"/>
    <w:rsid w:val="00B37F2C"/>
    <w:rsid w:val="00B4001F"/>
    <w:rsid w:val="00B401EF"/>
    <w:rsid w:val="00B40265"/>
    <w:rsid w:val="00B40523"/>
    <w:rsid w:val="00B406D7"/>
    <w:rsid w:val="00B40CF8"/>
    <w:rsid w:val="00B414D5"/>
    <w:rsid w:val="00B421A9"/>
    <w:rsid w:val="00B4229E"/>
    <w:rsid w:val="00B430A0"/>
    <w:rsid w:val="00B434F7"/>
    <w:rsid w:val="00B4472D"/>
    <w:rsid w:val="00B44B37"/>
    <w:rsid w:val="00B44BCA"/>
    <w:rsid w:val="00B44E38"/>
    <w:rsid w:val="00B44E55"/>
    <w:rsid w:val="00B45206"/>
    <w:rsid w:val="00B452DD"/>
    <w:rsid w:val="00B45381"/>
    <w:rsid w:val="00B45C46"/>
    <w:rsid w:val="00B467C3"/>
    <w:rsid w:val="00B46A0A"/>
    <w:rsid w:val="00B47019"/>
    <w:rsid w:val="00B4738F"/>
    <w:rsid w:val="00B475C7"/>
    <w:rsid w:val="00B476F5"/>
    <w:rsid w:val="00B47715"/>
    <w:rsid w:val="00B509A2"/>
    <w:rsid w:val="00B5105E"/>
    <w:rsid w:val="00B510D3"/>
    <w:rsid w:val="00B51109"/>
    <w:rsid w:val="00B5196B"/>
    <w:rsid w:val="00B51A1F"/>
    <w:rsid w:val="00B52CDE"/>
    <w:rsid w:val="00B52D05"/>
    <w:rsid w:val="00B52FB4"/>
    <w:rsid w:val="00B5313F"/>
    <w:rsid w:val="00B53710"/>
    <w:rsid w:val="00B53BAB"/>
    <w:rsid w:val="00B53D87"/>
    <w:rsid w:val="00B540D6"/>
    <w:rsid w:val="00B54228"/>
    <w:rsid w:val="00B543A5"/>
    <w:rsid w:val="00B545A0"/>
    <w:rsid w:val="00B5478B"/>
    <w:rsid w:val="00B54A97"/>
    <w:rsid w:val="00B54B48"/>
    <w:rsid w:val="00B55360"/>
    <w:rsid w:val="00B5538D"/>
    <w:rsid w:val="00B55ABC"/>
    <w:rsid w:val="00B57709"/>
    <w:rsid w:val="00B5793C"/>
    <w:rsid w:val="00B57AC8"/>
    <w:rsid w:val="00B602DF"/>
    <w:rsid w:val="00B60540"/>
    <w:rsid w:val="00B6070B"/>
    <w:rsid w:val="00B60733"/>
    <w:rsid w:val="00B60939"/>
    <w:rsid w:val="00B612FE"/>
    <w:rsid w:val="00B61310"/>
    <w:rsid w:val="00B613FE"/>
    <w:rsid w:val="00B61D13"/>
    <w:rsid w:val="00B61E1E"/>
    <w:rsid w:val="00B62079"/>
    <w:rsid w:val="00B6240B"/>
    <w:rsid w:val="00B625C2"/>
    <w:rsid w:val="00B62916"/>
    <w:rsid w:val="00B62A66"/>
    <w:rsid w:val="00B62D1F"/>
    <w:rsid w:val="00B62D6F"/>
    <w:rsid w:val="00B62D96"/>
    <w:rsid w:val="00B62EA5"/>
    <w:rsid w:val="00B63085"/>
    <w:rsid w:val="00B63150"/>
    <w:rsid w:val="00B6345F"/>
    <w:rsid w:val="00B634B7"/>
    <w:rsid w:val="00B64115"/>
    <w:rsid w:val="00B648D1"/>
    <w:rsid w:val="00B648FA"/>
    <w:rsid w:val="00B64935"/>
    <w:rsid w:val="00B64F81"/>
    <w:rsid w:val="00B65129"/>
    <w:rsid w:val="00B657F9"/>
    <w:rsid w:val="00B65A5C"/>
    <w:rsid w:val="00B65F32"/>
    <w:rsid w:val="00B662F7"/>
    <w:rsid w:val="00B6744B"/>
    <w:rsid w:val="00B67BC0"/>
    <w:rsid w:val="00B67F2E"/>
    <w:rsid w:val="00B700F0"/>
    <w:rsid w:val="00B70858"/>
    <w:rsid w:val="00B70A4F"/>
    <w:rsid w:val="00B70C64"/>
    <w:rsid w:val="00B70E6E"/>
    <w:rsid w:val="00B70F65"/>
    <w:rsid w:val="00B713CC"/>
    <w:rsid w:val="00B717BE"/>
    <w:rsid w:val="00B719CA"/>
    <w:rsid w:val="00B71B6E"/>
    <w:rsid w:val="00B71E78"/>
    <w:rsid w:val="00B721D9"/>
    <w:rsid w:val="00B7257B"/>
    <w:rsid w:val="00B7270E"/>
    <w:rsid w:val="00B72ADD"/>
    <w:rsid w:val="00B7318F"/>
    <w:rsid w:val="00B73696"/>
    <w:rsid w:val="00B737D6"/>
    <w:rsid w:val="00B737ED"/>
    <w:rsid w:val="00B7380B"/>
    <w:rsid w:val="00B738D5"/>
    <w:rsid w:val="00B740B1"/>
    <w:rsid w:val="00B74AB3"/>
    <w:rsid w:val="00B74BC2"/>
    <w:rsid w:val="00B754F0"/>
    <w:rsid w:val="00B75E2C"/>
    <w:rsid w:val="00B76087"/>
    <w:rsid w:val="00B762BE"/>
    <w:rsid w:val="00B76986"/>
    <w:rsid w:val="00B76998"/>
    <w:rsid w:val="00B76C45"/>
    <w:rsid w:val="00B779E5"/>
    <w:rsid w:val="00B80952"/>
    <w:rsid w:val="00B80B98"/>
    <w:rsid w:val="00B80CD3"/>
    <w:rsid w:val="00B817A1"/>
    <w:rsid w:val="00B8195C"/>
    <w:rsid w:val="00B81D8C"/>
    <w:rsid w:val="00B827B1"/>
    <w:rsid w:val="00B8285A"/>
    <w:rsid w:val="00B82ADC"/>
    <w:rsid w:val="00B82DF9"/>
    <w:rsid w:val="00B8304B"/>
    <w:rsid w:val="00B8328E"/>
    <w:rsid w:val="00B83808"/>
    <w:rsid w:val="00B839BA"/>
    <w:rsid w:val="00B83D75"/>
    <w:rsid w:val="00B83E99"/>
    <w:rsid w:val="00B84F1B"/>
    <w:rsid w:val="00B84FBC"/>
    <w:rsid w:val="00B8514F"/>
    <w:rsid w:val="00B85198"/>
    <w:rsid w:val="00B859A4"/>
    <w:rsid w:val="00B85BB4"/>
    <w:rsid w:val="00B860C0"/>
    <w:rsid w:val="00B863BF"/>
    <w:rsid w:val="00B86417"/>
    <w:rsid w:val="00B865FF"/>
    <w:rsid w:val="00B868C1"/>
    <w:rsid w:val="00B86E21"/>
    <w:rsid w:val="00B86E41"/>
    <w:rsid w:val="00B86EAB"/>
    <w:rsid w:val="00B87907"/>
    <w:rsid w:val="00B87CA2"/>
    <w:rsid w:val="00B90041"/>
    <w:rsid w:val="00B900D6"/>
    <w:rsid w:val="00B90455"/>
    <w:rsid w:val="00B905F6"/>
    <w:rsid w:val="00B90858"/>
    <w:rsid w:val="00B90978"/>
    <w:rsid w:val="00B909B3"/>
    <w:rsid w:val="00B91244"/>
    <w:rsid w:val="00B914FA"/>
    <w:rsid w:val="00B91946"/>
    <w:rsid w:val="00B91AD7"/>
    <w:rsid w:val="00B91C5C"/>
    <w:rsid w:val="00B91CC7"/>
    <w:rsid w:val="00B91DD9"/>
    <w:rsid w:val="00B9242D"/>
    <w:rsid w:val="00B92651"/>
    <w:rsid w:val="00B92947"/>
    <w:rsid w:val="00B92C3F"/>
    <w:rsid w:val="00B92CB8"/>
    <w:rsid w:val="00B93480"/>
    <w:rsid w:val="00B93511"/>
    <w:rsid w:val="00B93D7C"/>
    <w:rsid w:val="00B94602"/>
    <w:rsid w:val="00B9466B"/>
    <w:rsid w:val="00B95799"/>
    <w:rsid w:val="00B95D50"/>
    <w:rsid w:val="00B9603B"/>
    <w:rsid w:val="00B962CE"/>
    <w:rsid w:val="00B9687F"/>
    <w:rsid w:val="00B96BFE"/>
    <w:rsid w:val="00B96D45"/>
    <w:rsid w:val="00B96D7B"/>
    <w:rsid w:val="00B96E75"/>
    <w:rsid w:val="00B96EB7"/>
    <w:rsid w:val="00B9727B"/>
    <w:rsid w:val="00B973B7"/>
    <w:rsid w:val="00B97AF9"/>
    <w:rsid w:val="00B97B2E"/>
    <w:rsid w:val="00B97FC1"/>
    <w:rsid w:val="00BA061B"/>
    <w:rsid w:val="00BA06C2"/>
    <w:rsid w:val="00BA0A97"/>
    <w:rsid w:val="00BA1065"/>
    <w:rsid w:val="00BA106B"/>
    <w:rsid w:val="00BA1869"/>
    <w:rsid w:val="00BA1CF2"/>
    <w:rsid w:val="00BA1E60"/>
    <w:rsid w:val="00BA21D3"/>
    <w:rsid w:val="00BA27F4"/>
    <w:rsid w:val="00BA2D53"/>
    <w:rsid w:val="00BA2DDB"/>
    <w:rsid w:val="00BA2F61"/>
    <w:rsid w:val="00BA3802"/>
    <w:rsid w:val="00BA3A2B"/>
    <w:rsid w:val="00BA3B40"/>
    <w:rsid w:val="00BA410C"/>
    <w:rsid w:val="00BA490F"/>
    <w:rsid w:val="00BA4E7D"/>
    <w:rsid w:val="00BA5340"/>
    <w:rsid w:val="00BA5477"/>
    <w:rsid w:val="00BA55EE"/>
    <w:rsid w:val="00BA59F9"/>
    <w:rsid w:val="00BA5F1E"/>
    <w:rsid w:val="00BA5F3D"/>
    <w:rsid w:val="00BA61AA"/>
    <w:rsid w:val="00BA68A0"/>
    <w:rsid w:val="00BA71B1"/>
    <w:rsid w:val="00BA762B"/>
    <w:rsid w:val="00BA774D"/>
    <w:rsid w:val="00BA783A"/>
    <w:rsid w:val="00BA7E82"/>
    <w:rsid w:val="00BB0491"/>
    <w:rsid w:val="00BB06F6"/>
    <w:rsid w:val="00BB0A5B"/>
    <w:rsid w:val="00BB0F97"/>
    <w:rsid w:val="00BB0FE0"/>
    <w:rsid w:val="00BB2144"/>
    <w:rsid w:val="00BB21B6"/>
    <w:rsid w:val="00BB2262"/>
    <w:rsid w:val="00BB28FE"/>
    <w:rsid w:val="00BB2D21"/>
    <w:rsid w:val="00BB30A7"/>
    <w:rsid w:val="00BB33E5"/>
    <w:rsid w:val="00BB34B3"/>
    <w:rsid w:val="00BB3582"/>
    <w:rsid w:val="00BB37EC"/>
    <w:rsid w:val="00BB4343"/>
    <w:rsid w:val="00BB4EEA"/>
    <w:rsid w:val="00BB4FFA"/>
    <w:rsid w:val="00BB516F"/>
    <w:rsid w:val="00BB5512"/>
    <w:rsid w:val="00BB5580"/>
    <w:rsid w:val="00BB57B7"/>
    <w:rsid w:val="00BB5B91"/>
    <w:rsid w:val="00BB5DF0"/>
    <w:rsid w:val="00BB5FE9"/>
    <w:rsid w:val="00BB64CA"/>
    <w:rsid w:val="00BB6645"/>
    <w:rsid w:val="00BB6A4E"/>
    <w:rsid w:val="00BB6CC4"/>
    <w:rsid w:val="00BB7226"/>
    <w:rsid w:val="00BB7525"/>
    <w:rsid w:val="00BB77F6"/>
    <w:rsid w:val="00BB781A"/>
    <w:rsid w:val="00BB7B0D"/>
    <w:rsid w:val="00BB7D40"/>
    <w:rsid w:val="00BB7FD5"/>
    <w:rsid w:val="00BC0036"/>
    <w:rsid w:val="00BC01FE"/>
    <w:rsid w:val="00BC0222"/>
    <w:rsid w:val="00BC0DA5"/>
    <w:rsid w:val="00BC0FFE"/>
    <w:rsid w:val="00BC13C2"/>
    <w:rsid w:val="00BC1594"/>
    <w:rsid w:val="00BC190A"/>
    <w:rsid w:val="00BC199C"/>
    <w:rsid w:val="00BC1A84"/>
    <w:rsid w:val="00BC1B0B"/>
    <w:rsid w:val="00BC2C04"/>
    <w:rsid w:val="00BC2EC6"/>
    <w:rsid w:val="00BC2F7E"/>
    <w:rsid w:val="00BC2FD4"/>
    <w:rsid w:val="00BC30FB"/>
    <w:rsid w:val="00BC36D1"/>
    <w:rsid w:val="00BC37B1"/>
    <w:rsid w:val="00BC3A21"/>
    <w:rsid w:val="00BC41AE"/>
    <w:rsid w:val="00BC420E"/>
    <w:rsid w:val="00BC4226"/>
    <w:rsid w:val="00BC4527"/>
    <w:rsid w:val="00BC4A13"/>
    <w:rsid w:val="00BC4A33"/>
    <w:rsid w:val="00BC4DCD"/>
    <w:rsid w:val="00BC52D0"/>
    <w:rsid w:val="00BC547D"/>
    <w:rsid w:val="00BC5662"/>
    <w:rsid w:val="00BC569E"/>
    <w:rsid w:val="00BC5951"/>
    <w:rsid w:val="00BC6196"/>
    <w:rsid w:val="00BC68F1"/>
    <w:rsid w:val="00BC7143"/>
    <w:rsid w:val="00BC7661"/>
    <w:rsid w:val="00BC78D1"/>
    <w:rsid w:val="00BC7A83"/>
    <w:rsid w:val="00BC7E21"/>
    <w:rsid w:val="00BD0066"/>
    <w:rsid w:val="00BD026F"/>
    <w:rsid w:val="00BD05FF"/>
    <w:rsid w:val="00BD071D"/>
    <w:rsid w:val="00BD117B"/>
    <w:rsid w:val="00BD14CA"/>
    <w:rsid w:val="00BD156A"/>
    <w:rsid w:val="00BD19FD"/>
    <w:rsid w:val="00BD1BE9"/>
    <w:rsid w:val="00BD1D04"/>
    <w:rsid w:val="00BD1F19"/>
    <w:rsid w:val="00BD2050"/>
    <w:rsid w:val="00BD2180"/>
    <w:rsid w:val="00BD286D"/>
    <w:rsid w:val="00BD29ED"/>
    <w:rsid w:val="00BD2C58"/>
    <w:rsid w:val="00BD32F4"/>
    <w:rsid w:val="00BD34AB"/>
    <w:rsid w:val="00BD3903"/>
    <w:rsid w:val="00BD3DBD"/>
    <w:rsid w:val="00BD46B5"/>
    <w:rsid w:val="00BD472D"/>
    <w:rsid w:val="00BD47A4"/>
    <w:rsid w:val="00BD493E"/>
    <w:rsid w:val="00BD4F60"/>
    <w:rsid w:val="00BD4F6C"/>
    <w:rsid w:val="00BD5A6E"/>
    <w:rsid w:val="00BD63FD"/>
    <w:rsid w:val="00BD6484"/>
    <w:rsid w:val="00BD651A"/>
    <w:rsid w:val="00BD65FA"/>
    <w:rsid w:val="00BD7291"/>
    <w:rsid w:val="00BD74DD"/>
    <w:rsid w:val="00BD75BB"/>
    <w:rsid w:val="00BD75D8"/>
    <w:rsid w:val="00BE02BA"/>
    <w:rsid w:val="00BE032E"/>
    <w:rsid w:val="00BE03D5"/>
    <w:rsid w:val="00BE049A"/>
    <w:rsid w:val="00BE077B"/>
    <w:rsid w:val="00BE0B58"/>
    <w:rsid w:val="00BE0D6B"/>
    <w:rsid w:val="00BE1072"/>
    <w:rsid w:val="00BE11D8"/>
    <w:rsid w:val="00BE168F"/>
    <w:rsid w:val="00BE1BD1"/>
    <w:rsid w:val="00BE1DAF"/>
    <w:rsid w:val="00BE22B3"/>
    <w:rsid w:val="00BE22F2"/>
    <w:rsid w:val="00BE2F2A"/>
    <w:rsid w:val="00BE33A5"/>
    <w:rsid w:val="00BE3621"/>
    <w:rsid w:val="00BE37E8"/>
    <w:rsid w:val="00BE49E3"/>
    <w:rsid w:val="00BE4BE1"/>
    <w:rsid w:val="00BE548C"/>
    <w:rsid w:val="00BE57B6"/>
    <w:rsid w:val="00BE68BA"/>
    <w:rsid w:val="00BE6B15"/>
    <w:rsid w:val="00BE6BE7"/>
    <w:rsid w:val="00BE724E"/>
    <w:rsid w:val="00BE73DA"/>
    <w:rsid w:val="00BE740A"/>
    <w:rsid w:val="00BE78C3"/>
    <w:rsid w:val="00BE7AC9"/>
    <w:rsid w:val="00BE7AF5"/>
    <w:rsid w:val="00BE7BD8"/>
    <w:rsid w:val="00BE7E7E"/>
    <w:rsid w:val="00BF03BD"/>
    <w:rsid w:val="00BF082C"/>
    <w:rsid w:val="00BF0924"/>
    <w:rsid w:val="00BF0ADC"/>
    <w:rsid w:val="00BF0CA1"/>
    <w:rsid w:val="00BF0E44"/>
    <w:rsid w:val="00BF106C"/>
    <w:rsid w:val="00BF114D"/>
    <w:rsid w:val="00BF12BD"/>
    <w:rsid w:val="00BF187F"/>
    <w:rsid w:val="00BF1E1A"/>
    <w:rsid w:val="00BF1E84"/>
    <w:rsid w:val="00BF2119"/>
    <w:rsid w:val="00BF2492"/>
    <w:rsid w:val="00BF2779"/>
    <w:rsid w:val="00BF2904"/>
    <w:rsid w:val="00BF2D94"/>
    <w:rsid w:val="00BF3509"/>
    <w:rsid w:val="00BF3D19"/>
    <w:rsid w:val="00BF3DAE"/>
    <w:rsid w:val="00BF411E"/>
    <w:rsid w:val="00BF45B1"/>
    <w:rsid w:val="00BF484C"/>
    <w:rsid w:val="00BF4BFF"/>
    <w:rsid w:val="00BF4FE8"/>
    <w:rsid w:val="00BF5304"/>
    <w:rsid w:val="00BF539A"/>
    <w:rsid w:val="00BF6A09"/>
    <w:rsid w:val="00BF6A67"/>
    <w:rsid w:val="00BF6D9F"/>
    <w:rsid w:val="00BF705F"/>
    <w:rsid w:val="00BF7183"/>
    <w:rsid w:val="00BF7CE5"/>
    <w:rsid w:val="00BF7FBF"/>
    <w:rsid w:val="00C00945"/>
    <w:rsid w:val="00C00A3C"/>
    <w:rsid w:val="00C00D2F"/>
    <w:rsid w:val="00C01007"/>
    <w:rsid w:val="00C01248"/>
    <w:rsid w:val="00C014E8"/>
    <w:rsid w:val="00C01983"/>
    <w:rsid w:val="00C0221D"/>
    <w:rsid w:val="00C0249E"/>
    <w:rsid w:val="00C024D3"/>
    <w:rsid w:val="00C026E6"/>
    <w:rsid w:val="00C02939"/>
    <w:rsid w:val="00C02D98"/>
    <w:rsid w:val="00C02DC9"/>
    <w:rsid w:val="00C03612"/>
    <w:rsid w:val="00C03928"/>
    <w:rsid w:val="00C03C1B"/>
    <w:rsid w:val="00C04245"/>
    <w:rsid w:val="00C048BE"/>
    <w:rsid w:val="00C049AF"/>
    <w:rsid w:val="00C04D84"/>
    <w:rsid w:val="00C04F21"/>
    <w:rsid w:val="00C0501A"/>
    <w:rsid w:val="00C055C2"/>
    <w:rsid w:val="00C05869"/>
    <w:rsid w:val="00C05B69"/>
    <w:rsid w:val="00C05CF0"/>
    <w:rsid w:val="00C062C6"/>
    <w:rsid w:val="00C064E3"/>
    <w:rsid w:val="00C06635"/>
    <w:rsid w:val="00C0698F"/>
    <w:rsid w:val="00C069F5"/>
    <w:rsid w:val="00C06C14"/>
    <w:rsid w:val="00C06C3B"/>
    <w:rsid w:val="00C06CB3"/>
    <w:rsid w:val="00C06E48"/>
    <w:rsid w:val="00C071C2"/>
    <w:rsid w:val="00C07686"/>
    <w:rsid w:val="00C07D97"/>
    <w:rsid w:val="00C07DF6"/>
    <w:rsid w:val="00C07F0B"/>
    <w:rsid w:val="00C10408"/>
    <w:rsid w:val="00C10C68"/>
    <w:rsid w:val="00C10D9A"/>
    <w:rsid w:val="00C10E6E"/>
    <w:rsid w:val="00C11488"/>
    <w:rsid w:val="00C1152D"/>
    <w:rsid w:val="00C11DFB"/>
    <w:rsid w:val="00C11FD8"/>
    <w:rsid w:val="00C12390"/>
    <w:rsid w:val="00C1245F"/>
    <w:rsid w:val="00C1284D"/>
    <w:rsid w:val="00C12A74"/>
    <w:rsid w:val="00C13744"/>
    <w:rsid w:val="00C13A37"/>
    <w:rsid w:val="00C13B7F"/>
    <w:rsid w:val="00C14D7F"/>
    <w:rsid w:val="00C15011"/>
    <w:rsid w:val="00C15126"/>
    <w:rsid w:val="00C15CA6"/>
    <w:rsid w:val="00C15DEA"/>
    <w:rsid w:val="00C15EDE"/>
    <w:rsid w:val="00C16157"/>
    <w:rsid w:val="00C1618A"/>
    <w:rsid w:val="00C16278"/>
    <w:rsid w:val="00C16843"/>
    <w:rsid w:val="00C16BA6"/>
    <w:rsid w:val="00C16BC4"/>
    <w:rsid w:val="00C16D61"/>
    <w:rsid w:val="00C171F3"/>
    <w:rsid w:val="00C17C32"/>
    <w:rsid w:val="00C17DC2"/>
    <w:rsid w:val="00C201D9"/>
    <w:rsid w:val="00C2041B"/>
    <w:rsid w:val="00C20F60"/>
    <w:rsid w:val="00C2106A"/>
    <w:rsid w:val="00C210FE"/>
    <w:rsid w:val="00C212E7"/>
    <w:rsid w:val="00C212F0"/>
    <w:rsid w:val="00C21BC0"/>
    <w:rsid w:val="00C21BE0"/>
    <w:rsid w:val="00C2200A"/>
    <w:rsid w:val="00C2233F"/>
    <w:rsid w:val="00C2290B"/>
    <w:rsid w:val="00C22C2A"/>
    <w:rsid w:val="00C22CD4"/>
    <w:rsid w:val="00C22E5E"/>
    <w:rsid w:val="00C231DB"/>
    <w:rsid w:val="00C2330E"/>
    <w:rsid w:val="00C23523"/>
    <w:rsid w:val="00C2432F"/>
    <w:rsid w:val="00C244EB"/>
    <w:rsid w:val="00C246B4"/>
    <w:rsid w:val="00C25609"/>
    <w:rsid w:val="00C2589B"/>
    <w:rsid w:val="00C2591F"/>
    <w:rsid w:val="00C25F21"/>
    <w:rsid w:val="00C261AA"/>
    <w:rsid w:val="00C263CD"/>
    <w:rsid w:val="00C26406"/>
    <w:rsid w:val="00C2651B"/>
    <w:rsid w:val="00C269BA"/>
    <w:rsid w:val="00C26F03"/>
    <w:rsid w:val="00C26F3E"/>
    <w:rsid w:val="00C272BC"/>
    <w:rsid w:val="00C273D3"/>
    <w:rsid w:val="00C27815"/>
    <w:rsid w:val="00C27A3A"/>
    <w:rsid w:val="00C27DFB"/>
    <w:rsid w:val="00C27F68"/>
    <w:rsid w:val="00C301A9"/>
    <w:rsid w:val="00C301AF"/>
    <w:rsid w:val="00C31427"/>
    <w:rsid w:val="00C31768"/>
    <w:rsid w:val="00C31A17"/>
    <w:rsid w:val="00C31A90"/>
    <w:rsid w:val="00C31CF8"/>
    <w:rsid w:val="00C322E8"/>
    <w:rsid w:val="00C33603"/>
    <w:rsid w:val="00C33DD6"/>
    <w:rsid w:val="00C33FBC"/>
    <w:rsid w:val="00C343B7"/>
    <w:rsid w:val="00C3458A"/>
    <w:rsid w:val="00C34A72"/>
    <w:rsid w:val="00C34AA9"/>
    <w:rsid w:val="00C34D0F"/>
    <w:rsid w:val="00C35213"/>
    <w:rsid w:val="00C353CA"/>
    <w:rsid w:val="00C35A60"/>
    <w:rsid w:val="00C35C09"/>
    <w:rsid w:val="00C36233"/>
    <w:rsid w:val="00C36335"/>
    <w:rsid w:val="00C367FD"/>
    <w:rsid w:val="00C36C2C"/>
    <w:rsid w:val="00C36D5E"/>
    <w:rsid w:val="00C36D78"/>
    <w:rsid w:val="00C36E64"/>
    <w:rsid w:val="00C373F2"/>
    <w:rsid w:val="00C374C5"/>
    <w:rsid w:val="00C400FB"/>
    <w:rsid w:val="00C4019F"/>
    <w:rsid w:val="00C4033D"/>
    <w:rsid w:val="00C40831"/>
    <w:rsid w:val="00C40A27"/>
    <w:rsid w:val="00C40B0F"/>
    <w:rsid w:val="00C40F67"/>
    <w:rsid w:val="00C41B45"/>
    <w:rsid w:val="00C41B6B"/>
    <w:rsid w:val="00C421C9"/>
    <w:rsid w:val="00C43052"/>
    <w:rsid w:val="00C43699"/>
    <w:rsid w:val="00C43865"/>
    <w:rsid w:val="00C43AD9"/>
    <w:rsid w:val="00C4478B"/>
    <w:rsid w:val="00C45514"/>
    <w:rsid w:val="00C45765"/>
    <w:rsid w:val="00C457F9"/>
    <w:rsid w:val="00C45FBD"/>
    <w:rsid w:val="00C4624E"/>
    <w:rsid w:val="00C46C3F"/>
    <w:rsid w:val="00C472D6"/>
    <w:rsid w:val="00C47BDE"/>
    <w:rsid w:val="00C47D98"/>
    <w:rsid w:val="00C50854"/>
    <w:rsid w:val="00C51058"/>
    <w:rsid w:val="00C51106"/>
    <w:rsid w:val="00C5163F"/>
    <w:rsid w:val="00C518C5"/>
    <w:rsid w:val="00C51952"/>
    <w:rsid w:val="00C51DB8"/>
    <w:rsid w:val="00C5221D"/>
    <w:rsid w:val="00C536C9"/>
    <w:rsid w:val="00C53E08"/>
    <w:rsid w:val="00C542F2"/>
    <w:rsid w:val="00C54372"/>
    <w:rsid w:val="00C54564"/>
    <w:rsid w:val="00C545B6"/>
    <w:rsid w:val="00C54C31"/>
    <w:rsid w:val="00C54F52"/>
    <w:rsid w:val="00C55306"/>
    <w:rsid w:val="00C55384"/>
    <w:rsid w:val="00C55569"/>
    <w:rsid w:val="00C560B6"/>
    <w:rsid w:val="00C561AC"/>
    <w:rsid w:val="00C564CF"/>
    <w:rsid w:val="00C56BAC"/>
    <w:rsid w:val="00C56F08"/>
    <w:rsid w:val="00C56FD2"/>
    <w:rsid w:val="00C57542"/>
    <w:rsid w:val="00C57D09"/>
    <w:rsid w:val="00C60033"/>
    <w:rsid w:val="00C60546"/>
    <w:rsid w:val="00C60819"/>
    <w:rsid w:val="00C61872"/>
    <w:rsid w:val="00C6228A"/>
    <w:rsid w:val="00C62A44"/>
    <w:rsid w:val="00C62B88"/>
    <w:rsid w:val="00C62C1A"/>
    <w:rsid w:val="00C6414C"/>
    <w:rsid w:val="00C6432E"/>
    <w:rsid w:val="00C64E38"/>
    <w:rsid w:val="00C65616"/>
    <w:rsid w:val="00C65626"/>
    <w:rsid w:val="00C66231"/>
    <w:rsid w:val="00C664AA"/>
    <w:rsid w:val="00C6697E"/>
    <w:rsid w:val="00C66B33"/>
    <w:rsid w:val="00C66DBA"/>
    <w:rsid w:val="00C67481"/>
    <w:rsid w:val="00C67485"/>
    <w:rsid w:val="00C674C1"/>
    <w:rsid w:val="00C67B92"/>
    <w:rsid w:val="00C708B2"/>
    <w:rsid w:val="00C70DC1"/>
    <w:rsid w:val="00C7112A"/>
    <w:rsid w:val="00C711D3"/>
    <w:rsid w:val="00C712D9"/>
    <w:rsid w:val="00C71E69"/>
    <w:rsid w:val="00C72385"/>
    <w:rsid w:val="00C72E0F"/>
    <w:rsid w:val="00C72ED7"/>
    <w:rsid w:val="00C73025"/>
    <w:rsid w:val="00C73163"/>
    <w:rsid w:val="00C732C0"/>
    <w:rsid w:val="00C73BD3"/>
    <w:rsid w:val="00C740AF"/>
    <w:rsid w:val="00C74223"/>
    <w:rsid w:val="00C7453B"/>
    <w:rsid w:val="00C74A82"/>
    <w:rsid w:val="00C75418"/>
    <w:rsid w:val="00C758B5"/>
    <w:rsid w:val="00C75A6E"/>
    <w:rsid w:val="00C763F9"/>
    <w:rsid w:val="00C764E7"/>
    <w:rsid w:val="00C768AE"/>
    <w:rsid w:val="00C7695C"/>
    <w:rsid w:val="00C76E84"/>
    <w:rsid w:val="00C76F21"/>
    <w:rsid w:val="00C7709B"/>
    <w:rsid w:val="00C7710D"/>
    <w:rsid w:val="00C772CC"/>
    <w:rsid w:val="00C773BF"/>
    <w:rsid w:val="00C77A0A"/>
    <w:rsid w:val="00C77A32"/>
    <w:rsid w:val="00C77C01"/>
    <w:rsid w:val="00C77FAE"/>
    <w:rsid w:val="00C802B2"/>
    <w:rsid w:val="00C8037D"/>
    <w:rsid w:val="00C803EF"/>
    <w:rsid w:val="00C80968"/>
    <w:rsid w:val="00C80B1D"/>
    <w:rsid w:val="00C81C4E"/>
    <w:rsid w:val="00C81D18"/>
    <w:rsid w:val="00C81DB3"/>
    <w:rsid w:val="00C81FF5"/>
    <w:rsid w:val="00C82614"/>
    <w:rsid w:val="00C82918"/>
    <w:rsid w:val="00C82CA6"/>
    <w:rsid w:val="00C82DBB"/>
    <w:rsid w:val="00C82F02"/>
    <w:rsid w:val="00C83075"/>
    <w:rsid w:val="00C83759"/>
    <w:rsid w:val="00C83E15"/>
    <w:rsid w:val="00C84134"/>
    <w:rsid w:val="00C84444"/>
    <w:rsid w:val="00C8480A"/>
    <w:rsid w:val="00C84A2E"/>
    <w:rsid w:val="00C84C6B"/>
    <w:rsid w:val="00C84F53"/>
    <w:rsid w:val="00C84F63"/>
    <w:rsid w:val="00C85825"/>
    <w:rsid w:val="00C8589A"/>
    <w:rsid w:val="00C85D6B"/>
    <w:rsid w:val="00C86B6F"/>
    <w:rsid w:val="00C87195"/>
    <w:rsid w:val="00C87819"/>
    <w:rsid w:val="00C90513"/>
    <w:rsid w:val="00C91745"/>
    <w:rsid w:val="00C91D2C"/>
    <w:rsid w:val="00C91FAF"/>
    <w:rsid w:val="00C928A9"/>
    <w:rsid w:val="00C92924"/>
    <w:rsid w:val="00C929C5"/>
    <w:rsid w:val="00C9304D"/>
    <w:rsid w:val="00C93209"/>
    <w:rsid w:val="00C9340D"/>
    <w:rsid w:val="00C93893"/>
    <w:rsid w:val="00C9394A"/>
    <w:rsid w:val="00C93A73"/>
    <w:rsid w:val="00C93D1C"/>
    <w:rsid w:val="00C93FD8"/>
    <w:rsid w:val="00C94400"/>
    <w:rsid w:val="00C94C88"/>
    <w:rsid w:val="00C95130"/>
    <w:rsid w:val="00C953D1"/>
    <w:rsid w:val="00C958B8"/>
    <w:rsid w:val="00C95913"/>
    <w:rsid w:val="00C95C9A"/>
    <w:rsid w:val="00C962EC"/>
    <w:rsid w:val="00C96423"/>
    <w:rsid w:val="00C96985"/>
    <w:rsid w:val="00C96D6F"/>
    <w:rsid w:val="00CA028C"/>
    <w:rsid w:val="00CA069F"/>
    <w:rsid w:val="00CA083F"/>
    <w:rsid w:val="00CA08C1"/>
    <w:rsid w:val="00CA0F90"/>
    <w:rsid w:val="00CA18C8"/>
    <w:rsid w:val="00CA1932"/>
    <w:rsid w:val="00CA1A7F"/>
    <w:rsid w:val="00CA21C8"/>
    <w:rsid w:val="00CA2292"/>
    <w:rsid w:val="00CA236D"/>
    <w:rsid w:val="00CA2A1A"/>
    <w:rsid w:val="00CA2B2F"/>
    <w:rsid w:val="00CA2F30"/>
    <w:rsid w:val="00CA3299"/>
    <w:rsid w:val="00CA3338"/>
    <w:rsid w:val="00CA36BD"/>
    <w:rsid w:val="00CA37FE"/>
    <w:rsid w:val="00CA3DDD"/>
    <w:rsid w:val="00CA421E"/>
    <w:rsid w:val="00CA423F"/>
    <w:rsid w:val="00CA4272"/>
    <w:rsid w:val="00CA46AE"/>
    <w:rsid w:val="00CA47CE"/>
    <w:rsid w:val="00CA4C9F"/>
    <w:rsid w:val="00CA501E"/>
    <w:rsid w:val="00CA5AAA"/>
    <w:rsid w:val="00CA6707"/>
    <w:rsid w:val="00CA6F11"/>
    <w:rsid w:val="00CA748F"/>
    <w:rsid w:val="00CA7568"/>
    <w:rsid w:val="00CA78CE"/>
    <w:rsid w:val="00CB0660"/>
    <w:rsid w:val="00CB1915"/>
    <w:rsid w:val="00CB2672"/>
    <w:rsid w:val="00CB2855"/>
    <w:rsid w:val="00CB2A89"/>
    <w:rsid w:val="00CB2BAD"/>
    <w:rsid w:val="00CB324C"/>
    <w:rsid w:val="00CB34B6"/>
    <w:rsid w:val="00CB3A3E"/>
    <w:rsid w:val="00CB3AE7"/>
    <w:rsid w:val="00CB3F91"/>
    <w:rsid w:val="00CB526F"/>
    <w:rsid w:val="00CB585E"/>
    <w:rsid w:val="00CB59FA"/>
    <w:rsid w:val="00CB5F38"/>
    <w:rsid w:val="00CB5F58"/>
    <w:rsid w:val="00CB610A"/>
    <w:rsid w:val="00CB61D1"/>
    <w:rsid w:val="00CB671D"/>
    <w:rsid w:val="00CB6898"/>
    <w:rsid w:val="00CB707E"/>
    <w:rsid w:val="00CB70CF"/>
    <w:rsid w:val="00CB7B14"/>
    <w:rsid w:val="00CB7B28"/>
    <w:rsid w:val="00CB7EE2"/>
    <w:rsid w:val="00CB7FD0"/>
    <w:rsid w:val="00CC0367"/>
    <w:rsid w:val="00CC0430"/>
    <w:rsid w:val="00CC05D5"/>
    <w:rsid w:val="00CC06E5"/>
    <w:rsid w:val="00CC0A29"/>
    <w:rsid w:val="00CC1153"/>
    <w:rsid w:val="00CC1617"/>
    <w:rsid w:val="00CC16FF"/>
    <w:rsid w:val="00CC1741"/>
    <w:rsid w:val="00CC1968"/>
    <w:rsid w:val="00CC19A9"/>
    <w:rsid w:val="00CC1FB9"/>
    <w:rsid w:val="00CC253E"/>
    <w:rsid w:val="00CC28F0"/>
    <w:rsid w:val="00CC2E2C"/>
    <w:rsid w:val="00CC2F6B"/>
    <w:rsid w:val="00CC310B"/>
    <w:rsid w:val="00CC3507"/>
    <w:rsid w:val="00CC37FB"/>
    <w:rsid w:val="00CC3AEF"/>
    <w:rsid w:val="00CC3C8D"/>
    <w:rsid w:val="00CC4C69"/>
    <w:rsid w:val="00CC5271"/>
    <w:rsid w:val="00CC541A"/>
    <w:rsid w:val="00CC585E"/>
    <w:rsid w:val="00CC59DE"/>
    <w:rsid w:val="00CC6AE9"/>
    <w:rsid w:val="00CC6B5D"/>
    <w:rsid w:val="00CC7F40"/>
    <w:rsid w:val="00CD0273"/>
    <w:rsid w:val="00CD06D9"/>
    <w:rsid w:val="00CD0FA8"/>
    <w:rsid w:val="00CD0FEC"/>
    <w:rsid w:val="00CD1463"/>
    <w:rsid w:val="00CD16D8"/>
    <w:rsid w:val="00CD1F0F"/>
    <w:rsid w:val="00CD22C3"/>
    <w:rsid w:val="00CD29DC"/>
    <w:rsid w:val="00CD2A67"/>
    <w:rsid w:val="00CD2FB4"/>
    <w:rsid w:val="00CD3118"/>
    <w:rsid w:val="00CD374D"/>
    <w:rsid w:val="00CD3777"/>
    <w:rsid w:val="00CD3806"/>
    <w:rsid w:val="00CD3B2E"/>
    <w:rsid w:val="00CD472C"/>
    <w:rsid w:val="00CD5091"/>
    <w:rsid w:val="00CD52A1"/>
    <w:rsid w:val="00CD539E"/>
    <w:rsid w:val="00CD545E"/>
    <w:rsid w:val="00CD56F7"/>
    <w:rsid w:val="00CD5778"/>
    <w:rsid w:val="00CD581E"/>
    <w:rsid w:val="00CD6789"/>
    <w:rsid w:val="00CD67D2"/>
    <w:rsid w:val="00CD686B"/>
    <w:rsid w:val="00CD6AC4"/>
    <w:rsid w:val="00CD6C93"/>
    <w:rsid w:val="00CD6F0C"/>
    <w:rsid w:val="00CD72EB"/>
    <w:rsid w:val="00CD7333"/>
    <w:rsid w:val="00CD7422"/>
    <w:rsid w:val="00CD744E"/>
    <w:rsid w:val="00CD7590"/>
    <w:rsid w:val="00CD7894"/>
    <w:rsid w:val="00CD7AC6"/>
    <w:rsid w:val="00CD7AFD"/>
    <w:rsid w:val="00CD7F9A"/>
    <w:rsid w:val="00CE00BB"/>
    <w:rsid w:val="00CE014B"/>
    <w:rsid w:val="00CE03E8"/>
    <w:rsid w:val="00CE054F"/>
    <w:rsid w:val="00CE0B8D"/>
    <w:rsid w:val="00CE0B9C"/>
    <w:rsid w:val="00CE1100"/>
    <w:rsid w:val="00CE1203"/>
    <w:rsid w:val="00CE12D8"/>
    <w:rsid w:val="00CE1872"/>
    <w:rsid w:val="00CE18A5"/>
    <w:rsid w:val="00CE1D11"/>
    <w:rsid w:val="00CE1E54"/>
    <w:rsid w:val="00CE1FDC"/>
    <w:rsid w:val="00CE2348"/>
    <w:rsid w:val="00CE32D6"/>
    <w:rsid w:val="00CE3A3D"/>
    <w:rsid w:val="00CE3A86"/>
    <w:rsid w:val="00CE3C7E"/>
    <w:rsid w:val="00CE3E7A"/>
    <w:rsid w:val="00CE3EEC"/>
    <w:rsid w:val="00CE41DE"/>
    <w:rsid w:val="00CE42F8"/>
    <w:rsid w:val="00CE49B0"/>
    <w:rsid w:val="00CE5306"/>
    <w:rsid w:val="00CE533D"/>
    <w:rsid w:val="00CE5769"/>
    <w:rsid w:val="00CE680E"/>
    <w:rsid w:val="00CE7274"/>
    <w:rsid w:val="00CE7659"/>
    <w:rsid w:val="00CE7D33"/>
    <w:rsid w:val="00CF0A09"/>
    <w:rsid w:val="00CF0BAD"/>
    <w:rsid w:val="00CF19C6"/>
    <w:rsid w:val="00CF2029"/>
    <w:rsid w:val="00CF29D3"/>
    <w:rsid w:val="00CF32DA"/>
    <w:rsid w:val="00CF3402"/>
    <w:rsid w:val="00CF37C7"/>
    <w:rsid w:val="00CF3C03"/>
    <w:rsid w:val="00CF3F99"/>
    <w:rsid w:val="00CF439A"/>
    <w:rsid w:val="00CF48C0"/>
    <w:rsid w:val="00CF5127"/>
    <w:rsid w:val="00CF693B"/>
    <w:rsid w:val="00CF71CD"/>
    <w:rsid w:val="00CF77C7"/>
    <w:rsid w:val="00CF7DBD"/>
    <w:rsid w:val="00CF7F5F"/>
    <w:rsid w:val="00D00198"/>
    <w:rsid w:val="00D00644"/>
    <w:rsid w:val="00D009CF"/>
    <w:rsid w:val="00D011CA"/>
    <w:rsid w:val="00D015B4"/>
    <w:rsid w:val="00D023E4"/>
    <w:rsid w:val="00D02548"/>
    <w:rsid w:val="00D02CD1"/>
    <w:rsid w:val="00D0309D"/>
    <w:rsid w:val="00D030EB"/>
    <w:rsid w:val="00D040A6"/>
    <w:rsid w:val="00D044E9"/>
    <w:rsid w:val="00D05684"/>
    <w:rsid w:val="00D059D1"/>
    <w:rsid w:val="00D0653C"/>
    <w:rsid w:val="00D06602"/>
    <w:rsid w:val="00D0775B"/>
    <w:rsid w:val="00D078DB"/>
    <w:rsid w:val="00D07AD5"/>
    <w:rsid w:val="00D106DC"/>
    <w:rsid w:val="00D10F6C"/>
    <w:rsid w:val="00D10FF3"/>
    <w:rsid w:val="00D1131A"/>
    <w:rsid w:val="00D1139E"/>
    <w:rsid w:val="00D1142D"/>
    <w:rsid w:val="00D11A25"/>
    <w:rsid w:val="00D11BD1"/>
    <w:rsid w:val="00D11FE2"/>
    <w:rsid w:val="00D120BE"/>
    <w:rsid w:val="00D12117"/>
    <w:rsid w:val="00D1218A"/>
    <w:rsid w:val="00D133CD"/>
    <w:rsid w:val="00D13516"/>
    <w:rsid w:val="00D13994"/>
    <w:rsid w:val="00D13A1B"/>
    <w:rsid w:val="00D13C2E"/>
    <w:rsid w:val="00D14191"/>
    <w:rsid w:val="00D145B1"/>
    <w:rsid w:val="00D149B2"/>
    <w:rsid w:val="00D14BFF"/>
    <w:rsid w:val="00D14CEE"/>
    <w:rsid w:val="00D14CEF"/>
    <w:rsid w:val="00D1508D"/>
    <w:rsid w:val="00D15155"/>
    <w:rsid w:val="00D152A0"/>
    <w:rsid w:val="00D15473"/>
    <w:rsid w:val="00D154EF"/>
    <w:rsid w:val="00D15669"/>
    <w:rsid w:val="00D15990"/>
    <w:rsid w:val="00D15B2A"/>
    <w:rsid w:val="00D15B36"/>
    <w:rsid w:val="00D15C26"/>
    <w:rsid w:val="00D15EFA"/>
    <w:rsid w:val="00D16219"/>
    <w:rsid w:val="00D163EB"/>
    <w:rsid w:val="00D1640F"/>
    <w:rsid w:val="00D167C4"/>
    <w:rsid w:val="00D1682F"/>
    <w:rsid w:val="00D16CE5"/>
    <w:rsid w:val="00D16EEF"/>
    <w:rsid w:val="00D171CA"/>
    <w:rsid w:val="00D177F3"/>
    <w:rsid w:val="00D1782D"/>
    <w:rsid w:val="00D179FF"/>
    <w:rsid w:val="00D200B0"/>
    <w:rsid w:val="00D202C1"/>
    <w:rsid w:val="00D20484"/>
    <w:rsid w:val="00D211FA"/>
    <w:rsid w:val="00D218FD"/>
    <w:rsid w:val="00D21EF6"/>
    <w:rsid w:val="00D22459"/>
    <w:rsid w:val="00D2249E"/>
    <w:rsid w:val="00D22546"/>
    <w:rsid w:val="00D22711"/>
    <w:rsid w:val="00D22856"/>
    <w:rsid w:val="00D228D8"/>
    <w:rsid w:val="00D22E0F"/>
    <w:rsid w:val="00D2311E"/>
    <w:rsid w:val="00D238D7"/>
    <w:rsid w:val="00D23A0D"/>
    <w:rsid w:val="00D245DE"/>
    <w:rsid w:val="00D24EEF"/>
    <w:rsid w:val="00D25336"/>
    <w:rsid w:val="00D255EB"/>
    <w:rsid w:val="00D2658A"/>
    <w:rsid w:val="00D267F4"/>
    <w:rsid w:val="00D26AF5"/>
    <w:rsid w:val="00D26B67"/>
    <w:rsid w:val="00D27045"/>
    <w:rsid w:val="00D27110"/>
    <w:rsid w:val="00D273D6"/>
    <w:rsid w:val="00D277D9"/>
    <w:rsid w:val="00D27855"/>
    <w:rsid w:val="00D27FDC"/>
    <w:rsid w:val="00D305B9"/>
    <w:rsid w:val="00D30BC3"/>
    <w:rsid w:val="00D30CB0"/>
    <w:rsid w:val="00D30FE4"/>
    <w:rsid w:val="00D311A2"/>
    <w:rsid w:val="00D313C1"/>
    <w:rsid w:val="00D315B3"/>
    <w:rsid w:val="00D3197F"/>
    <w:rsid w:val="00D3207C"/>
    <w:rsid w:val="00D321FB"/>
    <w:rsid w:val="00D32DD5"/>
    <w:rsid w:val="00D33261"/>
    <w:rsid w:val="00D33BE2"/>
    <w:rsid w:val="00D33C69"/>
    <w:rsid w:val="00D3407E"/>
    <w:rsid w:val="00D344F3"/>
    <w:rsid w:val="00D348F2"/>
    <w:rsid w:val="00D34A7F"/>
    <w:rsid w:val="00D34B57"/>
    <w:rsid w:val="00D34BC9"/>
    <w:rsid w:val="00D34C3D"/>
    <w:rsid w:val="00D35214"/>
    <w:rsid w:val="00D3531B"/>
    <w:rsid w:val="00D35A9A"/>
    <w:rsid w:val="00D3615F"/>
    <w:rsid w:val="00D3631C"/>
    <w:rsid w:val="00D36344"/>
    <w:rsid w:val="00D36724"/>
    <w:rsid w:val="00D36EFC"/>
    <w:rsid w:val="00D37213"/>
    <w:rsid w:val="00D37674"/>
    <w:rsid w:val="00D37799"/>
    <w:rsid w:val="00D37C3D"/>
    <w:rsid w:val="00D37F60"/>
    <w:rsid w:val="00D4009F"/>
    <w:rsid w:val="00D4017F"/>
    <w:rsid w:val="00D40408"/>
    <w:rsid w:val="00D40B15"/>
    <w:rsid w:val="00D41367"/>
    <w:rsid w:val="00D41D14"/>
    <w:rsid w:val="00D4205B"/>
    <w:rsid w:val="00D42114"/>
    <w:rsid w:val="00D423C8"/>
    <w:rsid w:val="00D42755"/>
    <w:rsid w:val="00D428B8"/>
    <w:rsid w:val="00D42A8A"/>
    <w:rsid w:val="00D42BFA"/>
    <w:rsid w:val="00D42D22"/>
    <w:rsid w:val="00D43039"/>
    <w:rsid w:val="00D4313A"/>
    <w:rsid w:val="00D432D1"/>
    <w:rsid w:val="00D433AD"/>
    <w:rsid w:val="00D4355B"/>
    <w:rsid w:val="00D43692"/>
    <w:rsid w:val="00D43B9E"/>
    <w:rsid w:val="00D43CD2"/>
    <w:rsid w:val="00D43EA2"/>
    <w:rsid w:val="00D44524"/>
    <w:rsid w:val="00D4529B"/>
    <w:rsid w:val="00D452EB"/>
    <w:rsid w:val="00D45DB9"/>
    <w:rsid w:val="00D46595"/>
    <w:rsid w:val="00D465A6"/>
    <w:rsid w:val="00D47601"/>
    <w:rsid w:val="00D47794"/>
    <w:rsid w:val="00D4786E"/>
    <w:rsid w:val="00D47A96"/>
    <w:rsid w:val="00D47BA3"/>
    <w:rsid w:val="00D50578"/>
    <w:rsid w:val="00D50C06"/>
    <w:rsid w:val="00D50DD8"/>
    <w:rsid w:val="00D50EB4"/>
    <w:rsid w:val="00D514CE"/>
    <w:rsid w:val="00D51541"/>
    <w:rsid w:val="00D51664"/>
    <w:rsid w:val="00D51942"/>
    <w:rsid w:val="00D51B3F"/>
    <w:rsid w:val="00D523EC"/>
    <w:rsid w:val="00D52544"/>
    <w:rsid w:val="00D5300A"/>
    <w:rsid w:val="00D53414"/>
    <w:rsid w:val="00D535F7"/>
    <w:rsid w:val="00D539C8"/>
    <w:rsid w:val="00D53C3A"/>
    <w:rsid w:val="00D54188"/>
    <w:rsid w:val="00D5562F"/>
    <w:rsid w:val="00D55820"/>
    <w:rsid w:val="00D559F1"/>
    <w:rsid w:val="00D55B11"/>
    <w:rsid w:val="00D55E76"/>
    <w:rsid w:val="00D562DF"/>
    <w:rsid w:val="00D5638F"/>
    <w:rsid w:val="00D566E3"/>
    <w:rsid w:val="00D5679D"/>
    <w:rsid w:val="00D56A66"/>
    <w:rsid w:val="00D56D75"/>
    <w:rsid w:val="00D57599"/>
    <w:rsid w:val="00D57628"/>
    <w:rsid w:val="00D60680"/>
    <w:rsid w:val="00D6099D"/>
    <w:rsid w:val="00D60FA9"/>
    <w:rsid w:val="00D61176"/>
    <w:rsid w:val="00D618F3"/>
    <w:rsid w:val="00D61EBD"/>
    <w:rsid w:val="00D6207B"/>
    <w:rsid w:val="00D624AC"/>
    <w:rsid w:val="00D62505"/>
    <w:rsid w:val="00D62A9A"/>
    <w:rsid w:val="00D63109"/>
    <w:rsid w:val="00D631C3"/>
    <w:rsid w:val="00D632D3"/>
    <w:rsid w:val="00D63607"/>
    <w:rsid w:val="00D6360C"/>
    <w:rsid w:val="00D63819"/>
    <w:rsid w:val="00D645E6"/>
    <w:rsid w:val="00D65423"/>
    <w:rsid w:val="00D65505"/>
    <w:rsid w:val="00D65C44"/>
    <w:rsid w:val="00D660C1"/>
    <w:rsid w:val="00D6648E"/>
    <w:rsid w:val="00D671C6"/>
    <w:rsid w:val="00D671F6"/>
    <w:rsid w:val="00D6730D"/>
    <w:rsid w:val="00D67A89"/>
    <w:rsid w:val="00D67B20"/>
    <w:rsid w:val="00D67B4F"/>
    <w:rsid w:val="00D703AA"/>
    <w:rsid w:val="00D7057B"/>
    <w:rsid w:val="00D705BD"/>
    <w:rsid w:val="00D706F3"/>
    <w:rsid w:val="00D70A30"/>
    <w:rsid w:val="00D70FDD"/>
    <w:rsid w:val="00D7106F"/>
    <w:rsid w:val="00D710DF"/>
    <w:rsid w:val="00D715F3"/>
    <w:rsid w:val="00D7163B"/>
    <w:rsid w:val="00D71BE6"/>
    <w:rsid w:val="00D72495"/>
    <w:rsid w:val="00D72610"/>
    <w:rsid w:val="00D72AB3"/>
    <w:rsid w:val="00D7355E"/>
    <w:rsid w:val="00D7364C"/>
    <w:rsid w:val="00D736DD"/>
    <w:rsid w:val="00D73E4C"/>
    <w:rsid w:val="00D73F57"/>
    <w:rsid w:val="00D73F96"/>
    <w:rsid w:val="00D74116"/>
    <w:rsid w:val="00D743BB"/>
    <w:rsid w:val="00D749F7"/>
    <w:rsid w:val="00D749FD"/>
    <w:rsid w:val="00D74BC8"/>
    <w:rsid w:val="00D74E56"/>
    <w:rsid w:val="00D75059"/>
    <w:rsid w:val="00D75E44"/>
    <w:rsid w:val="00D75F97"/>
    <w:rsid w:val="00D764F0"/>
    <w:rsid w:val="00D767E5"/>
    <w:rsid w:val="00D76988"/>
    <w:rsid w:val="00D76FB4"/>
    <w:rsid w:val="00D77330"/>
    <w:rsid w:val="00D773D6"/>
    <w:rsid w:val="00D77BC9"/>
    <w:rsid w:val="00D802C0"/>
    <w:rsid w:val="00D808E2"/>
    <w:rsid w:val="00D80A34"/>
    <w:rsid w:val="00D81D7F"/>
    <w:rsid w:val="00D81FB9"/>
    <w:rsid w:val="00D82D14"/>
    <w:rsid w:val="00D82D1E"/>
    <w:rsid w:val="00D82FA2"/>
    <w:rsid w:val="00D830FB"/>
    <w:rsid w:val="00D83487"/>
    <w:rsid w:val="00D83654"/>
    <w:rsid w:val="00D83801"/>
    <w:rsid w:val="00D83B1A"/>
    <w:rsid w:val="00D8447B"/>
    <w:rsid w:val="00D84514"/>
    <w:rsid w:val="00D8487C"/>
    <w:rsid w:val="00D84C9F"/>
    <w:rsid w:val="00D8540F"/>
    <w:rsid w:val="00D85432"/>
    <w:rsid w:val="00D8549D"/>
    <w:rsid w:val="00D85993"/>
    <w:rsid w:val="00D85EBD"/>
    <w:rsid w:val="00D86DEC"/>
    <w:rsid w:val="00D86F92"/>
    <w:rsid w:val="00D871BA"/>
    <w:rsid w:val="00D87A90"/>
    <w:rsid w:val="00D87AD9"/>
    <w:rsid w:val="00D87BD6"/>
    <w:rsid w:val="00D87E5D"/>
    <w:rsid w:val="00D90831"/>
    <w:rsid w:val="00D90A50"/>
    <w:rsid w:val="00D90D3E"/>
    <w:rsid w:val="00D90D3F"/>
    <w:rsid w:val="00D911DE"/>
    <w:rsid w:val="00D91986"/>
    <w:rsid w:val="00D92929"/>
    <w:rsid w:val="00D92D6E"/>
    <w:rsid w:val="00D92DB3"/>
    <w:rsid w:val="00D92E29"/>
    <w:rsid w:val="00D92E49"/>
    <w:rsid w:val="00D93095"/>
    <w:rsid w:val="00D934C5"/>
    <w:rsid w:val="00D941F2"/>
    <w:rsid w:val="00D94222"/>
    <w:rsid w:val="00D9490A"/>
    <w:rsid w:val="00D94BFA"/>
    <w:rsid w:val="00D94E49"/>
    <w:rsid w:val="00D9507C"/>
    <w:rsid w:val="00D95260"/>
    <w:rsid w:val="00D95B2F"/>
    <w:rsid w:val="00D9629C"/>
    <w:rsid w:val="00D96406"/>
    <w:rsid w:val="00D96B74"/>
    <w:rsid w:val="00D971F0"/>
    <w:rsid w:val="00D975B2"/>
    <w:rsid w:val="00D9766F"/>
    <w:rsid w:val="00D97A0E"/>
    <w:rsid w:val="00D97D14"/>
    <w:rsid w:val="00DA0D5F"/>
    <w:rsid w:val="00DA11BF"/>
    <w:rsid w:val="00DA18EB"/>
    <w:rsid w:val="00DA1958"/>
    <w:rsid w:val="00DA1DA2"/>
    <w:rsid w:val="00DA1FB5"/>
    <w:rsid w:val="00DA270D"/>
    <w:rsid w:val="00DA2785"/>
    <w:rsid w:val="00DA28C7"/>
    <w:rsid w:val="00DA2ACA"/>
    <w:rsid w:val="00DA2D5C"/>
    <w:rsid w:val="00DA2E28"/>
    <w:rsid w:val="00DA3AC1"/>
    <w:rsid w:val="00DA3F13"/>
    <w:rsid w:val="00DA4203"/>
    <w:rsid w:val="00DA4589"/>
    <w:rsid w:val="00DA48ED"/>
    <w:rsid w:val="00DA5508"/>
    <w:rsid w:val="00DA57DD"/>
    <w:rsid w:val="00DA5D0D"/>
    <w:rsid w:val="00DA64AC"/>
    <w:rsid w:val="00DA6568"/>
    <w:rsid w:val="00DA6DD2"/>
    <w:rsid w:val="00DA7797"/>
    <w:rsid w:val="00DA7993"/>
    <w:rsid w:val="00DA7CBD"/>
    <w:rsid w:val="00DA7F35"/>
    <w:rsid w:val="00DB0344"/>
    <w:rsid w:val="00DB08F7"/>
    <w:rsid w:val="00DB0B95"/>
    <w:rsid w:val="00DB0E57"/>
    <w:rsid w:val="00DB12F3"/>
    <w:rsid w:val="00DB1623"/>
    <w:rsid w:val="00DB1933"/>
    <w:rsid w:val="00DB1934"/>
    <w:rsid w:val="00DB2436"/>
    <w:rsid w:val="00DB2AAE"/>
    <w:rsid w:val="00DB2C26"/>
    <w:rsid w:val="00DB326E"/>
    <w:rsid w:val="00DB3682"/>
    <w:rsid w:val="00DB36F4"/>
    <w:rsid w:val="00DB3771"/>
    <w:rsid w:val="00DB37E8"/>
    <w:rsid w:val="00DB3CB9"/>
    <w:rsid w:val="00DB40F5"/>
    <w:rsid w:val="00DB425E"/>
    <w:rsid w:val="00DB43C5"/>
    <w:rsid w:val="00DB43D5"/>
    <w:rsid w:val="00DB44E2"/>
    <w:rsid w:val="00DB4566"/>
    <w:rsid w:val="00DB45BF"/>
    <w:rsid w:val="00DB48C3"/>
    <w:rsid w:val="00DB48C7"/>
    <w:rsid w:val="00DB4E5C"/>
    <w:rsid w:val="00DB5855"/>
    <w:rsid w:val="00DB5A12"/>
    <w:rsid w:val="00DB6272"/>
    <w:rsid w:val="00DB6733"/>
    <w:rsid w:val="00DB6767"/>
    <w:rsid w:val="00DB6FAF"/>
    <w:rsid w:val="00DB705D"/>
    <w:rsid w:val="00DB7429"/>
    <w:rsid w:val="00DB7528"/>
    <w:rsid w:val="00DB75F1"/>
    <w:rsid w:val="00DB76C2"/>
    <w:rsid w:val="00DB7B91"/>
    <w:rsid w:val="00DBAB41"/>
    <w:rsid w:val="00DC0211"/>
    <w:rsid w:val="00DC0870"/>
    <w:rsid w:val="00DC09BF"/>
    <w:rsid w:val="00DC3041"/>
    <w:rsid w:val="00DC35F6"/>
    <w:rsid w:val="00DC38E9"/>
    <w:rsid w:val="00DC40E2"/>
    <w:rsid w:val="00DC438E"/>
    <w:rsid w:val="00DC488E"/>
    <w:rsid w:val="00DC4E28"/>
    <w:rsid w:val="00DC4F22"/>
    <w:rsid w:val="00DC4F6E"/>
    <w:rsid w:val="00DC5105"/>
    <w:rsid w:val="00DC56AA"/>
    <w:rsid w:val="00DC5AEF"/>
    <w:rsid w:val="00DC71BE"/>
    <w:rsid w:val="00DC73F6"/>
    <w:rsid w:val="00DD01E3"/>
    <w:rsid w:val="00DD0462"/>
    <w:rsid w:val="00DD0ADB"/>
    <w:rsid w:val="00DD0B18"/>
    <w:rsid w:val="00DD14F7"/>
    <w:rsid w:val="00DD180E"/>
    <w:rsid w:val="00DD22D3"/>
    <w:rsid w:val="00DD22E4"/>
    <w:rsid w:val="00DD238C"/>
    <w:rsid w:val="00DD264D"/>
    <w:rsid w:val="00DD27B3"/>
    <w:rsid w:val="00DD2B2D"/>
    <w:rsid w:val="00DD337A"/>
    <w:rsid w:val="00DD37EB"/>
    <w:rsid w:val="00DD4783"/>
    <w:rsid w:val="00DD4BDA"/>
    <w:rsid w:val="00DD4F9C"/>
    <w:rsid w:val="00DD5349"/>
    <w:rsid w:val="00DD5394"/>
    <w:rsid w:val="00DD5961"/>
    <w:rsid w:val="00DD5AFC"/>
    <w:rsid w:val="00DD5B23"/>
    <w:rsid w:val="00DD61A7"/>
    <w:rsid w:val="00DD68DA"/>
    <w:rsid w:val="00DD6A05"/>
    <w:rsid w:val="00DD6BDD"/>
    <w:rsid w:val="00DD7B20"/>
    <w:rsid w:val="00DD7D2D"/>
    <w:rsid w:val="00DE0691"/>
    <w:rsid w:val="00DE0FF6"/>
    <w:rsid w:val="00DE1305"/>
    <w:rsid w:val="00DE1849"/>
    <w:rsid w:val="00DE1A32"/>
    <w:rsid w:val="00DE1E17"/>
    <w:rsid w:val="00DE1F0C"/>
    <w:rsid w:val="00DE2240"/>
    <w:rsid w:val="00DE22B9"/>
    <w:rsid w:val="00DE24FB"/>
    <w:rsid w:val="00DE26F6"/>
    <w:rsid w:val="00DE2B29"/>
    <w:rsid w:val="00DE37D6"/>
    <w:rsid w:val="00DE3918"/>
    <w:rsid w:val="00DE3B89"/>
    <w:rsid w:val="00DE44BB"/>
    <w:rsid w:val="00DE454B"/>
    <w:rsid w:val="00DE4883"/>
    <w:rsid w:val="00DE49B2"/>
    <w:rsid w:val="00DE50D8"/>
    <w:rsid w:val="00DE54C5"/>
    <w:rsid w:val="00DE55D4"/>
    <w:rsid w:val="00DE562D"/>
    <w:rsid w:val="00DE570A"/>
    <w:rsid w:val="00DE5C53"/>
    <w:rsid w:val="00DE5FD0"/>
    <w:rsid w:val="00DE60F9"/>
    <w:rsid w:val="00DE6114"/>
    <w:rsid w:val="00DE647B"/>
    <w:rsid w:val="00DE6A67"/>
    <w:rsid w:val="00DE6A97"/>
    <w:rsid w:val="00DE7299"/>
    <w:rsid w:val="00DE73F8"/>
    <w:rsid w:val="00DE7490"/>
    <w:rsid w:val="00DE7E8F"/>
    <w:rsid w:val="00DE7F25"/>
    <w:rsid w:val="00DF0031"/>
    <w:rsid w:val="00DF025A"/>
    <w:rsid w:val="00DF068F"/>
    <w:rsid w:val="00DF0D9E"/>
    <w:rsid w:val="00DF0DEE"/>
    <w:rsid w:val="00DF0ED0"/>
    <w:rsid w:val="00DF1366"/>
    <w:rsid w:val="00DF1638"/>
    <w:rsid w:val="00DF2086"/>
    <w:rsid w:val="00DF2480"/>
    <w:rsid w:val="00DF257A"/>
    <w:rsid w:val="00DF3500"/>
    <w:rsid w:val="00DF3950"/>
    <w:rsid w:val="00DF3C64"/>
    <w:rsid w:val="00DF3D13"/>
    <w:rsid w:val="00DF3F9B"/>
    <w:rsid w:val="00DF40DC"/>
    <w:rsid w:val="00DF42EB"/>
    <w:rsid w:val="00DF47CD"/>
    <w:rsid w:val="00DF50CF"/>
    <w:rsid w:val="00DF55CA"/>
    <w:rsid w:val="00DF5A31"/>
    <w:rsid w:val="00DF5BBE"/>
    <w:rsid w:val="00DF5D0F"/>
    <w:rsid w:val="00DF606E"/>
    <w:rsid w:val="00DF6173"/>
    <w:rsid w:val="00DF6849"/>
    <w:rsid w:val="00DF6902"/>
    <w:rsid w:val="00DF6A93"/>
    <w:rsid w:val="00DF6C57"/>
    <w:rsid w:val="00DF6F9D"/>
    <w:rsid w:val="00DF7DCA"/>
    <w:rsid w:val="00DF7F85"/>
    <w:rsid w:val="00E001D8"/>
    <w:rsid w:val="00E00CF5"/>
    <w:rsid w:val="00E00D59"/>
    <w:rsid w:val="00E00FF3"/>
    <w:rsid w:val="00E01365"/>
    <w:rsid w:val="00E018D9"/>
    <w:rsid w:val="00E01A6E"/>
    <w:rsid w:val="00E0227D"/>
    <w:rsid w:val="00E02819"/>
    <w:rsid w:val="00E02F06"/>
    <w:rsid w:val="00E03082"/>
    <w:rsid w:val="00E03532"/>
    <w:rsid w:val="00E03932"/>
    <w:rsid w:val="00E044BC"/>
    <w:rsid w:val="00E04569"/>
    <w:rsid w:val="00E04D41"/>
    <w:rsid w:val="00E05DD2"/>
    <w:rsid w:val="00E0634A"/>
    <w:rsid w:val="00E0673B"/>
    <w:rsid w:val="00E06B3B"/>
    <w:rsid w:val="00E07A55"/>
    <w:rsid w:val="00E0CE1F"/>
    <w:rsid w:val="00E103B6"/>
    <w:rsid w:val="00E10A07"/>
    <w:rsid w:val="00E10EE1"/>
    <w:rsid w:val="00E10FAC"/>
    <w:rsid w:val="00E1101C"/>
    <w:rsid w:val="00E1104C"/>
    <w:rsid w:val="00E11520"/>
    <w:rsid w:val="00E11619"/>
    <w:rsid w:val="00E118D7"/>
    <w:rsid w:val="00E11A73"/>
    <w:rsid w:val="00E11B71"/>
    <w:rsid w:val="00E11BC2"/>
    <w:rsid w:val="00E11CBC"/>
    <w:rsid w:val="00E11DDD"/>
    <w:rsid w:val="00E11FFA"/>
    <w:rsid w:val="00E12E3C"/>
    <w:rsid w:val="00E12F5E"/>
    <w:rsid w:val="00E1323C"/>
    <w:rsid w:val="00E1340C"/>
    <w:rsid w:val="00E1358F"/>
    <w:rsid w:val="00E13733"/>
    <w:rsid w:val="00E13C96"/>
    <w:rsid w:val="00E1403C"/>
    <w:rsid w:val="00E1450D"/>
    <w:rsid w:val="00E14870"/>
    <w:rsid w:val="00E14981"/>
    <w:rsid w:val="00E14A51"/>
    <w:rsid w:val="00E14B72"/>
    <w:rsid w:val="00E14E42"/>
    <w:rsid w:val="00E15648"/>
    <w:rsid w:val="00E158D1"/>
    <w:rsid w:val="00E15914"/>
    <w:rsid w:val="00E15E40"/>
    <w:rsid w:val="00E161DE"/>
    <w:rsid w:val="00E1641C"/>
    <w:rsid w:val="00E17133"/>
    <w:rsid w:val="00E17772"/>
    <w:rsid w:val="00E17B9A"/>
    <w:rsid w:val="00E17ECC"/>
    <w:rsid w:val="00E20822"/>
    <w:rsid w:val="00E210D1"/>
    <w:rsid w:val="00E2120A"/>
    <w:rsid w:val="00E21A7A"/>
    <w:rsid w:val="00E21AA7"/>
    <w:rsid w:val="00E21C60"/>
    <w:rsid w:val="00E22749"/>
    <w:rsid w:val="00E22879"/>
    <w:rsid w:val="00E22EF5"/>
    <w:rsid w:val="00E22F34"/>
    <w:rsid w:val="00E23555"/>
    <w:rsid w:val="00E23AC4"/>
    <w:rsid w:val="00E23BB9"/>
    <w:rsid w:val="00E23BE5"/>
    <w:rsid w:val="00E23EA0"/>
    <w:rsid w:val="00E23EC5"/>
    <w:rsid w:val="00E23F56"/>
    <w:rsid w:val="00E23F7E"/>
    <w:rsid w:val="00E248B3"/>
    <w:rsid w:val="00E24AE8"/>
    <w:rsid w:val="00E24B61"/>
    <w:rsid w:val="00E24DD6"/>
    <w:rsid w:val="00E24E91"/>
    <w:rsid w:val="00E251CF"/>
    <w:rsid w:val="00E2586C"/>
    <w:rsid w:val="00E25A38"/>
    <w:rsid w:val="00E25DA5"/>
    <w:rsid w:val="00E265B0"/>
    <w:rsid w:val="00E2665F"/>
    <w:rsid w:val="00E26A74"/>
    <w:rsid w:val="00E26B03"/>
    <w:rsid w:val="00E26D1C"/>
    <w:rsid w:val="00E27375"/>
    <w:rsid w:val="00E27460"/>
    <w:rsid w:val="00E3002D"/>
    <w:rsid w:val="00E30A6D"/>
    <w:rsid w:val="00E31AB3"/>
    <w:rsid w:val="00E3202D"/>
    <w:rsid w:val="00E324F5"/>
    <w:rsid w:val="00E328F0"/>
    <w:rsid w:val="00E32A8B"/>
    <w:rsid w:val="00E32E9F"/>
    <w:rsid w:val="00E3307B"/>
    <w:rsid w:val="00E331AD"/>
    <w:rsid w:val="00E3330F"/>
    <w:rsid w:val="00E33B8B"/>
    <w:rsid w:val="00E33E31"/>
    <w:rsid w:val="00E33F0A"/>
    <w:rsid w:val="00E34572"/>
    <w:rsid w:val="00E34E9D"/>
    <w:rsid w:val="00E3523D"/>
    <w:rsid w:val="00E3539C"/>
    <w:rsid w:val="00E354F3"/>
    <w:rsid w:val="00E357B5"/>
    <w:rsid w:val="00E358CF"/>
    <w:rsid w:val="00E35BEE"/>
    <w:rsid w:val="00E35D67"/>
    <w:rsid w:val="00E36A76"/>
    <w:rsid w:val="00E36C56"/>
    <w:rsid w:val="00E37F7E"/>
    <w:rsid w:val="00E37FDB"/>
    <w:rsid w:val="00E40032"/>
    <w:rsid w:val="00E403DC"/>
    <w:rsid w:val="00E40D8D"/>
    <w:rsid w:val="00E40DDA"/>
    <w:rsid w:val="00E40EFA"/>
    <w:rsid w:val="00E411B1"/>
    <w:rsid w:val="00E41351"/>
    <w:rsid w:val="00E413A4"/>
    <w:rsid w:val="00E4166D"/>
    <w:rsid w:val="00E41821"/>
    <w:rsid w:val="00E4257C"/>
    <w:rsid w:val="00E43437"/>
    <w:rsid w:val="00E4365E"/>
    <w:rsid w:val="00E43AF1"/>
    <w:rsid w:val="00E43AFC"/>
    <w:rsid w:val="00E43B31"/>
    <w:rsid w:val="00E43FF5"/>
    <w:rsid w:val="00E446DB"/>
    <w:rsid w:val="00E447D3"/>
    <w:rsid w:val="00E448AE"/>
    <w:rsid w:val="00E44B7B"/>
    <w:rsid w:val="00E4524F"/>
    <w:rsid w:val="00E45DBA"/>
    <w:rsid w:val="00E463F7"/>
    <w:rsid w:val="00E468B7"/>
    <w:rsid w:val="00E469F6"/>
    <w:rsid w:val="00E473E4"/>
    <w:rsid w:val="00E47835"/>
    <w:rsid w:val="00E47923"/>
    <w:rsid w:val="00E47A1F"/>
    <w:rsid w:val="00E47A53"/>
    <w:rsid w:val="00E5033B"/>
    <w:rsid w:val="00E5050B"/>
    <w:rsid w:val="00E50593"/>
    <w:rsid w:val="00E50955"/>
    <w:rsid w:val="00E509CB"/>
    <w:rsid w:val="00E50C84"/>
    <w:rsid w:val="00E51199"/>
    <w:rsid w:val="00E5137E"/>
    <w:rsid w:val="00E513A9"/>
    <w:rsid w:val="00E51420"/>
    <w:rsid w:val="00E516AF"/>
    <w:rsid w:val="00E5173B"/>
    <w:rsid w:val="00E51AD5"/>
    <w:rsid w:val="00E51C30"/>
    <w:rsid w:val="00E51E6D"/>
    <w:rsid w:val="00E526C3"/>
    <w:rsid w:val="00E52911"/>
    <w:rsid w:val="00E52DEA"/>
    <w:rsid w:val="00E531DF"/>
    <w:rsid w:val="00E5350D"/>
    <w:rsid w:val="00E53906"/>
    <w:rsid w:val="00E539F2"/>
    <w:rsid w:val="00E54023"/>
    <w:rsid w:val="00E54BB6"/>
    <w:rsid w:val="00E54D96"/>
    <w:rsid w:val="00E54DEA"/>
    <w:rsid w:val="00E5511E"/>
    <w:rsid w:val="00E5524A"/>
    <w:rsid w:val="00E55DCE"/>
    <w:rsid w:val="00E55E5C"/>
    <w:rsid w:val="00E56057"/>
    <w:rsid w:val="00E56CB5"/>
    <w:rsid w:val="00E56E71"/>
    <w:rsid w:val="00E5729E"/>
    <w:rsid w:val="00E5763D"/>
    <w:rsid w:val="00E60197"/>
    <w:rsid w:val="00E603A4"/>
    <w:rsid w:val="00E6061C"/>
    <w:rsid w:val="00E60A0C"/>
    <w:rsid w:val="00E61163"/>
    <w:rsid w:val="00E61292"/>
    <w:rsid w:val="00E615A3"/>
    <w:rsid w:val="00E61613"/>
    <w:rsid w:val="00E61771"/>
    <w:rsid w:val="00E618B3"/>
    <w:rsid w:val="00E620CC"/>
    <w:rsid w:val="00E623CC"/>
    <w:rsid w:val="00E62518"/>
    <w:rsid w:val="00E62754"/>
    <w:rsid w:val="00E62ABA"/>
    <w:rsid w:val="00E62ABB"/>
    <w:rsid w:val="00E634D7"/>
    <w:rsid w:val="00E63794"/>
    <w:rsid w:val="00E63871"/>
    <w:rsid w:val="00E640AD"/>
    <w:rsid w:val="00E64216"/>
    <w:rsid w:val="00E645AF"/>
    <w:rsid w:val="00E64794"/>
    <w:rsid w:val="00E64820"/>
    <w:rsid w:val="00E6484A"/>
    <w:rsid w:val="00E64937"/>
    <w:rsid w:val="00E64A0B"/>
    <w:rsid w:val="00E64A43"/>
    <w:rsid w:val="00E64A93"/>
    <w:rsid w:val="00E64ED6"/>
    <w:rsid w:val="00E64FB2"/>
    <w:rsid w:val="00E655F3"/>
    <w:rsid w:val="00E6570E"/>
    <w:rsid w:val="00E65928"/>
    <w:rsid w:val="00E65D6F"/>
    <w:rsid w:val="00E66155"/>
    <w:rsid w:val="00E66D12"/>
    <w:rsid w:val="00E66DE9"/>
    <w:rsid w:val="00E6723B"/>
    <w:rsid w:val="00E67A4C"/>
    <w:rsid w:val="00E67DAF"/>
    <w:rsid w:val="00E7030C"/>
    <w:rsid w:val="00E7111A"/>
    <w:rsid w:val="00E71553"/>
    <w:rsid w:val="00E71568"/>
    <w:rsid w:val="00E716C4"/>
    <w:rsid w:val="00E727E9"/>
    <w:rsid w:val="00E72931"/>
    <w:rsid w:val="00E72D04"/>
    <w:rsid w:val="00E73641"/>
    <w:rsid w:val="00E741F9"/>
    <w:rsid w:val="00E74820"/>
    <w:rsid w:val="00E754D7"/>
    <w:rsid w:val="00E755F6"/>
    <w:rsid w:val="00E757C2"/>
    <w:rsid w:val="00E75844"/>
    <w:rsid w:val="00E75AA8"/>
    <w:rsid w:val="00E75CB0"/>
    <w:rsid w:val="00E75EB1"/>
    <w:rsid w:val="00E76345"/>
    <w:rsid w:val="00E76469"/>
    <w:rsid w:val="00E766B8"/>
    <w:rsid w:val="00E768A2"/>
    <w:rsid w:val="00E76D85"/>
    <w:rsid w:val="00E76F4A"/>
    <w:rsid w:val="00E7758F"/>
    <w:rsid w:val="00E778CB"/>
    <w:rsid w:val="00E77AF6"/>
    <w:rsid w:val="00E77EC7"/>
    <w:rsid w:val="00E81B7B"/>
    <w:rsid w:val="00E81DF4"/>
    <w:rsid w:val="00E8221A"/>
    <w:rsid w:val="00E82636"/>
    <w:rsid w:val="00E82747"/>
    <w:rsid w:val="00E827A9"/>
    <w:rsid w:val="00E828C5"/>
    <w:rsid w:val="00E832B6"/>
    <w:rsid w:val="00E835A3"/>
    <w:rsid w:val="00E83761"/>
    <w:rsid w:val="00E84043"/>
    <w:rsid w:val="00E845D1"/>
    <w:rsid w:val="00E84FB2"/>
    <w:rsid w:val="00E853B6"/>
    <w:rsid w:val="00E8551A"/>
    <w:rsid w:val="00E85803"/>
    <w:rsid w:val="00E85A08"/>
    <w:rsid w:val="00E87380"/>
    <w:rsid w:val="00E90477"/>
    <w:rsid w:val="00E90BCC"/>
    <w:rsid w:val="00E90C43"/>
    <w:rsid w:val="00E90CE7"/>
    <w:rsid w:val="00E90FD1"/>
    <w:rsid w:val="00E920EB"/>
    <w:rsid w:val="00E92386"/>
    <w:rsid w:val="00E926D3"/>
    <w:rsid w:val="00E9315C"/>
    <w:rsid w:val="00E93193"/>
    <w:rsid w:val="00E93AA3"/>
    <w:rsid w:val="00E93BD3"/>
    <w:rsid w:val="00E93C1B"/>
    <w:rsid w:val="00E93C2E"/>
    <w:rsid w:val="00E94D55"/>
    <w:rsid w:val="00E94E13"/>
    <w:rsid w:val="00E94EB1"/>
    <w:rsid w:val="00E957F7"/>
    <w:rsid w:val="00E95992"/>
    <w:rsid w:val="00E961B5"/>
    <w:rsid w:val="00E963D8"/>
    <w:rsid w:val="00E967B7"/>
    <w:rsid w:val="00E96A66"/>
    <w:rsid w:val="00E972A6"/>
    <w:rsid w:val="00E9784F"/>
    <w:rsid w:val="00EA00B1"/>
    <w:rsid w:val="00EA03A3"/>
    <w:rsid w:val="00EA0E5C"/>
    <w:rsid w:val="00EA12DD"/>
    <w:rsid w:val="00EA1B60"/>
    <w:rsid w:val="00EA2B27"/>
    <w:rsid w:val="00EA322D"/>
    <w:rsid w:val="00EA3353"/>
    <w:rsid w:val="00EA34BC"/>
    <w:rsid w:val="00EA360B"/>
    <w:rsid w:val="00EA3788"/>
    <w:rsid w:val="00EA3852"/>
    <w:rsid w:val="00EA3AAF"/>
    <w:rsid w:val="00EA3AEC"/>
    <w:rsid w:val="00EA4385"/>
    <w:rsid w:val="00EA485D"/>
    <w:rsid w:val="00EA48C5"/>
    <w:rsid w:val="00EA555D"/>
    <w:rsid w:val="00EA56C9"/>
    <w:rsid w:val="00EA57AD"/>
    <w:rsid w:val="00EA5883"/>
    <w:rsid w:val="00EA5B27"/>
    <w:rsid w:val="00EA738F"/>
    <w:rsid w:val="00EA7567"/>
    <w:rsid w:val="00EA7ABD"/>
    <w:rsid w:val="00EA7DB0"/>
    <w:rsid w:val="00EA7DCA"/>
    <w:rsid w:val="00EB03A7"/>
    <w:rsid w:val="00EB0436"/>
    <w:rsid w:val="00EB057C"/>
    <w:rsid w:val="00EB077A"/>
    <w:rsid w:val="00EB081C"/>
    <w:rsid w:val="00EB0AE3"/>
    <w:rsid w:val="00EB0D11"/>
    <w:rsid w:val="00EB0F29"/>
    <w:rsid w:val="00EB10D7"/>
    <w:rsid w:val="00EB11A7"/>
    <w:rsid w:val="00EB1477"/>
    <w:rsid w:val="00EB1547"/>
    <w:rsid w:val="00EB19DC"/>
    <w:rsid w:val="00EB1D10"/>
    <w:rsid w:val="00EB2002"/>
    <w:rsid w:val="00EB2780"/>
    <w:rsid w:val="00EB2EDF"/>
    <w:rsid w:val="00EB33E4"/>
    <w:rsid w:val="00EB392C"/>
    <w:rsid w:val="00EB3948"/>
    <w:rsid w:val="00EB3CD7"/>
    <w:rsid w:val="00EB4716"/>
    <w:rsid w:val="00EB49DF"/>
    <w:rsid w:val="00EB4C24"/>
    <w:rsid w:val="00EB5B6F"/>
    <w:rsid w:val="00EB5DCC"/>
    <w:rsid w:val="00EB5EFB"/>
    <w:rsid w:val="00EB619F"/>
    <w:rsid w:val="00EB6AD0"/>
    <w:rsid w:val="00EB6CA5"/>
    <w:rsid w:val="00EB7661"/>
    <w:rsid w:val="00EC01BF"/>
    <w:rsid w:val="00EC0982"/>
    <w:rsid w:val="00EC0A08"/>
    <w:rsid w:val="00EC0F09"/>
    <w:rsid w:val="00EC1299"/>
    <w:rsid w:val="00EC1731"/>
    <w:rsid w:val="00EC18D8"/>
    <w:rsid w:val="00EC1A1E"/>
    <w:rsid w:val="00EC23E2"/>
    <w:rsid w:val="00EC2A37"/>
    <w:rsid w:val="00EC2C8F"/>
    <w:rsid w:val="00EC2EDA"/>
    <w:rsid w:val="00EC314F"/>
    <w:rsid w:val="00EC363F"/>
    <w:rsid w:val="00EC38DE"/>
    <w:rsid w:val="00EC3CA8"/>
    <w:rsid w:val="00EC3EAC"/>
    <w:rsid w:val="00EC3EE2"/>
    <w:rsid w:val="00EC4CEE"/>
    <w:rsid w:val="00EC523B"/>
    <w:rsid w:val="00EC5443"/>
    <w:rsid w:val="00EC5D36"/>
    <w:rsid w:val="00EC67D6"/>
    <w:rsid w:val="00EC6A93"/>
    <w:rsid w:val="00EC7946"/>
    <w:rsid w:val="00EC7B5C"/>
    <w:rsid w:val="00EC7CB8"/>
    <w:rsid w:val="00ED0FD5"/>
    <w:rsid w:val="00ED1755"/>
    <w:rsid w:val="00ED179F"/>
    <w:rsid w:val="00ED1BCB"/>
    <w:rsid w:val="00ED1C82"/>
    <w:rsid w:val="00ED1D18"/>
    <w:rsid w:val="00ED1DB8"/>
    <w:rsid w:val="00ED26AB"/>
    <w:rsid w:val="00ED271F"/>
    <w:rsid w:val="00ED27A4"/>
    <w:rsid w:val="00ED2C6F"/>
    <w:rsid w:val="00ED3198"/>
    <w:rsid w:val="00ED356D"/>
    <w:rsid w:val="00ED3E9F"/>
    <w:rsid w:val="00ED402A"/>
    <w:rsid w:val="00ED4AC8"/>
    <w:rsid w:val="00ED4DF6"/>
    <w:rsid w:val="00ED4E0A"/>
    <w:rsid w:val="00ED4F33"/>
    <w:rsid w:val="00ED5573"/>
    <w:rsid w:val="00ED5741"/>
    <w:rsid w:val="00ED5B6D"/>
    <w:rsid w:val="00ED75D0"/>
    <w:rsid w:val="00ED7D82"/>
    <w:rsid w:val="00ED7F32"/>
    <w:rsid w:val="00ED7FF1"/>
    <w:rsid w:val="00EE0299"/>
    <w:rsid w:val="00EE03EF"/>
    <w:rsid w:val="00EE04FF"/>
    <w:rsid w:val="00EE07AE"/>
    <w:rsid w:val="00EE09BE"/>
    <w:rsid w:val="00EE0B72"/>
    <w:rsid w:val="00EE14DC"/>
    <w:rsid w:val="00EE1903"/>
    <w:rsid w:val="00EE1B3B"/>
    <w:rsid w:val="00EE1CA7"/>
    <w:rsid w:val="00EE1CC7"/>
    <w:rsid w:val="00EE1E43"/>
    <w:rsid w:val="00EE1EE7"/>
    <w:rsid w:val="00EE1F00"/>
    <w:rsid w:val="00EE2235"/>
    <w:rsid w:val="00EE2323"/>
    <w:rsid w:val="00EE316E"/>
    <w:rsid w:val="00EE343D"/>
    <w:rsid w:val="00EE35F7"/>
    <w:rsid w:val="00EE3655"/>
    <w:rsid w:val="00EE38C2"/>
    <w:rsid w:val="00EE3938"/>
    <w:rsid w:val="00EE3B20"/>
    <w:rsid w:val="00EE3B41"/>
    <w:rsid w:val="00EE3D48"/>
    <w:rsid w:val="00EE4033"/>
    <w:rsid w:val="00EE423D"/>
    <w:rsid w:val="00EE46E4"/>
    <w:rsid w:val="00EE49D2"/>
    <w:rsid w:val="00EE4AD6"/>
    <w:rsid w:val="00EE5422"/>
    <w:rsid w:val="00EE5503"/>
    <w:rsid w:val="00EE566A"/>
    <w:rsid w:val="00EE572B"/>
    <w:rsid w:val="00EE5DE6"/>
    <w:rsid w:val="00EE5F36"/>
    <w:rsid w:val="00EE6F37"/>
    <w:rsid w:val="00EE71A2"/>
    <w:rsid w:val="00EE7299"/>
    <w:rsid w:val="00EE7302"/>
    <w:rsid w:val="00EE7474"/>
    <w:rsid w:val="00EE74F7"/>
    <w:rsid w:val="00EE79B2"/>
    <w:rsid w:val="00EE7EBC"/>
    <w:rsid w:val="00EF0719"/>
    <w:rsid w:val="00EF113C"/>
    <w:rsid w:val="00EF11BD"/>
    <w:rsid w:val="00EF175E"/>
    <w:rsid w:val="00EF1DAC"/>
    <w:rsid w:val="00EF2746"/>
    <w:rsid w:val="00EF3FB8"/>
    <w:rsid w:val="00EF439D"/>
    <w:rsid w:val="00EF4DD6"/>
    <w:rsid w:val="00EF575B"/>
    <w:rsid w:val="00EF5E51"/>
    <w:rsid w:val="00EF6FB3"/>
    <w:rsid w:val="00EF6FB9"/>
    <w:rsid w:val="00EF79DB"/>
    <w:rsid w:val="00EF7E98"/>
    <w:rsid w:val="00F00198"/>
    <w:rsid w:val="00F00775"/>
    <w:rsid w:val="00F016A7"/>
    <w:rsid w:val="00F01F1A"/>
    <w:rsid w:val="00F02765"/>
    <w:rsid w:val="00F02FB0"/>
    <w:rsid w:val="00F03153"/>
    <w:rsid w:val="00F03593"/>
    <w:rsid w:val="00F03A38"/>
    <w:rsid w:val="00F03D91"/>
    <w:rsid w:val="00F040E4"/>
    <w:rsid w:val="00F0498D"/>
    <w:rsid w:val="00F04D94"/>
    <w:rsid w:val="00F04EEE"/>
    <w:rsid w:val="00F0502C"/>
    <w:rsid w:val="00F05515"/>
    <w:rsid w:val="00F0583D"/>
    <w:rsid w:val="00F05F4C"/>
    <w:rsid w:val="00F06E5C"/>
    <w:rsid w:val="00F10867"/>
    <w:rsid w:val="00F10C5E"/>
    <w:rsid w:val="00F1124D"/>
    <w:rsid w:val="00F11DB2"/>
    <w:rsid w:val="00F122D1"/>
    <w:rsid w:val="00F130F9"/>
    <w:rsid w:val="00F13D5A"/>
    <w:rsid w:val="00F14198"/>
    <w:rsid w:val="00F14625"/>
    <w:rsid w:val="00F1476B"/>
    <w:rsid w:val="00F14A23"/>
    <w:rsid w:val="00F15208"/>
    <w:rsid w:val="00F15434"/>
    <w:rsid w:val="00F15684"/>
    <w:rsid w:val="00F15829"/>
    <w:rsid w:val="00F158D8"/>
    <w:rsid w:val="00F15E8E"/>
    <w:rsid w:val="00F16093"/>
    <w:rsid w:val="00F163BB"/>
    <w:rsid w:val="00F16AD4"/>
    <w:rsid w:val="00F17422"/>
    <w:rsid w:val="00F17553"/>
    <w:rsid w:val="00F17752"/>
    <w:rsid w:val="00F206D9"/>
    <w:rsid w:val="00F2089F"/>
    <w:rsid w:val="00F208F0"/>
    <w:rsid w:val="00F20BE5"/>
    <w:rsid w:val="00F20E69"/>
    <w:rsid w:val="00F21637"/>
    <w:rsid w:val="00F21869"/>
    <w:rsid w:val="00F21A3C"/>
    <w:rsid w:val="00F21B3E"/>
    <w:rsid w:val="00F21B86"/>
    <w:rsid w:val="00F21BDA"/>
    <w:rsid w:val="00F21CF0"/>
    <w:rsid w:val="00F22632"/>
    <w:rsid w:val="00F22926"/>
    <w:rsid w:val="00F229CB"/>
    <w:rsid w:val="00F22C0B"/>
    <w:rsid w:val="00F22D4D"/>
    <w:rsid w:val="00F22E6C"/>
    <w:rsid w:val="00F22FAD"/>
    <w:rsid w:val="00F23094"/>
    <w:rsid w:val="00F2347B"/>
    <w:rsid w:val="00F23D89"/>
    <w:rsid w:val="00F23EBA"/>
    <w:rsid w:val="00F2494E"/>
    <w:rsid w:val="00F2520E"/>
    <w:rsid w:val="00F252B5"/>
    <w:rsid w:val="00F2543C"/>
    <w:rsid w:val="00F2560B"/>
    <w:rsid w:val="00F25868"/>
    <w:rsid w:val="00F259E9"/>
    <w:rsid w:val="00F25C28"/>
    <w:rsid w:val="00F25CE8"/>
    <w:rsid w:val="00F25D2B"/>
    <w:rsid w:val="00F267FE"/>
    <w:rsid w:val="00F274DA"/>
    <w:rsid w:val="00F27C57"/>
    <w:rsid w:val="00F27CF2"/>
    <w:rsid w:val="00F30159"/>
    <w:rsid w:val="00F302A5"/>
    <w:rsid w:val="00F303DE"/>
    <w:rsid w:val="00F3051F"/>
    <w:rsid w:val="00F305F3"/>
    <w:rsid w:val="00F30A12"/>
    <w:rsid w:val="00F30A3B"/>
    <w:rsid w:val="00F30D90"/>
    <w:rsid w:val="00F310C0"/>
    <w:rsid w:val="00F31277"/>
    <w:rsid w:val="00F3134B"/>
    <w:rsid w:val="00F31398"/>
    <w:rsid w:val="00F3148D"/>
    <w:rsid w:val="00F314C6"/>
    <w:rsid w:val="00F316BC"/>
    <w:rsid w:val="00F3194C"/>
    <w:rsid w:val="00F320C7"/>
    <w:rsid w:val="00F321E5"/>
    <w:rsid w:val="00F3238C"/>
    <w:rsid w:val="00F33382"/>
    <w:rsid w:val="00F333EE"/>
    <w:rsid w:val="00F336A8"/>
    <w:rsid w:val="00F33EE6"/>
    <w:rsid w:val="00F3406E"/>
    <w:rsid w:val="00F34529"/>
    <w:rsid w:val="00F34542"/>
    <w:rsid w:val="00F347FA"/>
    <w:rsid w:val="00F34DF3"/>
    <w:rsid w:val="00F34F25"/>
    <w:rsid w:val="00F34F64"/>
    <w:rsid w:val="00F3525A"/>
    <w:rsid w:val="00F35512"/>
    <w:rsid w:val="00F35D0F"/>
    <w:rsid w:val="00F3607F"/>
    <w:rsid w:val="00F36133"/>
    <w:rsid w:val="00F364CE"/>
    <w:rsid w:val="00F40187"/>
    <w:rsid w:val="00F405DA"/>
    <w:rsid w:val="00F4146A"/>
    <w:rsid w:val="00F41552"/>
    <w:rsid w:val="00F41A25"/>
    <w:rsid w:val="00F41A95"/>
    <w:rsid w:val="00F41EC5"/>
    <w:rsid w:val="00F42284"/>
    <w:rsid w:val="00F42CC4"/>
    <w:rsid w:val="00F438F1"/>
    <w:rsid w:val="00F43DEC"/>
    <w:rsid w:val="00F43E3A"/>
    <w:rsid w:val="00F44B84"/>
    <w:rsid w:val="00F44BF3"/>
    <w:rsid w:val="00F44FCF"/>
    <w:rsid w:val="00F451C1"/>
    <w:rsid w:val="00F451D4"/>
    <w:rsid w:val="00F458CF"/>
    <w:rsid w:val="00F462E8"/>
    <w:rsid w:val="00F463A6"/>
    <w:rsid w:val="00F46403"/>
    <w:rsid w:val="00F468C9"/>
    <w:rsid w:val="00F4693F"/>
    <w:rsid w:val="00F46BEF"/>
    <w:rsid w:val="00F47D54"/>
    <w:rsid w:val="00F500FF"/>
    <w:rsid w:val="00F50A97"/>
    <w:rsid w:val="00F50BC9"/>
    <w:rsid w:val="00F50D0A"/>
    <w:rsid w:val="00F50DAB"/>
    <w:rsid w:val="00F50F80"/>
    <w:rsid w:val="00F51AEA"/>
    <w:rsid w:val="00F524FF"/>
    <w:rsid w:val="00F5284D"/>
    <w:rsid w:val="00F52A4C"/>
    <w:rsid w:val="00F52AC9"/>
    <w:rsid w:val="00F5335B"/>
    <w:rsid w:val="00F5388F"/>
    <w:rsid w:val="00F538B2"/>
    <w:rsid w:val="00F538FA"/>
    <w:rsid w:val="00F53938"/>
    <w:rsid w:val="00F53B96"/>
    <w:rsid w:val="00F542AD"/>
    <w:rsid w:val="00F54B02"/>
    <w:rsid w:val="00F5502A"/>
    <w:rsid w:val="00F55AFE"/>
    <w:rsid w:val="00F564F4"/>
    <w:rsid w:val="00F56611"/>
    <w:rsid w:val="00F569BC"/>
    <w:rsid w:val="00F56B0D"/>
    <w:rsid w:val="00F56C83"/>
    <w:rsid w:val="00F56DBE"/>
    <w:rsid w:val="00F57488"/>
    <w:rsid w:val="00F5749B"/>
    <w:rsid w:val="00F5749F"/>
    <w:rsid w:val="00F5759E"/>
    <w:rsid w:val="00F57B6A"/>
    <w:rsid w:val="00F57FE1"/>
    <w:rsid w:val="00F60138"/>
    <w:rsid w:val="00F60C53"/>
    <w:rsid w:val="00F61FCD"/>
    <w:rsid w:val="00F6230B"/>
    <w:rsid w:val="00F62548"/>
    <w:rsid w:val="00F62A33"/>
    <w:rsid w:val="00F63021"/>
    <w:rsid w:val="00F6342B"/>
    <w:rsid w:val="00F63438"/>
    <w:rsid w:val="00F634BE"/>
    <w:rsid w:val="00F6350E"/>
    <w:rsid w:val="00F63A76"/>
    <w:rsid w:val="00F63B0D"/>
    <w:rsid w:val="00F63C52"/>
    <w:rsid w:val="00F6469A"/>
    <w:rsid w:val="00F64DC0"/>
    <w:rsid w:val="00F64DFF"/>
    <w:rsid w:val="00F65021"/>
    <w:rsid w:val="00F65DB8"/>
    <w:rsid w:val="00F6623B"/>
    <w:rsid w:val="00F66F5D"/>
    <w:rsid w:val="00F66FCB"/>
    <w:rsid w:val="00F672E7"/>
    <w:rsid w:val="00F67446"/>
    <w:rsid w:val="00F67A58"/>
    <w:rsid w:val="00F70AEA"/>
    <w:rsid w:val="00F715FD"/>
    <w:rsid w:val="00F7190C"/>
    <w:rsid w:val="00F71CC0"/>
    <w:rsid w:val="00F71F2D"/>
    <w:rsid w:val="00F7261C"/>
    <w:rsid w:val="00F7298D"/>
    <w:rsid w:val="00F72B11"/>
    <w:rsid w:val="00F73069"/>
    <w:rsid w:val="00F73576"/>
    <w:rsid w:val="00F735FD"/>
    <w:rsid w:val="00F73A73"/>
    <w:rsid w:val="00F73CEC"/>
    <w:rsid w:val="00F74C9F"/>
    <w:rsid w:val="00F7508D"/>
    <w:rsid w:val="00F752C1"/>
    <w:rsid w:val="00F75710"/>
    <w:rsid w:val="00F75745"/>
    <w:rsid w:val="00F758A3"/>
    <w:rsid w:val="00F759EB"/>
    <w:rsid w:val="00F76E92"/>
    <w:rsid w:val="00F77014"/>
    <w:rsid w:val="00F77357"/>
    <w:rsid w:val="00F7772E"/>
    <w:rsid w:val="00F77B44"/>
    <w:rsid w:val="00F77CA7"/>
    <w:rsid w:val="00F80554"/>
    <w:rsid w:val="00F8057E"/>
    <w:rsid w:val="00F80921"/>
    <w:rsid w:val="00F80CDC"/>
    <w:rsid w:val="00F815D3"/>
    <w:rsid w:val="00F81856"/>
    <w:rsid w:val="00F82122"/>
    <w:rsid w:val="00F830ED"/>
    <w:rsid w:val="00F832E8"/>
    <w:rsid w:val="00F8357E"/>
    <w:rsid w:val="00F83752"/>
    <w:rsid w:val="00F84915"/>
    <w:rsid w:val="00F8516C"/>
    <w:rsid w:val="00F85B71"/>
    <w:rsid w:val="00F85FFD"/>
    <w:rsid w:val="00F86AE0"/>
    <w:rsid w:val="00F8719B"/>
    <w:rsid w:val="00F87AD8"/>
    <w:rsid w:val="00F87E90"/>
    <w:rsid w:val="00F87F69"/>
    <w:rsid w:val="00F9011D"/>
    <w:rsid w:val="00F903CD"/>
    <w:rsid w:val="00F90451"/>
    <w:rsid w:val="00F90661"/>
    <w:rsid w:val="00F9105F"/>
    <w:rsid w:val="00F91A39"/>
    <w:rsid w:val="00F91E1A"/>
    <w:rsid w:val="00F91EDC"/>
    <w:rsid w:val="00F91F3E"/>
    <w:rsid w:val="00F921E8"/>
    <w:rsid w:val="00F9222B"/>
    <w:rsid w:val="00F92A20"/>
    <w:rsid w:val="00F92AC4"/>
    <w:rsid w:val="00F92BE6"/>
    <w:rsid w:val="00F92F02"/>
    <w:rsid w:val="00F93028"/>
    <w:rsid w:val="00F9326D"/>
    <w:rsid w:val="00F934A3"/>
    <w:rsid w:val="00F93566"/>
    <w:rsid w:val="00F93661"/>
    <w:rsid w:val="00F93748"/>
    <w:rsid w:val="00F93C76"/>
    <w:rsid w:val="00F93D52"/>
    <w:rsid w:val="00F94298"/>
    <w:rsid w:val="00F944B3"/>
    <w:rsid w:val="00F94538"/>
    <w:rsid w:val="00F94EA6"/>
    <w:rsid w:val="00F94FA4"/>
    <w:rsid w:val="00F95655"/>
    <w:rsid w:val="00F95F6C"/>
    <w:rsid w:val="00F961C4"/>
    <w:rsid w:val="00F96664"/>
    <w:rsid w:val="00F967C2"/>
    <w:rsid w:val="00F969B5"/>
    <w:rsid w:val="00F96DA3"/>
    <w:rsid w:val="00FA0C19"/>
    <w:rsid w:val="00FA1258"/>
    <w:rsid w:val="00FA12D4"/>
    <w:rsid w:val="00FA1305"/>
    <w:rsid w:val="00FA1AED"/>
    <w:rsid w:val="00FA2216"/>
    <w:rsid w:val="00FA24C9"/>
    <w:rsid w:val="00FA2D10"/>
    <w:rsid w:val="00FA2E60"/>
    <w:rsid w:val="00FA2E7A"/>
    <w:rsid w:val="00FA36A4"/>
    <w:rsid w:val="00FA36B8"/>
    <w:rsid w:val="00FA491D"/>
    <w:rsid w:val="00FA4BAD"/>
    <w:rsid w:val="00FA4E4B"/>
    <w:rsid w:val="00FA5188"/>
    <w:rsid w:val="00FA5357"/>
    <w:rsid w:val="00FA6691"/>
    <w:rsid w:val="00FA66EC"/>
    <w:rsid w:val="00FA67BB"/>
    <w:rsid w:val="00FA69A6"/>
    <w:rsid w:val="00FA75D1"/>
    <w:rsid w:val="00FA75E4"/>
    <w:rsid w:val="00FA7677"/>
    <w:rsid w:val="00FA769D"/>
    <w:rsid w:val="00FA7884"/>
    <w:rsid w:val="00FA79F9"/>
    <w:rsid w:val="00FA7CDF"/>
    <w:rsid w:val="00FB00C6"/>
    <w:rsid w:val="00FB01E8"/>
    <w:rsid w:val="00FB02C2"/>
    <w:rsid w:val="00FB03B4"/>
    <w:rsid w:val="00FB03E9"/>
    <w:rsid w:val="00FB0623"/>
    <w:rsid w:val="00FB169F"/>
    <w:rsid w:val="00FB1A71"/>
    <w:rsid w:val="00FB1CC9"/>
    <w:rsid w:val="00FB1DED"/>
    <w:rsid w:val="00FB2161"/>
    <w:rsid w:val="00FB216E"/>
    <w:rsid w:val="00FB2293"/>
    <w:rsid w:val="00FB26B7"/>
    <w:rsid w:val="00FB2907"/>
    <w:rsid w:val="00FB2F52"/>
    <w:rsid w:val="00FB3176"/>
    <w:rsid w:val="00FB34A3"/>
    <w:rsid w:val="00FB378F"/>
    <w:rsid w:val="00FB41AF"/>
    <w:rsid w:val="00FB455E"/>
    <w:rsid w:val="00FB4E61"/>
    <w:rsid w:val="00FB51DC"/>
    <w:rsid w:val="00FB56BD"/>
    <w:rsid w:val="00FB59EB"/>
    <w:rsid w:val="00FB62C7"/>
    <w:rsid w:val="00FB6564"/>
    <w:rsid w:val="00FB6594"/>
    <w:rsid w:val="00FB6829"/>
    <w:rsid w:val="00FB69AA"/>
    <w:rsid w:val="00FB69D6"/>
    <w:rsid w:val="00FB7023"/>
    <w:rsid w:val="00FB79FB"/>
    <w:rsid w:val="00FB7CE4"/>
    <w:rsid w:val="00FB7E5C"/>
    <w:rsid w:val="00FB7FFA"/>
    <w:rsid w:val="00FC018C"/>
    <w:rsid w:val="00FC03AE"/>
    <w:rsid w:val="00FC08EE"/>
    <w:rsid w:val="00FC0C53"/>
    <w:rsid w:val="00FC11CB"/>
    <w:rsid w:val="00FC14FB"/>
    <w:rsid w:val="00FC1BFE"/>
    <w:rsid w:val="00FC2482"/>
    <w:rsid w:val="00FC2772"/>
    <w:rsid w:val="00FC3905"/>
    <w:rsid w:val="00FC3D02"/>
    <w:rsid w:val="00FC4173"/>
    <w:rsid w:val="00FC4D39"/>
    <w:rsid w:val="00FC5547"/>
    <w:rsid w:val="00FC56CD"/>
    <w:rsid w:val="00FC56CF"/>
    <w:rsid w:val="00FC611A"/>
    <w:rsid w:val="00FC6595"/>
    <w:rsid w:val="00FC67B2"/>
    <w:rsid w:val="00FC6E92"/>
    <w:rsid w:val="00FC6FD8"/>
    <w:rsid w:val="00FC786C"/>
    <w:rsid w:val="00FC78B7"/>
    <w:rsid w:val="00FD025D"/>
    <w:rsid w:val="00FD0D54"/>
    <w:rsid w:val="00FD1146"/>
    <w:rsid w:val="00FD14A3"/>
    <w:rsid w:val="00FD1D33"/>
    <w:rsid w:val="00FD2154"/>
    <w:rsid w:val="00FD21FB"/>
    <w:rsid w:val="00FD2994"/>
    <w:rsid w:val="00FD310E"/>
    <w:rsid w:val="00FD33A6"/>
    <w:rsid w:val="00FD362F"/>
    <w:rsid w:val="00FD3C6A"/>
    <w:rsid w:val="00FD3D03"/>
    <w:rsid w:val="00FD3D7E"/>
    <w:rsid w:val="00FD4695"/>
    <w:rsid w:val="00FD4E75"/>
    <w:rsid w:val="00FD54BE"/>
    <w:rsid w:val="00FD5E32"/>
    <w:rsid w:val="00FD6093"/>
    <w:rsid w:val="00FD6232"/>
    <w:rsid w:val="00FD64F2"/>
    <w:rsid w:val="00FD6AAE"/>
    <w:rsid w:val="00FD7045"/>
    <w:rsid w:val="00FD76AA"/>
    <w:rsid w:val="00FD7AF9"/>
    <w:rsid w:val="00FD7C81"/>
    <w:rsid w:val="00FE0035"/>
    <w:rsid w:val="00FE0685"/>
    <w:rsid w:val="00FE0DBD"/>
    <w:rsid w:val="00FE11B3"/>
    <w:rsid w:val="00FE1339"/>
    <w:rsid w:val="00FE15ED"/>
    <w:rsid w:val="00FE19F2"/>
    <w:rsid w:val="00FE21EB"/>
    <w:rsid w:val="00FE2793"/>
    <w:rsid w:val="00FE3387"/>
    <w:rsid w:val="00FE3AB4"/>
    <w:rsid w:val="00FE438B"/>
    <w:rsid w:val="00FE4932"/>
    <w:rsid w:val="00FE4D11"/>
    <w:rsid w:val="00FE4D94"/>
    <w:rsid w:val="00FE4F6B"/>
    <w:rsid w:val="00FE51CC"/>
    <w:rsid w:val="00FE52A0"/>
    <w:rsid w:val="00FE5461"/>
    <w:rsid w:val="00FE548F"/>
    <w:rsid w:val="00FE6577"/>
    <w:rsid w:val="00FE6820"/>
    <w:rsid w:val="00FE690E"/>
    <w:rsid w:val="00FE6987"/>
    <w:rsid w:val="00FE6A3F"/>
    <w:rsid w:val="00FE765B"/>
    <w:rsid w:val="00FF08C7"/>
    <w:rsid w:val="00FF0A38"/>
    <w:rsid w:val="00FF0B89"/>
    <w:rsid w:val="00FF0C56"/>
    <w:rsid w:val="00FF0E63"/>
    <w:rsid w:val="00FF0E6D"/>
    <w:rsid w:val="00FF11D3"/>
    <w:rsid w:val="00FF1D07"/>
    <w:rsid w:val="00FF1EA9"/>
    <w:rsid w:val="00FF20BE"/>
    <w:rsid w:val="00FF25D2"/>
    <w:rsid w:val="00FF25E5"/>
    <w:rsid w:val="00FF268C"/>
    <w:rsid w:val="00FF26F6"/>
    <w:rsid w:val="00FF27D0"/>
    <w:rsid w:val="00FF2C00"/>
    <w:rsid w:val="00FF44F2"/>
    <w:rsid w:val="00FF458A"/>
    <w:rsid w:val="00FF498D"/>
    <w:rsid w:val="00FF4F6E"/>
    <w:rsid w:val="00FF559E"/>
    <w:rsid w:val="00FF5977"/>
    <w:rsid w:val="00FF5AAB"/>
    <w:rsid w:val="00FF5C7C"/>
    <w:rsid w:val="00FF5F2A"/>
    <w:rsid w:val="00FF5F6E"/>
    <w:rsid w:val="00FF6DF5"/>
    <w:rsid w:val="00FF6E63"/>
    <w:rsid w:val="00FF80FA"/>
    <w:rsid w:val="01007B15"/>
    <w:rsid w:val="013C8897"/>
    <w:rsid w:val="018BA651"/>
    <w:rsid w:val="018EAD46"/>
    <w:rsid w:val="01B15592"/>
    <w:rsid w:val="01B87DFD"/>
    <w:rsid w:val="020653F1"/>
    <w:rsid w:val="020B033A"/>
    <w:rsid w:val="0217CE1F"/>
    <w:rsid w:val="022768C9"/>
    <w:rsid w:val="02281167"/>
    <w:rsid w:val="0231A252"/>
    <w:rsid w:val="0234C4A1"/>
    <w:rsid w:val="023C91BE"/>
    <w:rsid w:val="02483665"/>
    <w:rsid w:val="024A0088"/>
    <w:rsid w:val="024BFA75"/>
    <w:rsid w:val="0264B2B4"/>
    <w:rsid w:val="0296034B"/>
    <w:rsid w:val="02AC7BB0"/>
    <w:rsid w:val="02AD5F67"/>
    <w:rsid w:val="02D39EAC"/>
    <w:rsid w:val="02DB7325"/>
    <w:rsid w:val="02DEDFF1"/>
    <w:rsid w:val="02E8EBBA"/>
    <w:rsid w:val="02EA05EE"/>
    <w:rsid w:val="0300A384"/>
    <w:rsid w:val="03147471"/>
    <w:rsid w:val="0336116D"/>
    <w:rsid w:val="0339FD1C"/>
    <w:rsid w:val="03441490"/>
    <w:rsid w:val="03472D2F"/>
    <w:rsid w:val="037FC92F"/>
    <w:rsid w:val="038639B2"/>
    <w:rsid w:val="03951CBD"/>
    <w:rsid w:val="03A7A2D2"/>
    <w:rsid w:val="03B63829"/>
    <w:rsid w:val="03C36078"/>
    <w:rsid w:val="03F43462"/>
    <w:rsid w:val="03F7207A"/>
    <w:rsid w:val="03F7A0DA"/>
    <w:rsid w:val="04060717"/>
    <w:rsid w:val="04158332"/>
    <w:rsid w:val="04194994"/>
    <w:rsid w:val="041F530B"/>
    <w:rsid w:val="04241C4B"/>
    <w:rsid w:val="042F7FA0"/>
    <w:rsid w:val="043177DE"/>
    <w:rsid w:val="043AB144"/>
    <w:rsid w:val="046E1CA0"/>
    <w:rsid w:val="049585F8"/>
    <w:rsid w:val="0498C210"/>
    <w:rsid w:val="04AD7D7F"/>
    <w:rsid w:val="04AD8BB4"/>
    <w:rsid w:val="04B39A36"/>
    <w:rsid w:val="04CA9E94"/>
    <w:rsid w:val="04D98156"/>
    <w:rsid w:val="04DA1FEE"/>
    <w:rsid w:val="04EB80B0"/>
    <w:rsid w:val="04F3360B"/>
    <w:rsid w:val="05046F97"/>
    <w:rsid w:val="051015E4"/>
    <w:rsid w:val="0512C840"/>
    <w:rsid w:val="051E35F9"/>
    <w:rsid w:val="0526F2EC"/>
    <w:rsid w:val="0534ABE0"/>
    <w:rsid w:val="0535EA3F"/>
    <w:rsid w:val="054044A5"/>
    <w:rsid w:val="0542C1AC"/>
    <w:rsid w:val="054B59B9"/>
    <w:rsid w:val="05539C43"/>
    <w:rsid w:val="05574233"/>
    <w:rsid w:val="056B7848"/>
    <w:rsid w:val="058E0700"/>
    <w:rsid w:val="05971AE5"/>
    <w:rsid w:val="05A59328"/>
    <w:rsid w:val="05A61873"/>
    <w:rsid w:val="05AAFC77"/>
    <w:rsid w:val="05CB4B48"/>
    <w:rsid w:val="05D9428B"/>
    <w:rsid w:val="05E24255"/>
    <w:rsid w:val="05EAEBA8"/>
    <w:rsid w:val="05F52E51"/>
    <w:rsid w:val="05F966B4"/>
    <w:rsid w:val="05FF4D8C"/>
    <w:rsid w:val="060C662F"/>
    <w:rsid w:val="060F7566"/>
    <w:rsid w:val="063D99C5"/>
    <w:rsid w:val="063F8A79"/>
    <w:rsid w:val="0676CC7D"/>
    <w:rsid w:val="0686E09A"/>
    <w:rsid w:val="0689BF2E"/>
    <w:rsid w:val="06909D54"/>
    <w:rsid w:val="069FA355"/>
    <w:rsid w:val="06A74A67"/>
    <w:rsid w:val="06CA0E00"/>
    <w:rsid w:val="06D4B862"/>
    <w:rsid w:val="06DA43EA"/>
    <w:rsid w:val="06E9616A"/>
    <w:rsid w:val="071000EF"/>
    <w:rsid w:val="072810AF"/>
    <w:rsid w:val="0729CD51"/>
    <w:rsid w:val="072A9B0C"/>
    <w:rsid w:val="074136C9"/>
    <w:rsid w:val="0747034B"/>
    <w:rsid w:val="074AC73E"/>
    <w:rsid w:val="075E9F13"/>
    <w:rsid w:val="07612E23"/>
    <w:rsid w:val="0764B5C5"/>
    <w:rsid w:val="076B4EE6"/>
    <w:rsid w:val="07723F52"/>
    <w:rsid w:val="0777A9A8"/>
    <w:rsid w:val="077D45E4"/>
    <w:rsid w:val="0780C50B"/>
    <w:rsid w:val="0784AD40"/>
    <w:rsid w:val="0790B074"/>
    <w:rsid w:val="0792AAC1"/>
    <w:rsid w:val="07992DFE"/>
    <w:rsid w:val="07B10721"/>
    <w:rsid w:val="07B82679"/>
    <w:rsid w:val="07CA0849"/>
    <w:rsid w:val="07CAF8B8"/>
    <w:rsid w:val="07CC3249"/>
    <w:rsid w:val="07CC34E7"/>
    <w:rsid w:val="07CEB18B"/>
    <w:rsid w:val="07D2221E"/>
    <w:rsid w:val="07D72057"/>
    <w:rsid w:val="07D87B99"/>
    <w:rsid w:val="07DA94F9"/>
    <w:rsid w:val="07E3318E"/>
    <w:rsid w:val="07FAB0E7"/>
    <w:rsid w:val="07FCA65D"/>
    <w:rsid w:val="080404F4"/>
    <w:rsid w:val="0806212F"/>
    <w:rsid w:val="082CE9FF"/>
    <w:rsid w:val="083FA0A7"/>
    <w:rsid w:val="08448456"/>
    <w:rsid w:val="0847B082"/>
    <w:rsid w:val="0874AE49"/>
    <w:rsid w:val="08785B55"/>
    <w:rsid w:val="0879FDC8"/>
    <w:rsid w:val="0891C96A"/>
    <w:rsid w:val="08CA238A"/>
    <w:rsid w:val="08CE91A8"/>
    <w:rsid w:val="08D5E394"/>
    <w:rsid w:val="08E70CB9"/>
    <w:rsid w:val="08EC0491"/>
    <w:rsid w:val="0939675E"/>
    <w:rsid w:val="094425F1"/>
    <w:rsid w:val="095E41D5"/>
    <w:rsid w:val="0962D7EC"/>
    <w:rsid w:val="097C51B9"/>
    <w:rsid w:val="0980D4A8"/>
    <w:rsid w:val="09A851F6"/>
    <w:rsid w:val="09C84884"/>
    <w:rsid w:val="09CFE32E"/>
    <w:rsid w:val="09D33866"/>
    <w:rsid w:val="09D4379B"/>
    <w:rsid w:val="09DC0D9C"/>
    <w:rsid w:val="09ECB12E"/>
    <w:rsid w:val="09EF1F06"/>
    <w:rsid w:val="09F668B2"/>
    <w:rsid w:val="09FB1389"/>
    <w:rsid w:val="0A197EBA"/>
    <w:rsid w:val="0A1D0ABA"/>
    <w:rsid w:val="0A216725"/>
    <w:rsid w:val="0A2971FF"/>
    <w:rsid w:val="0A462E93"/>
    <w:rsid w:val="0A4CAE8D"/>
    <w:rsid w:val="0A4D17DE"/>
    <w:rsid w:val="0A51ACAA"/>
    <w:rsid w:val="0A5C1868"/>
    <w:rsid w:val="0A7506A3"/>
    <w:rsid w:val="0A75240B"/>
    <w:rsid w:val="0A84C4E1"/>
    <w:rsid w:val="0A85220F"/>
    <w:rsid w:val="0A8F839C"/>
    <w:rsid w:val="0AAD0170"/>
    <w:rsid w:val="0AB87DB9"/>
    <w:rsid w:val="0AC2128D"/>
    <w:rsid w:val="0AC2895A"/>
    <w:rsid w:val="0AD11F14"/>
    <w:rsid w:val="0AE900CA"/>
    <w:rsid w:val="0AFBAFE0"/>
    <w:rsid w:val="0B438822"/>
    <w:rsid w:val="0B5BC9D1"/>
    <w:rsid w:val="0B5ED9D9"/>
    <w:rsid w:val="0B622A9E"/>
    <w:rsid w:val="0B6957EC"/>
    <w:rsid w:val="0B6B71FA"/>
    <w:rsid w:val="0B787B08"/>
    <w:rsid w:val="0B840DF6"/>
    <w:rsid w:val="0B9DACFC"/>
    <w:rsid w:val="0BA70DE3"/>
    <w:rsid w:val="0BA8BD3B"/>
    <w:rsid w:val="0BBAF147"/>
    <w:rsid w:val="0BBD9008"/>
    <w:rsid w:val="0BE89C7C"/>
    <w:rsid w:val="0C06783D"/>
    <w:rsid w:val="0C1B46CA"/>
    <w:rsid w:val="0C1CF93D"/>
    <w:rsid w:val="0C249F71"/>
    <w:rsid w:val="0C2F0876"/>
    <w:rsid w:val="0C2F2391"/>
    <w:rsid w:val="0C412EFC"/>
    <w:rsid w:val="0C4F2CC7"/>
    <w:rsid w:val="0C6F5644"/>
    <w:rsid w:val="0C7B6A99"/>
    <w:rsid w:val="0C968994"/>
    <w:rsid w:val="0CB2E5C1"/>
    <w:rsid w:val="0CC5FC1C"/>
    <w:rsid w:val="0CE8EF55"/>
    <w:rsid w:val="0CF77FF0"/>
    <w:rsid w:val="0CF987D5"/>
    <w:rsid w:val="0D05F75B"/>
    <w:rsid w:val="0D085914"/>
    <w:rsid w:val="0D3AC01E"/>
    <w:rsid w:val="0D4148E2"/>
    <w:rsid w:val="0D4C8EBC"/>
    <w:rsid w:val="0D6ED08D"/>
    <w:rsid w:val="0D91F9CB"/>
    <w:rsid w:val="0DB3B2EC"/>
    <w:rsid w:val="0DE5F621"/>
    <w:rsid w:val="0DE835E5"/>
    <w:rsid w:val="0E0CBB88"/>
    <w:rsid w:val="0E210129"/>
    <w:rsid w:val="0E25B52F"/>
    <w:rsid w:val="0E2B87E0"/>
    <w:rsid w:val="0E2D17AA"/>
    <w:rsid w:val="0E38520A"/>
    <w:rsid w:val="0E3D5E88"/>
    <w:rsid w:val="0E434EDA"/>
    <w:rsid w:val="0E823BF3"/>
    <w:rsid w:val="0E8E8103"/>
    <w:rsid w:val="0E8F32C2"/>
    <w:rsid w:val="0EA38F9A"/>
    <w:rsid w:val="0EA7FF90"/>
    <w:rsid w:val="0EB08E7B"/>
    <w:rsid w:val="0EB17D74"/>
    <w:rsid w:val="0EC2BF1E"/>
    <w:rsid w:val="0EC548F5"/>
    <w:rsid w:val="0ECAA417"/>
    <w:rsid w:val="0ED00715"/>
    <w:rsid w:val="0ED11B33"/>
    <w:rsid w:val="0EDC5610"/>
    <w:rsid w:val="0EE144A9"/>
    <w:rsid w:val="0EE27277"/>
    <w:rsid w:val="0EEB5963"/>
    <w:rsid w:val="0EF9A2A0"/>
    <w:rsid w:val="0EFCE29E"/>
    <w:rsid w:val="0EFFB7D6"/>
    <w:rsid w:val="0F0A38DF"/>
    <w:rsid w:val="0F15C47F"/>
    <w:rsid w:val="0F1D227B"/>
    <w:rsid w:val="0F2E5A9B"/>
    <w:rsid w:val="0F34A606"/>
    <w:rsid w:val="0F3DC971"/>
    <w:rsid w:val="0F5FE4CA"/>
    <w:rsid w:val="0F6C611E"/>
    <w:rsid w:val="0F773C53"/>
    <w:rsid w:val="0F7C180B"/>
    <w:rsid w:val="0F833DC3"/>
    <w:rsid w:val="0F8F3B68"/>
    <w:rsid w:val="0F93C7E1"/>
    <w:rsid w:val="0FA22E82"/>
    <w:rsid w:val="0FA38D48"/>
    <w:rsid w:val="0FA6463A"/>
    <w:rsid w:val="0FA859A1"/>
    <w:rsid w:val="0FB8CF41"/>
    <w:rsid w:val="0FB9DE19"/>
    <w:rsid w:val="0FC90C44"/>
    <w:rsid w:val="0FD860A3"/>
    <w:rsid w:val="0FDD3D05"/>
    <w:rsid w:val="0FE7B7E2"/>
    <w:rsid w:val="1000EC59"/>
    <w:rsid w:val="101F5648"/>
    <w:rsid w:val="1062FFE2"/>
    <w:rsid w:val="106C4219"/>
    <w:rsid w:val="107F6DD2"/>
    <w:rsid w:val="1094CE3A"/>
    <w:rsid w:val="10B9D0DE"/>
    <w:rsid w:val="10CB2357"/>
    <w:rsid w:val="10E60BC6"/>
    <w:rsid w:val="10F73959"/>
    <w:rsid w:val="10F85BE7"/>
    <w:rsid w:val="1117A390"/>
    <w:rsid w:val="1128CCFC"/>
    <w:rsid w:val="113137AB"/>
    <w:rsid w:val="113DF775"/>
    <w:rsid w:val="1144A3C9"/>
    <w:rsid w:val="116505D4"/>
    <w:rsid w:val="11812A77"/>
    <w:rsid w:val="1185A7C6"/>
    <w:rsid w:val="1186C761"/>
    <w:rsid w:val="11A44BF8"/>
    <w:rsid w:val="11F72E76"/>
    <w:rsid w:val="12184DF3"/>
    <w:rsid w:val="1232E66A"/>
    <w:rsid w:val="12331667"/>
    <w:rsid w:val="124F698A"/>
    <w:rsid w:val="125A428D"/>
    <w:rsid w:val="1271B5B3"/>
    <w:rsid w:val="1285E829"/>
    <w:rsid w:val="12A75FE2"/>
    <w:rsid w:val="12B270E7"/>
    <w:rsid w:val="12D8E57A"/>
    <w:rsid w:val="12F1A750"/>
    <w:rsid w:val="12F7D9F9"/>
    <w:rsid w:val="13048FBF"/>
    <w:rsid w:val="13130732"/>
    <w:rsid w:val="132A7761"/>
    <w:rsid w:val="13334BF1"/>
    <w:rsid w:val="1337D940"/>
    <w:rsid w:val="13471254"/>
    <w:rsid w:val="135A55C8"/>
    <w:rsid w:val="135D1F2B"/>
    <w:rsid w:val="137046B8"/>
    <w:rsid w:val="139957CB"/>
    <w:rsid w:val="139EC10E"/>
    <w:rsid w:val="13A3DF43"/>
    <w:rsid w:val="13B97FF7"/>
    <w:rsid w:val="13BD39CF"/>
    <w:rsid w:val="13BF3FEC"/>
    <w:rsid w:val="13D1CFD8"/>
    <w:rsid w:val="13D438FC"/>
    <w:rsid w:val="13E052D8"/>
    <w:rsid w:val="14031E4B"/>
    <w:rsid w:val="14188284"/>
    <w:rsid w:val="14254901"/>
    <w:rsid w:val="143AF176"/>
    <w:rsid w:val="144145DE"/>
    <w:rsid w:val="144AF4D5"/>
    <w:rsid w:val="145ECD7F"/>
    <w:rsid w:val="14741EF7"/>
    <w:rsid w:val="147DB514"/>
    <w:rsid w:val="1482387F"/>
    <w:rsid w:val="14908D24"/>
    <w:rsid w:val="14B6ECF2"/>
    <w:rsid w:val="14BFD9BC"/>
    <w:rsid w:val="14CEA6DB"/>
    <w:rsid w:val="14E34309"/>
    <w:rsid w:val="14E525DA"/>
    <w:rsid w:val="14F1120E"/>
    <w:rsid w:val="1500D470"/>
    <w:rsid w:val="15044BAE"/>
    <w:rsid w:val="1507748A"/>
    <w:rsid w:val="15130809"/>
    <w:rsid w:val="151E57F9"/>
    <w:rsid w:val="15217E06"/>
    <w:rsid w:val="1524D2EA"/>
    <w:rsid w:val="152629BB"/>
    <w:rsid w:val="1545C3C1"/>
    <w:rsid w:val="1577E3E1"/>
    <w:rsid w:val="157CB549"/>
    <w:rsid w:val="158FF536"/>
    <w:rsid w:val="1594F1A0"/>
    <w:rsid w:val="15A1CA5D"/>
    <w:rsid w:val="15A5E6F7"/>
    <w:rsid w:val="15BF4EB2"/>
    <w:rsid w:val="15C7F8FC"/>
    <w:rsid w:val="15CB05EC"/>
    <w:rsid w:val="15E40832"/>
    <w:rsid w:val="1607B6E0"/>
    <w:rsid w:val="16082E2D"/>
    <w:rsid w:val="161FFE7A"/>
    <w:rsid w:val="163AB733"/>
    <w:rsid w:val="16406AB2"/>
    <w:rsid w:val="16469E52"/>
    <w:rsid w:val="164A9BDC"/>
    <w:rsid w:val="1678CA69"/>
    <w:rsid w:val="16986813"/>
    <w:rsid w:val="16C7BFDE"/>
    <w:rsid w:val="16FACEDE"/>
    <w:rsid w:val="1708A704"/>
    <w:rsid w:val="170C0436"/>
    <w:rsid w:val="173A486C"/>
    <w:rsid w:val="17412E09"/>
    <w:rsid w:val="1750E065"/>
    <w:rsid w:val="1755E95F"/>
    <w:rsid w:val="175B927F"/>
    <w:rsid w:val="176BB660"/>
    <w:rsid w:val="176FD6B7"/>
    <w:rsid w:val="1771A5A1"/>
    <w:rsid w:val="177CDA4C"/>
    <w:rsid w:val="17841000"/>
    <w:rsid w:val="1797DE53"/>
    <w:rsid w:val="17A23F2A"/>
    <w:rsid w:val="17B4EB69"/>
    <w:rsid w:val="17C3CEB2"/>
    <w:rsid w:val="17E59A1B"/>
    <w:rsid w:val="17E7E31B"/>
    <w:rsid w:val="17F069BC"/>
    <w:rsid w:val="183A0F5D"/>
    <w:rsid w:val="1861F458"/>
    <w:rsid w:val="18758EEA"/>
    <w:rsid w:val="1876766A"/>
    <w:rsid w:val="18936741"/>
    <w:rsid w:val="18973F72"/>
    <w:rsid w:val="18AAF3CB"/>
    <w:rsid w:val="18E546B6"/>
    <w:rsid w:val="18EF57BC"/>
    <w:rsid w:val="18F05BFC"/>
    <w:rsid w:val="190D07D5"/>
    <w:rsid w:val="191794A6"/>
    <w:rsid w:val="191A57CF"/>
    <w:rsid w:val="19445187"/>
    <w:rsid w:val="1995FBC7"/>
    <w:rsid w:val="19B44E71"/>
    <w:rsid w:val="19CD83BC"/>
    <w:rsid w:val="19F27CD7"/>
    <w:rsid w:val="1A20F128"/>
    <w:rsid w:val="1A55DB35"/>
    <w:rsid w:val="1A596489"/>
    <w:rsid w:val="1A66AF20"/>
    <w:rsid w:val="1A87D260"/>
    <w:rsid w:val="1A95BC73"/>
    <w:rsid w:val="1A9BE40F"/>
    <w:rsid w:val="1AA6A90B"/>
    <w:rsid w:val="1AAC5325"/>
    <w:rsid w:val="1AB673F4"/>
    <w:rsid w:val="1AD0FC6B"/>
    <w:rsid w:val="1ADBB1DA"/>
    <w:rsid w:val="1AED6DA5"/>
    <w:rsid w:val="1B00EAAE"/>
    <w:rsid w:val="1B010305"/>
    <w:rsid w:val="1B0E5176"/>
    <w:rsid w:val="1B1BE74E"/>
    <w:rsid w:val="1B229D56"/>
    <w:rsid w:val="1B46E1DC"/>
    <w:rsid w:val="1B55CB42"/>
    <w:rsid w:val="1B5E3862"/>
    <w:rsid w:val="1B65B1E5"/>
    <w:rsid w:val="1B6DE5FC"/>
    <w:rsid w:val="1B9DFEAB"/>
    <w:rsid w:val="1BA58F25"/>
    <w:rsid w:val="1BB80CA3"/>
    <w:rsid w:val="1BB92727"/>
    <w:rsid w:val="1BBD959A"/>
    <w:rsid w:val="1BE0FFA5"/>
    <w:rsid w:val="1BFDBBC0"/>
    <w:rsid w:val="1C0EFAF9"/>
    <w:rsid w:val="1C197F14"/>
    <w:rsid w:val="1C2AEE09"/>
    <w:rsid w:val="1C2B51A1"/>
    <w:rsid w:val="1C31C214"/>
    <w:rsid w:val="1C3FA54B"/>
    <w:rsid w:val="1C53B424"/>
    <w:rsid w:val="1C5628BA"/>
    <w:rsid w:val="1C5C0D48"/>
    <w:rsid w:val="1C5D9775"/>
    <w:rsid w:val="1C64AD98"/>
    <w:rsid w:val="1C65BDCF"/>
    <w:rsid w:val="1C793E29"/>
    <w:rsid w:val="1C89B6D8"/>
    <w:rsid w:val="1C98DB84"/>
    <w:rsid w:val="1D0C23E7"/>
    <w:rsid w:val="1D1F970B"/>
    <w:rsid w:val="1D3C489A"/>
    <w:rsid w:val="1D494A9C"/>
    <w:rsid w:val="1D4AF4B3"/>
    <w:rsid w:val="1D509241"/>
    <w:rsid w:val="1D605952"/>
    <w:rsid w:val="1D6DE909"/>
    <w:rsid w:val="1D82E6DC"/>
    <w:rsid w:val="1D872371"/>
    <w:rsid w:val="1D8D2403"/>
    <w:rsid w:val="1D9551FF"/>
    <w:rsid w:val="1D980B22"/>
    <w:rsid w:val="1DA025CD"/>
    <w:rsid w:val="1DBFA681"/>
    <w:rsid w:val="1DC14653"/>
    <w:rsid w:val="1DC91400"/>
    <w:rsid w:val="1DD11119"/>
    <w:rsid w:val="1DDBA3FB"/>
    <w:rsid w:val="1DE32B3F"/>
    <w:rsid w:val="1DEB08B2"/>
    <w:rsid w:val="1DF17DDE"/>
    <w:rsid w:val="1DF92427"/>
    <w:rsid w:val="1E0AFB35"/>
    <w:rsid w:val="1E0B6172"/>
    <w:rsid w:val="1E300A26"/>
    <w:rsid w:val="1E3326FB"/>
    <w:rsid w:val="1E573ED2"/>
    <w:rsid w:val="1E66F759"/>
    <w:rsid w:val="1E69FF2C"/>
    <w:rsid w:val="1E774E4E"/>
    <w:rsid w:val="1E84BF73"/>
    <w:rsid w:val="1E8A6DCC"/>
    <w:rsid w:val="1E99BE21"/>
    <w:rsid w:val="1E9BBB8D"/>
    <w:rsid w:val="1EA0B25F"/>
    <w:rsid w:val="1EBF4D66"/>
    <w:rsid w:val="1EC468DE"/>
    <w:rsid w:val="1ED7D9A7"/>
    <w:rsid w:val="1EE6A1D5"/>
    <w:rsid w:val="1EE81A6F"/>
    <w:rsid w:val="1EEC69D3"/>
    <w:rsid w:val="1EECD173"/>
    <w:rsid w:val="1F0195A0"/>
    <w:rsid w:val="1F06CF42"/>
    <w:rsid w:val="1F0F71BC"/>
    <w:rsid w:val="1F11A266"/>
    <w:rsid w:val="1F1497CF"/>
    <w:rsid w:val="1F1E2523"/>
    <w:rsid w:val="1F20EF50"/>
    <w:rsid w:val="1F28090E"/>
    <w:rsid w:val="1F51F6D2"/>
    <w:rsid w:val="1F613A0A"/>
    <w:rsid w:val="1F80A0DC"/>
    <w:rsid w:val="1F88C7DC"/>
    <w:rsid w:val="1FAF138C"/>
    <w:rsid w:val="1FC1EA61"/>
    <w:rsid w:val="1FD8E4C0"/>
    <w:rsid w:val="1FE5DDDC"/>
    <w:rsid w:val="20082B87"/>
    <w:rsid w:val="200C7F21"/>
    <w:rsid w:val="200D03AD"/>
    <w:rsid w:val="2013A258"/>
    <w:rsid w:val="202704DA"/>
    <w:rsid w:val="20305ACA"/>
    <w:rsid w:val="204C4B7D"/>
    <w:rsid w:val="204FE178"/>
    <w:rsid w:val="2052DB94"/>
    <w:rsid w:val="2081FDFD"/>
    <w:rsid w:val="20888852"/>
    <w:rsid w:val="20AF1F00"/>
    <w:rsid w:val="20B27CCD"/>
    <w:rsid w:val="20D5F0A4"/>
    <w:rsid w:val="20E95A53"/>
    <w:rsid w:val="210080FF"/>
    <w:rsid w:val="210BF7BD"/>
    <w:rsid w:val="2114E3D9"/>
    <w:rsid w:val="2115B17F"/>
    <w:rsid w:val="2123A046"/>
    <w:rsid w:val="21250F20"/>
    <w:rsid w:val="2133DB8D"/>
    <w:rsid w:val="2137C5A7"/>
    <w:rsid w:val="21628AA2"/>
    <w:rsid w:val="21641DE0"/>
    <w:rsid w:val="216943C9"/>
    <w:rsid w:val="216B2020"/>
    <w:rsid w:val="21827DB2"/>
    <w:rsid w:val="2189295E"/>
    <w:rsid w:val="219A37B2"/>
    <w:rsid w:val="21B38D48"/>
    <w:rsid w:val="21B3CF76"/>
    <w:rsid w:val="21E9FC4A"/>
    <w:rsid w:val="21F69888"/>
    <w:rsid w:val="22058E10"/>
    <w:rsid w:val="2219B483"/>
    <w:rsid w:val="223CBABF"/>
    <w:rsid w:val="224D172A"/>
    <w:rsid w:val="2257CAD0"/>
    <w:rsid w:val="226186AD"/>
    <w:rsid w:val="2264B9E5"/>
    <w:rsid w:val="2270B109"/>
    <w:rsid w:val="22907245"/>
    <w:rsid w:val="22A801FF"/>
    <w:rsid w:val="22B093A9"/>
    <w:rsid w:val="22DACE68"/>
    <w:rsid w:val="22EA38A5"/>
    <w:rsid w:val="22F2CA56"/>
    <w:rsid w:val="230DA081"/>
    <w:rsid w:val="230EF0FD"/>
    <w:rsid w:val="233B4407"/>
    <w:rsid w:val="236079AA"/>
    <w:rsid w:val="236B6921"/>
    <w:rsid w:val="237E2197"/>
    <w:rsid w:val="238C15E2"/>
    <w:rsid w:val="23A52C7D"/>
    <w:rsid w:val="23A87C77"/>
    <w:rsid w:val="23AB907C"/>
    <w:rsid w:val="23AC5638"/>
    <w:rsid w:val="23AE6D4C"/>
    <w:rsid w:val="23B63721"/>
    <w:rsid w:val="23D9D2F8"/>
    <w:rsid w:val="23DA5CB1"/>
    <w:rsid w:val="23EECC42"/>
    <w:rsid w:val="23F439A9"/>
    <w:rsid w:val="23FF2EDB"/>
    <w:rsid w:val="240ABFD9"/>
    <w:rsid w:val="240F2D89"/>
    <w:rsid w:val="2410B45E"/>
    <w:rsid w:val="243945F3"/>
    <w:rsid w:val="243ED066"/>
    <w:rsid w:val="244D34FC"/>
    <w:rsid w:val="245661D7"/>
    <w:rsid w:val="24571E21"/>
    <w:rsid w:val="24748227"/>
    <w:rsid w:val="2477788C"/>
    <w:rsid w:val="247C2ED4"/>
    <w:rsid w:val="247E4C5B"/>
    <w:rsid w:val="247E69D9"/>
    <w:rsid w:val="248B8E45"/>
    <w:rsid w:val="24B623B2"/>
    <w:rsid w:val="24BAE87A"/>
    <w:rsid w:val="24C571BC"/>
    <w:rsid w:val="24DB0707"/>
    <w:rsid w:val="24DB2829"/>
    <w:rsid w:val="24E5BE24"/>
    <w:rsid w:val="24EADDE5"/>
    <w:rsid w:val="24F36D9B"/>
    <w:rsid w:val="24F44BB0"/>
    <w:rsid w:val="25109B52"/>
    <w:rsid w:val="2516F29A"/>
    <w:rsid w:val="25201C81"/>
    <w:rsid w:val="253B3D87"/>
    <w:rsid w:val="25405900"/>
    <w:rsid w:val="25415D50"/>
    <w:rsid w:val="254C350F"/>
    <w:rsid w:val="255F9D54"/>
    <w:rsid w:val="25706B43"/>
    <w:rsid w:val="25787554"/>
    <w:rsid w:val="25AD7623"/>
    <w:rsid w:val="25E8656A"/>
    <w:rsid w:val="262BC1E5"/>
    <w:rsid w:val="263384C5"/>
    <w:rsid w:val="26440351"/>
    <w:rsid w:val="2647AE22"/>
    <w:rsid w:val="2656D32D"/>
    <w:rsid w:val="2674F763"/>
    <w:rsid w:val="26796846"/>
    <w:rsid w:val="267A8B7A"/>
    <w:rsid w:val="268EFB98"/>
    <w:rsid w:val="26A904C1"/>
    <w:rsid w:val="26B1573F"/>
    <w:rsid w:val="26B685E5"/>
    <w:rsid w:val="26CF11D7"/>
    <w:rsid w:val="26D88D70"/>
    <w:rsid w:val="26D9103F"/>
    <w:rsid w:val="26DC41CA"/>
    <w:rsid w:val="26E35D21"/>
    <w:rsid w:val="27028E9C"/>
    <w:rsid w:val="273D7384"/>
    <w:rsid w:val="274A3B9C"/>
    <w:rsid w:val="275D6C51"/>
    <w:rsid w:val="276269A9"/>
    <w:rsid w:val="2780B77E"/>
    <w:rsid w:val="2781F96F"/>
    <w:rsid w:val="279055C6"/>
    <w:rsid w:val="279095C2"/>
    <w:rsid w:val="2790F6A5"/>
    <w:rsid w:val="27AB4CE1"/>
    <w:rsid w:val="27CFA519"/>
    <w:rsid w:val="27DAB44C"/>
    <w:rsid w:val="27EBC4AE"/>
    <w:rsid w:val="27F98012"/>
    <w:rsid w:val="280E483B"/>
    <w:rsid w:val="280F2A72"/>
    <w:rsid w:val="2822368B"/>
    <w:rsid w:val="2840E3AB"/>
    <w:rsid w:val="288C0413"/>
    <w:rsid w:val="288D407A"/>
    <w:rsid w:val="288DEFE5"/>
    <w:rsid w:val="28A63F34"/>
    <w:rsid w:val="28B76C75"/>
    <w:rsid w:val="28C61704"/>
    <w:rsid w:val="28C704B1"/>
    <w:rsid w:val="28C8242A"/>
    <w:rsid w:val="28D7F61F"/>
    <w:rsid w:val="28DBC562"/>
    <w:rsid w:val="28F5C802"/>
    <w:rsid w:val="2908FC7C"/>
    <w:rsid w:val="290E2161"/>
    <w:rsid w:val="290FC504"/>
    <w:rsid w:val="291CC04F"/>
    <w:rsid w:val="291D6991"/>
    <w:rsid w:val="291E351E"/>
    <w:rsid w:val="29264000"/>
    <w:rsid w:val="29356589"/>
    <w:rsid w:val="294383A8"/>
    <w:rsid w:val="294C584E"/>
    <w:rsid w:val="2950FAEF"/>
    <w:rsid w:val="29525D16"/>
    <w:rsid w:val="29742524"/>
    <w:rsid w:val="297816E9"/>
    <w:rsid w:val="297F3761"/>
    <w:rsid w:val="2985AF1B"/>
    <w:rsid w:val="29B0F8C7"/>
    <w:rsid w:val="29C161DB"/>
    <w:rsid w:val="29C7893F"/>
    <w:rsid w:val="29CF1718"/>
    <w:rsid w:val="29EC80FB"/>
    <w:rsid w:val="2A0AD045"/>
    <w:rsid w:val="2A0BCD15"/>
    <w:rsid w:val="2A15651C"/>
    <w:rsid w:val="2A2759EE"/>
    <w:rsid w:val="2A2869D1"/>
    <w:rsid w:val="2A28BCC6"/>
    <w:rsid w:val="2A291D0E"/>
    <w:rsid w:val="2A33D213"/>
    <w:rsid w:val="2A3A1809"/>
    <w:rsid w:val="2A4899E5"/>
    <w:rsid w:val="2A622716"/>
    <w:rsid w:val="2A658A7D"/>
    <w:rsid w:val="2A6A3038"/>
    <w:rsid w:val="2A72261D"/>
    <w:rsid w:val="2A7AE275"/>
    <w:rsid w:val="2A8A80A3"/>
    <w:rsid w:val="2AA614CB"/>
    <w:rsid w:val="2AAE4115"/>
    <w:rsid w:val="2AB00682"/>
    <w:rsid w:val="2AB02CA0"/>
    <w:rsid w:val="2ABD8848"/>
    <w:rsid w:val="2ACED909"/>
    <w:rsid w:val="2AE2494E"/>
    <w:rsid w:val="2AEF66F1"/>
    <w:rsid w:val="2AF181C8"/>
    <w:rsid w:val="2B24EADF"/>
    <w:rsid w:val="2B2A02D9"/>
    <w:rsid w:val="2B385197"/>
    <w:rsid w:val="2B3E71D1"/>
    <w:rsid w:val="2B5C8C4A"/>
    <w:rsid w:val="2B717C03"/>
    <w:rsid w:val="2B82902B"/>
    <w:rsid w:val="2BC2106A"/>
    <w:rsid w:val="2BF39B1D"/>
    <w:rsid w:val="2C0AD4C5"/>
    <w:rsid w:val="2C392058"/>
    <w:rsid w:val="2C57D734"/>
    <w:rsid w:val="2C5CDDC9"/>
    <w:rsid w:val="2C696F99"/>
    <w:rsid w:val="2C82668F"/>
    <w:rsid w:val="2C837BD5"/>
    <w:rsid w:val="2CE2A049"/>
    <w:rsid w:val="2CE62407"/>
    <w:rsid w:val="2CEB83DB"/>
    <w:rsid w:val="2CF942CB"/>
    <w:rsid w:val="2D021E18"/>
    <w:rsid w:val="2D02B634"/>
    <w:rsid w:val="2D0A8D9F"/>
    <w:rsid w:val="2D0E6081"/>
    <w:rsid w:val="2D30D727"/>
    <w:rsid w:val="2D39015E"/>
    <w:rsid w:val="2D3F6D53"/>
    <w:rsid w:val="2D5D6A4F"/>
    <w:rsid w:val="2D71A9D1"/>
    <w:rsid w:val="2D7414A4"/>
    <w:rsid w:val="2D7E3A01"/>
    <w:rsid w:val="2D8E7AA6"/>
    <w:rsid w:val="2D907057"/>
    <w:rsid w:val="2D9CDEF8"/>
    <w:rsid w:val="2DAAC4D5"/>
    <w:rsid w:val="2DC97B01"/>
    <w:rsid w:val="2DE184E5"/>
    <w:rsid w:val="2DE51116"/>
    <w:rsid w:val="2E00360E"/>
    <w:rsid w:val="2E193F4A"/>
    <w:rsid w:val="2E2B4970"/>
    <w:rsid w:val="2E5B2D77"/>
    <w:rsid w:val="2E5EB9F1"/>
    <w:rsid w:val="2E62633A"/>
    <w:rsid w:val="2E6D05AA"/>
    <w:rsid w:val="2E755E65"/>
    <w:rsid w:val="2E796DE7"/>
    <w:rsid w:val="2E8076B6"/>
    <w:rsid w:val="2E816CE7"/>
    <w:rsid w:val="2E84182B"/>
    <w:rsid w:val="2E9D5A2C"/>
    <w:rsid w:val="2EB96D92"/>
    <w:rsid w:val="2EBE2E83"/>
    <w:rsid w:val="2ECEF1D7"/>
    <w:rsid w:val="2EDE6353"/>
    <w:rsid w:val="2EDEC0C9"/>
    <w:rsid w:val="2EE6CE09"/>
    <w:rsid w:val="2EFBE5D2"/>
    <w:rsid w:val="2F082009"/>
    <w:rsid w:val="2F1A22A5"/>
    <w:rsid w:val="2F1B0236"/>
    <w:rsid w:val="2F36CDD5"/>
    <w:rsid w:val="2F410343"/>
    <w:rsid w:val="2F472E10"/>
    <w:rsid w:val="2F5687E3"/>
    <w:rsid w:val="2F64643B"/>
    <w:rsid w:val="2F9EEE70"/>
    <w:rsid w:val="2FA80693"/>
    <w:rsid w:val="2FED6E5A"/>
    <w:rsid w:val="2FF8F711"/>
    <w:rsid w:val="2FF9B541"/>
    <w:rsid w:val="30080CCB"/>
    <w:rsid w:val="30284673"/>
    <w:rsid w:val="303025A4"/>
    <w:rsid w:val="3041FCFF"/>
    <w:rsid w:val="3042D297"/>
    <w:rsid w:val="3048743C"/>
    <w:rsid w:val="304FBBE9"/>
    <w:rsid w:val="305290AD"/>
    <w:rsid w:val="305452C7"/>
    <w:rsid w:val="3059D692"/>
    <w:rsid w:val="3063D3A3"/>
    <w:rsid w:val="30641088"/>
    <w:rsid w:val="3069D1D8"/>
    <w:rsid w:val="3071A366"/>
    <w:rsid w:val="309B5880"/>
    <w:rsid w:val="30A143BD"/>
    <w:rsid w:val="30A36406"/>
    <w:rsid w:val="30A79044"/>
    <w:rsid w:val="30B8D1AF"/>
    <w:rsid w:val="30D2FA82"/>
    <w:rsid w:val="30E7C19F"/>
    <w:rsid w:val="30EFA753"/>
    <w:rsid w:val="31135BA5"/>
    <w:rsid w:val="31377E00"/>
    <w:rsid w:val="313E3295"/>
    <w:rsid w:val="31409EAE"/>
    <w:rsid w:val="31510E4B"/>
    <w:rsid w:val="315232A0"/>
    <w:rsid w:val="3152D248"/>
    <w:rsid w:val="3173B87C"/>
    <w:rsid w:val="31C450D2"/>
    <w:rsid w:val="31C6AF04"/>
    <w:rsid w:val="31D95EB4"/>
    <w:rsid w:val="31E01F5D"/>
    <w:rsid w:val="31E11805"/>
    <w:rsid w:val="31E6656B"/>
    <w:rsid w:val="31E8014F"/>
    <w:rsid w:val="31E90B9A"/>
    <w:rsid w:val="32332E93"/>
    <w:rsid w:val="32524949"/>
    <w:rsid w:val="32788B02"/>
    <w:rsid w:val="328410A6"/>
    <w:rsid w:val="32A984EC"/>
    <w:rsid w:val="32B0BD91"/>
    <w:rsid w:val="32C4B6CA"/>
    <w:rsid w:val="32D55059"/>
    <w:rsid w:val="32D7F9A6"/>
    <w:rsid w:val="32DA3169"/>
    <w:rsid w:val="32DEC52B"/>
    <w:rsid w:val="32EC1F9F"/>
    <w:rsid w:val="32F26AED"/>
    <w:rsid w:val="32F5F144"/>
    <w:rsid w:val="332D59F1"/>
    <w:rsid w:val="33302C20"/>
    <w:rsid w:val="33336DD2"/>
    <w:rsid w:val="334AFA49"/>
    <w:rsid w:val="3356F9D7"/>
    <w:rsid w:val="335DCDBF"/>
    <w:rsid w:val="335DCE18"/>
    <w:rsid w:val="33905538"/>
    <w:rsid w:val="3394AF4A"/>
    <w:rsid w:val="33987237"/>
    <w:rsid w:val="33994588"/>
    <w:rsid w:val="33AF69C0"/>
    <w:rsid w:val="33B6CF85"/>
    <w:rsid w:val="33CCBE7C"/>
    <w:rsid w:val="33D26082"/>
    <w:rsid w:val="33D7B2C6"/>
    <w:rsid w:val="3406F75A"/>
    <w:rsid w:val="341435DF"/>
    <w:rsid w:val="341D0257"/>
    <w:rsid w:val="34330632"/>
    <w:rsid w:val="34458DBD"/>
    <w:rsid w:val="3456511B"/>
    <w:rsid w:val="34566E76"/>
    <w:rsid w:val="3463A7AE"/>
    <w:rsid w:val="3467ECCE"/>
    <w:rsid w:val="346FAE90"/>
    <w:rsid w:val="348EB7EE"/>
    <w:rsid w:val="349C3EE0"/>
    <w:rsid w:val="34BE7B43"/>
    <w:rsid w:val="34D90FC4"/>
    <w:rsid w:val="34EBF1FF"/>
    <w:rsid w:val="34F8BEAA"/>
    <w:rsid w:val="34FB4DA8"/>
    <w:rsid w:val="34FF901F"/>
    <w:rsid w:val="35193E82"/>
    <w:rsid w:val="351F1B69"/>
    <w:rsid w:val="351F6650"/>
    <w:rsid w:val="351FDD68"/>
    <w:rsid w:val="3525546A"/>
    <w:rsid w:val="353D42FB"/>
    <w:rsid w:val="3549447D"/>
    <w:rsid w:val="3551102D"/>
    <w:rsid w:val="3555ABDC"/>
    <w:rsid w:val="355770EA"/>
    <w:rsid w:val="355A5A85"/>
    <w:rsid w:val="356298E9"/>
    <w:rsid w:val="35671F14"/>
    <w:rsid w:val="357B8CC6"/>
    <w:rsid w:val="358553D0"/>
    <w:rsid w:val="3591A751"/>
    <w:rsid w:val="35AB790D"/>
    <w:rsid w:val="35B79358"/>
    <w:rsid w:val="35B84D4B"/>
    <w:rsid w:val="35C4214E"/>
    <w:rsid w:val="35C6FD24"/>
    <w:rsid w:val="35DC7576"/>
    <w:rsid w:val="35E62CF3"/>
    <w:rsid w:val="35E89789"/>
    <w:rsid w:val="35F88073"/>
    <w:rsid w:val="36161006"/>
    <w:rsid w:val="36304E52"/>
    <w:rsid w:val="3650A411"/>
    <w:rsid w:val="3676A294"/>
    <w:rsid w:val="367953B4"/>
    <w:rsid w:val="367E0368"/>
    <w:rsid w:val="36850182"/>
    <w:rsid w:val="3686F172"/>
    <w:rsid w:val="3695361F"/>
    <w:rsid w:val="36A080CC"/>
    <w:rsid w:val="36A23AA1"/>
    <w:rsid w:val="36A2B528"/>
    <w:rsid w:val="36A72A5A"/>
    <w:rsid w:val="36AFB445"/>
    <w:rsid w:val="36B20E4B"/>
    <w:rsid w:val="36B7AA6A"/>
    <w:rsid w:val="36B7EFC2"/>
    <w:rsid w:val="36C0A1D7"/>
    <w:rsid w:val="36CA58E7"/>
    <w:rsid w:val="36F4CAFD"/>
    <w:rsid w:val="36F7EB48"/>
    <w:rsid w:val="36FDDC2E"/>
    <w:rsid w:val="370052EB"/>
    <w:rsid w:val="37084C0E"/>
    <w:rsid w:val="371A2534"/>
    <w:rsid w:val="3747BFCF"/>
    <w:rsid w:val="377198EA"/>
    <w:rsid w:val="377E10F1"/>
    <w:rsid w:val="3798E912"/>
    <w:rsid w:val="379AB0F8"/>
    <w:rsid w:val="379E1265"/>
    <w:rsid w:val="37CAE646"/>
    <w:rsid w:val="37E6D994"/>
    <w:rsid w:val="37EB81C9"/>
    <w:rsid w:val="37F669F1"/>
    <w:rsid w:val="3819BF08"/>
    <w:rsid w:val="3825B5AC"/>
    <w:rsid w:val="382A4D79"/>
    <w:rsid w:val="38352CB9"/>
    <w:rsid w:val="383E56C5"/>
    <w:rsid w:val="385CF9BD"/>
    <w:rsid w:val="386861EF"/>
    <w:rsid w:val="38693821"/>
    <w:rsid w:val="389A78BB"/>
    <w:rsid w:val="38BE7C02"/>
    <w:rsid w:val="38D62522"/>
    <w:rsid w:val="38EBDE97"/>
    <w:rsid w:val="38FDB0FA"/>
    <w:rsid w:val="38FFC764"/>
    <w:rsid w:val="390DB3D1"/>
    <w:rsid w:val="39457E40"/>
    <w:rsid w:val="39470C02"/>
    <w:rsid w:val="39587688"/>
    <w:rsid w:val="3978CFDC"/>
    <w:rsid w:val="3981AE56"/>
    <w:rsid w:val="3996F383"/>
    <w:rsid w:val="3998D7DA"/>
    <w:rsid w:val="39A233A8"/>
    <w:rsid w:val="39ADF96D"/>
    <w:rsid w:val="39AEB792"/>
    <w:rsid w:val="39C271E6"/>
    <w:rsid w:val="39F1F33C"/>
    <w:rsid w:val="39F4B049"/>
    <w:rsid w:val="3A1C53A4"/>
    <w:rsid w:val="3A35710F"/>
    <w:rsid w:val="3A391535"/>
    <w:rsid w:val="3A3ADA29"/>
    <w:rsid w:val="3A63A92A"/>
    <w:rsid w:val="3A63AB45"/>
    <w:rsid w:val="3A6AA98C"/>
    <w:rsid w:val="3A6D68D0"/>
    <w:rsid w:val="3A86C984"/>
    <w:rsid w:val="3AA268AC"/>
    <w:rsid w:val="3AAA493C"/>
    <w:rsid w:val="3AB2FF64"/>
    <w:rsid w:val="3AB76A9C"/>
    <w:rsid w:val="3ACDC16E"/>
    <w:rsid w:val="3AEF19EB"/>
    <w:rsid w:val="3B003AD0"/>
    <w:rsid w:val="3B03CC33"/>
    <w:rsid w:val="3B090B55"/>
    <w:rsid w:val="3B479B68"/>
    <w:rsid w:val="3B4A5684"/>
    <w:rsid w:val="3B604794"/>
    <w:rsid w:val="3B726022"/>
    <w:rsid w:val="3B75020B"/>
    <w:rsid w:val="3B79B62D"/>
    <w:rsid w:val="3BAB6D65"/>
    <w:rsid w:val="3BB2A18C"/>
    <w:rsid w:val="3BB5F648"/>
    <w:rsid w:val="3BDCA732"/>
    <w:rsid w:val="3BF10356"/>
    <w:rsid w:val="3BFC088E"/>
    <w:rsid w:val="3BFC409E"/>
    <w:rsid w:val="3BFFB980"/>
    <w:rsid w:val="3C064B53"/>
    <w:rsid w:val="3C0D48A7"/>
    <w:rsid w:val="3C319003"/>
    <w:rsid w:val="3C342C41"/>
    <w:rsid w:val="3C3A1D92"/>
    <w:rsid w:val="3C3FB0DA"/>
    <w:rsid w:val="3C4FCCDE"/>
    <w:rsid w:val="3C520B7D"/>
    <w:rsid w:val="3C5DE23B"/>
    <w:rsid w:val="3C6AC80F"/>
    <w:rsid w:val="3C7A03A3"/>
    <w:rsid w:val="3C7F50EF"/>
    <w:rsid w:val="3C821B95"/>
    <w:rsid w:val="3C8F94BF"/>
    <w:rsid w:val="3C92609C"/>
    <w:rsid w:val="3C981869"/>
    <w:rsid w:val="3CC902A3"/>
    <w:rsid w:val="3CE6F995"/>
    <w:rsid w:val="3CF17D28"/>
    <w:rsid w:val="3CF20399"/>
    <w:rsid w:val="3CF3C00E"/>
    <w:rsid w:val="3CFA5204"/>
    <w:rsid w:val="3D0C2903"/>
    <w:rsid w:val="3D12C407"/>
    <w:rsid w:val="3D349686"/>
    <w:rsid w:val="3D449B8E"/>
    <w:rsid w:val="3D587AA4"/>
    <w:rsid w:val="3D5CBB0A"/>
    <w:rsid w:val="3D5FCDED"/>
    <w:rsid w:val="3D74B2A3"/>
    <w:rsid w:val="3D9704B4"/>
    <w:rsid w:val="3DA9D824"/>
    <w:rsid w:val="3DC4A538"/>
    <w:rsid w:val="3DDAE43C"/>
    <w:rsid w:val="3DEFB56D"/>
    <w:rsid w:val="3DF26BC6"/>
    <w:rsid w:val="3E094C2C"/>
    <w:rsid w:val="3E28283A"/>
    <w:rsid w:val="3E48BF2D"/>
    <w:rsid w:val="3E51D2C0"/>
    <w:rsid w:val="3E58F181"/>
    <w:rsid w:val="3E66BDCD"/>
    <w:rsid w:val="3E7804F9"/>
    <w:rsid w:val="3E7EAC96"/>
    <w:rsid w:val="3E98C018"/>
    <w:rsid w:val="3E98F7E3"/>
    <w:rsid w:val="3EA55570"/>
    <w:rsid w:val="3EB91724"/>
    <w:rsid w:val="3ECB2915"/>
    <w:rsid w:val="3ED6A262"/>
    <w:rsid w:val="3ED8AABB"/>
    <w:rsid w:val="3EEDD896"/>
    <w:rsid w:val="3EEF2F31"/>
    <w:rsid w:val="3F056DB4"/>
    <w:rsid w:val="3F082AC5"/>
    <w:rsid w:val="3F1BA28B"/>
    <w:rsid w:val="3F1F4C39"/>
    <w:rsid w:val="3F201227"/>
    <w:rsid w:val="3F4725D8"/>
    <w:rsid w:val="3F475B20"/>
    <w:rsid w:val="3F692616"/>
    <w:rsid w:val="3F746BE7"/>
    <w:rsid w:val="3F866887"/>
    <w:rsid w:val="3F88A390"/>
    <w:rsid w:val="3F89AF4A"/>
    <w:rsid w:val="3F8BD5C3"/>
    <w:rsid w:val="3F9C9B5F"/>
    <w:rsid w:val="3FA1F525"/>
    <w:rsid w:val="3FA8D629"/>
    <w:rsid w:val="3FA92081"/>
    <w:rsid w:val="3FCCC704"/>
    <w:rsid w:val="3FDC352B"/>
    <w:rsid w:val="3FE29AF3"/>
    <w:rsid w:val="3FECE74E"/>
    <w:rsid w:val="3FED87B7"/>
    <w:rsid w:val="3FF33A57"/>
    <w:rsid w:val="4000A365"/>
    <w:rsid w:val="40053B09"/>
    <w:rsid w:val="4006605C"/>
    <w:rsid w:val="40249856"/>
    <w:rsid w:val="40345790"/>
    <w:rsid w:val="40612F46"/>
    <w:rsid w:val="4065AE63"/>
    <w:rsid w:val="4065B6E5"/>
    <w:rsid w:val="4066E69F"/>
    <w:rsid w:val="406D786A"/>
    <w:rsid w:val="4071A4EF"/>
    <w:rsid w:val="407DFD64"/>
    <w:rsid w:val="409CF6CB"/>
    <w:rsid w:val="40A0BE2F"/>
    <w:rsid w:val="40A1871D"/>
    <w:rsid w:val="40A781CC"/>
    <w:rsid w:val="40B26F59"/>
    <w:rsid w:val="40BE0252"/>
    <w:rsid w:val="40F831E5"/>
    <w:rsid w:val="41008A00"/>
    <w:rsid w:val="410FC568"/>
    <w:rsid w:val="412380F6"/>
    <w:rsid w:val="4127A459"/>
    <w:rsid w:val="41310253"/>
    <w:rsid w:val="4133E039"/>
    <w:rsid w:val="41372705"/>
    <w:rsid w:val="413CFB54"/>
    <w:rsid w:val="414955C5"/>
    <w:rsid w:val="414C6785"/>
    <w:rsid w:val="415684D8"/>
    <w:rsid w:val="4157E05E"/>
    <w:rsid w:val="41796ABD"/>
    <w:rsid w:val="41817909"/>
    <w:rsid w:val="41A1A5B8"/>
    <w:rsid w:val="41A3EE45"/>
    <w:rsid w:val="41CD2D93"/>
    <w:rsid w:val="41DBD8F4"/>
    <w:rsid w:val="41EF2D3F"/>
    <w:rsid w:val="41FDF3B7"/>
    <w:rsid w:val="42106163"/>
    <w:rsid w:val="42159D6B"/>
    <w:rsid w:val="4222B765"/>
    <w:rsid w:val="42252217"/>
    <w:rsid w:val="425B4B62"/>
    <w:rsid w:val="426A7560"/>
    <w:rsid w:val="426CEA0F"/>
    <w:rsid w:val="42761158"/>
    <w:rsid w:val="429B3021"/>
    <w:rsid w:val="429C72F9"/>
    <w:rsid w:val="42B70EAB"/>
    <w:rsid w:val="42C5FB15"/>
    <w:rsid w:val="42C9C8B9"/>
    <w:rsid w:val="42D831E8"/>
    <w:rsid w:val="42DAC16B"/>
    <w:rsid w:val="42E53774"/>
    <w:rsid w:val="42E60741"/>
    <w:rsid w:val="42F8A873"/>
    <w:rsid w:val="42FA74D6"/>
    <w:rsid w:val="42FD63B2"/>
    <w:rsid w:val="43270950"/>
    <w:rsid w:val="432AB311"/>
    <w:rsid w:val="43347B4A"/>
    <w:rsid w:val="433830F9"/>
    <w:rsid w:val="43776380"/>
    <w:rsid w:val="438A7B03"/>
    <w:rsid w:val="43906A13"/>
    <w:rsid w:val="43923E0B"/>
    <w:rsid w:val="439AD7D9"/>
    <w:rsid w:val="43A5FAEA"/>
    <w:rsid w:val="43A914DB"/>
    <w:rsid w:val="43A9D811"/>
    <w:rsid w:val="43B2921E"/>
    <w:rsid w:val="43CEEF76"/>
    <w:rsid w:val="43DCBC01"/>
    <w:rsid w:val="43E66CED"/>
    <w:rsid w:val="43F0C103"/>
    <w:rsid w:val="43F4F1FE"/>
    <w:rsid w:val="4400B964"/>
    <w:rsid w:val="4402C9DD"/>
    <w:rsid w:val="440BAE51"/>
    <w:rsid w:val="441545AF"/>
    <w:rsid w:val="44287B45"/>
    <w:rsid w:val="442C6432"/>
    <w:rsid w:val="443445EB"/>
    <w:rsid w:val="44382AC2"/>
    <w:rsid w:val="4439E361"/>
    <w:rsid w:val="4442B9E4"/>
    <w:rsid w:val="444DF0E3"/>
    <w:rsid w:val="4456CA98"/>
    <w:rsid w:val="4463A6B8"/>
    <w:rsid w:val="44677450"/>
    <w:rsid w:val="446B7B3C"/>
    <w:rsid w:val="446BF7D1"/>
    <w:rsid w:val="4487288E"/>
    <w:rsid w:val="44886264"/>
    <w:rsid w:val="448C189F"/>
    <w:rsid w:val="44963C3B"/>
    <w:rsid w:val="44A4823B"/>
    <w:rsid w:val="44A6613A"/>
    <w:rsid w:val="44B2CBAF"/>
    <w:rsid w:val="44D9E88A"/>
    <w:rsid w:val="44DC496A"/>
    <w:rsid w:val="44E3AED2"/>
    <w:rsid w:val="44FBDB10"/>
    <w:rsid w:val="44FF7180"/>
    <w:rsid w:val="4509EA64"/>
    <w:rsid w:val="45268743"/>
    <w:rsid w:val="4529795C"/>
    <w:rsid w:val="4533F9A3"/>
    <w:rsid w:val="453961A9"/>
    <w:rsid w:val="45421C93"/>
    <w:rsid w:val="454BECAF"/>
    <w:rsid w:val="45588181"/>
    <w:rsid w:val="4570A0BE"/>
    <w:rsid w:val="457493C1"/>
    <w:rsid w:val="45BFA8DA"/>
    <w:rsid w:val="45C41CF2"/>
    <w:rsid w:val="45CCD3C6"/>
    <w:rsid w:val="45E2D0D8"/>
    <w:rsid w:val="45E8FA66"/>
    <w:rsid w:val="45F3F217"/>
    <w:rsid w:val="4604A8F7"/>
    <w:rsid w:val="4612929D"/>
    <w:rsid w:val="4618BB21"/>
    <w:rsid w:val="4619F17B"/>
    <w:rsid w:val="461EFE53"/>
    <w:rsid w:val="46342613"/>
    <w:rsid w:val="4651CBC1"/>
    <w:rsid w:val="465FE941"/>
    <w:rsid w:val="4684A5FB"/>
    <w:rsid w:val="4688ECAD"/>
    <w:rsid w:val="468EE5B8"/>
    <w:rsid w:val="46A73869"/>
    <w:rsid w:val="46CA05CB"/>
    <w:rsid w:val="46CE1819"/>
    <w:rsid w:val="46D1446E"/>
    <w:rsid w:val="46D370DF"/>
    <w:rsid w:val="46E83766"/>
    <w:rsid w:val="46F00651"/>
    <w:rsid w:val="46F747B4"/>
    <w:rsid w:val="46FB0C4F"/>
    <w:rsid w:val="47137203"/>
    <w:rsid w:val="47291067"/>
    <w:rsid w:val="473011C1"/>
    <w:rsid w:val="476FDF5A"/>
    <w:rsid w:val="4796537C"/>
    <w:rsid w:val="479DFA58"/>
    <w:rsid w:val="479F8398"/>
    <w:rsid w:val="47A60CFA"/>
    <w:rsid w:val="47BFF301"/>
    <w:rsid w:val="47C0C97C"/>
    <w:rsid w:val="47C834C5"/>
    <w:rsid w:val="47D7022E"/>
    <w:rsid w:val="47EC70F3"/>
    <w:rsid w:val="48101ABF"/>
    <w:rsid w:val="48126F5B"/>
    <w:rsid w:val="481FBDEE"/>
    <w:rsid w:val="48226F70"/>
    <w:rsid w:val="48232419"/>
    <w:rsid w:val="4835C016"/>
    <w:rsid w:val="484515AB"/>
    <w:rsid w:val="4875B7CA"/>
    <w:rsid w:val="48876EE6"/>
    <w:rsid w:val="488AB71E"/>
    <w:rsid w:val="488B75F5"/>
    <w:rsid w:val="48A19F4C"/>
    <w:rsid w:val="48C35784"/>
    <w:rsid w:val="48C5E3AC"/>
    <w:rsid w:val="48CB996C"/>
    <w:rsid w:val="48DDA942"/>
    <w:rsid w:val="48EE34EA"/>
    <w:rsid w:val="48EE6CB6"/>
    <w:rsid w:val="49045143"/>
    <w:rsid w:val="4912823F"/>
    <w:rsid w:val="49276FCE"/>
    <w:rsid w:val="492BE40D"/>
    <w:rsid w:val="492F4EA8"/>
    <w:rsid w:val="494F63E4"/>
    <w:rsid w:val="495244D9"/>
    <w:rsid w:val="496AB757"/>
    <w:rsid w:val="49731190"/>
    <w:rsid w:val="4978B30E"/>
    <w:rsid w:val="4981D1B2"/>
    <w:rsid w:val="49914C9C"/>
    <w:rsid w:val="499987E8"/>
    <w:rsid w:val="499C4439"/>
    <w:rsid w:val="49B4B5DE"/>
    <w:rsid w:val="49D2BB33"/>
    <w:rsid w:val="49F95EE1"/>
    <w:rsid w:val="49FE3EB9"/>
    <w:rsid w:val="4A34EEBB"/>
    <w:rsid w:val="4A4095BD"/>
    <w:rsid w:val="4A52D594"/>
    <w:rsid w:val="4A648521"/>
    <w:rsid w:val="4A6C39F3"/>
    <w:rsid w:val="4A6E939E"/>
    <w:rsid w:val="4A7DFEB5"/>
    <w:rsid w:val="4AA3DFBA"/>
    <w:rsid w:val="4AA40F86"/>
    <w:rsid w:val="4AA9893F"/>
    <w:rsid w:val="4AB96FCE"/>
    <w:rsid w:val="4AD9ACE9"/>
    <w:rsid w:val="4AE05C59"/>
    <w:rsid w:val="4AE1E052"/>
    <w:rsid w:val="4AF7F933"/>
    <w:rsid w:val="4B04F70A"/>
    <w:rsid w:val="4B0A7631"/>
    <w:rsid w:val="4B2E2AB9"/>
    <w:rsid w:val="4B3C1F9A"/>
    <w:rsid w:val="4B47F5D6"/>
    <w:rsid w:val="4B4C3A75"/>
    <w:rsid w:val="4B4E7975"/>
    <w:rsid w:val="4B5EED86"/>
    <w:rsid w:val="4B717B13"/>
    <w:rsid w:val="4B75FC57"/>
    <w:rsid w:val="4BBD882C"/>
    <w:rsid w:val="4BFE8AE3"/>
    <w:rsid w:val="4BFFBB41"/>
    <w:rsid w:val="4C107414"/>
    <w:rsid w:val="4C20F092"/>
    <w:rsid w:val="4C5C768E"/>
    <w:rsid w:val="4C7CF6BF"/>
    <w:rsid w:val="4C82A87F"/>
    <w:rsid w:val="4C900E9A"/>
    <w:rsid w:val="4CC36820"/>
    <w:rsid w:val="4CD7DBF2"/>
    <w:rsid w:val="4CE3C6EE"/>
    <w:rsid w:val="4CE6B5C1"/>
    <w:rsid w:val="4CE946E7"/>
    <w:rsid w:val="4D1CBA58"/>
    <w:rsid w:val="4D666630"/>
    <w:rsid w:val="4D6968ED"/>
    <w:rsid w:val="4D6FF01F"/>
    <w:rsid w:val="4D80D39F"/>
    <w:rsid w:val="4D8803AE"/>
    <w:rsid w:val="4D8ADAAB"/>
    <w:rsid w:val="4DAA860A"/>
    <w:rsid w:val="4DB8B9A6"/>
    <w:rsid w:val="4DD11C38"/>
    <w:rsid w:val="4DDA8D88"/>
    <w:rsid w:val="4DE4C527"/>
    <w:rsid w:val="4DF1AEF2"/>
    <w:rsid w:val="4DF52EE1"/>
    <w:rsid w:val="4E382B07"/>
    <w:rsid w:val="4E509859"/>
    <w:rsid w:val="4E58DC28"/>
    <w:rsid w:val="4E5DCFE7"/>
    <w:rsid w:val="4E6205AA"/>
    <w:rsid w:val="4E83A9FC"/>
    <w:rsid w:val="4E8BF890"/>
    <w:rsid w:val="4E8D7024"/>
    <w:rsid w:val="4E99369C"/>
    <w:rsid w:val="4EAAF85D"/>
    <w:rsid w:val="4EABA7A6"/>
    <w:rsid w:val="4EAE6FCD"/>
    <w:rsid w:val="4ED742BC"/>
    <w:rsid w:val="4EE32348"/>
    <w:rsid w:val="4F13F0B3"/>
    <w:rsid w:val="4F1FFD64"/>
    <w:rsid w:val="4F223446"/>
    <w:rsid w:val="4F2E5DF9"/>
    <w:rsid w:val="4F40D699"/>
    <w:rsid w:val="4F475090"/>
    <w:rsid w:val="4F485F9C"/>
    <w:rsid w:val="4F48DE22"/>
    <w:rsid w:val="4F7BCA86"/>
    <w:rsid w:val="4F8A8704"/>
    <w:rsid w:val="4F9511CA"/>
    <w:rsid w:val="4F9B6390"/>
    <w:rsid w:val="4FACEB0B"/>
    <w:rsid w:val="4FC9D462"/>
    <w:rsid w:val="4FD4212A"/>
    <w:rsid w:val="4FEE9422"/>
    <w:rsid w:val="4FEEDEF1"/>
    <w:rsid w:val="500681EE"/>
    <w:rsid w:val="5009D580"/>
    <w:rsid w:val="501D12B5"/>
    <w:rsid w:val="5026A540"/>
    <w:rsid w:val="5026E3DE"/>
    <w:rsid w:val="502C3506"/>
    <w:rsid w:val="50303D88"/>
    <w:rsid w:val="50399A7B"/>
    <w:rsid w:val="5039DA6A"/>
    <w:rsid w:val="503FF0AA"/>
    <w:rsid w:val="506245BA"/>
    <w:rsid w:val="507365C7"/>
    <w:rsid w:val="50813723"/>
    <w:rsid w:val="50859BF5"/>
    <w:rsid w:val="5086123B"/>
    <w:rsid w:val="508EE6FC"/>
    <w:rsid w:val="50A81120"/>
    <w:rsid w:val="50B9D466"/>
    <w:rsid w:val="50E12981"/>
    <w:rsid w:val="50FA3D04"/>
    <w:rsid w:val="50FC55E0"/>
    <w:rsid w:val="50FF6450"/>
    <w:rsid w:val="511C3D6A"/>
    <w:rsid w:val="512687DB"/>
    <w:rsid w:val="5137F490"/>
    <w:rsid w:val="516A4FDA"/>
    <w:rsid w:val="5176C7AF"/>
    <w:rsid w:val="518075DC"/>
    <w:rsid w:val="51AB0D91"/>
    <w:rsid w:val="51B7E54B"/>
    <w:rsid w:val="51BF1682"/>
    <w:rsid w:val="51C12D7F"/>
    <w:rsid w:val="51DBBA66"/>
    <w:rsid w:val="51E6A2DC"/>
    <w:rsid w:val="520B29CB"/>
    <w:rsid w:val="5216E73D"/>
    <w:rsid w:val="521A0DA5"/>
    <w:rsid w:val="521B3C95"/>
    <w:rsid w:val="52209F49"/>
    <w:rsid w:val="5220AEF6"/>
    <w:rsid w:val="523D937E"/>
    <w:rsid w:val="524EF0D1"/>
    <w:rsid w:val="525D1E05"/>
    <w:rsid w:val="5271C0A7"/>
    <w:rsid w:val="5277101B"/>
    <w:rsid w:val="5291B8FA"/>
    <w:rsid w:val="52ABA081"/>
    <w:rsid w:val="52AE8477"/>
    <w:rsid w:val="52B1AD1E"/>
    <w:rsid w:val="52BCEEB9"/>
    <w:rsid w:val="52BD6053"/>
    <w:rsid w:val="52D78B02"/>
    <w:rsid w:val="52D94224"/>
    <w:rsid w:val="52D995BE"/>
    <w:rsid w:val="52EBF79F"/>
    <w:rsid w:val="52F90E7D"/>
    <w:rsid w:val="53108E22"/>
    <w:rsid w:val="53166837"/>
    <w:rsid w:val="5334015D"/>
    <w:rsid w:val="5334E313"/>
    <w:rsid w:val="53402AEF"/>
    <w:rsid w:val="53582677"/>
    <w:rsid w:val="537D1BA5"/>
    <w:rsid w:val="53958730"/>
    <w:rsid w:val="53B58C2B"/>
    <w:rsid w:val="53C8F189"/>
    <w:rsid w:val="53D47CDE"/>
    <w:rsid w:val="53EB4EE9"/>
    <w:rsid w:val="540860A8"/>
    <w:rsid w:val="5410A8B1"/>
    <w:rsid w:val="5411737B"/>
    <w:rsid w:val="542E79D1"/>
    <w:rsid w:val="544E6D45"/>
    <w:rsid w:val="545F0CCD"/>
    <w:rsid w:val="545F2788"/>
    <w:rsid w:val="546FEBAE"/>
    <w:rsid w:val="54721061"/>
    <w:rsid w:val="54806122"/>
    <w:rsid w:val="548B6E78"/>
    <w:rsid w:val="54946B12"/>
    <w:rsid w:val="54986C5A"/>
    <w:rsid w:val="54A7DCAC"/>
    <w:rsid w:val="54A8313A"/>
    <w:rsid w:val="54AB4383"/>
    <w:rsid w:val="54AFD69F"/>
    <w:rsid w:val="54B16A18"/>
    <w:rsid w:val="54B4E034"/>
    <w:rsid w:val="54C54FCE"/>
    <w:rsid w:val="54D66BF0"/>
    <w:rsid w:val="54D93977"/>
    <w:rsid w:val="54DF39CE"/>
    <w:rsid w:val="54E83F80"/>
    <w:rsid w:val="54F341FF"/>
    <w:rsid w:val="550BD6B2"/>
    <w:rsid w:val="552532FE"/>
    <w:rsid w:val="554628BB"/>
    <w:rsid w:val="555020AF"/>
    <w:rsid w:val="5562FF4B"/>
    <w:rsid w:val="55A4DFFD"/>
    <w:rsid w:val="55ABDEB6"/>
    <w:rsid w:val="55C7F8F6"/>
    <w:rsid w:val="55D6E680"/>
    <w:rsid w:val="55DC76C0"/>
    <w:rsid w:val="55DDF106"/>
    <w:rsid w:val="55E86C87"/>
    <w:rsid w:val="55EBAE4B"/>
    <w:rsid w:val="561988AD"/>
    <w:rsid w:val="562F7839"/>
    <w:rsid w:val="5644175F"/>
    <w:rsid w:val="56616FC2"/>
    <w:rsid w:val="566AE913"/>
    <w:rsid w:val="5670B5A8"/>
    <w:rsid w:val="5670C1CE"/>
    <w:rsid w:val="5673E37F"/>
    <w:rsid w:val="567CD1FD"/>
    <w:rsid w:val="56901F2D"/>
    <w:rsid w:val="56A884AC"/>
    <w:rsid w:val="56BA3636"/>
    <w:rsid w:val="56CDD1F9"/>
    <w:rsid w:val="56D3B576"/>
    <w:rsid w:val="56D69A30"/>
    <w:rsid w:val="56E66CF9"/>
    <w:rsid w:val="5708AC16"/>
    <w:rsid w:val="570B309B"/>
    <w:rsid w:val="570B7093"/>
    <w:rsid w:val="570C7554"/>
    <w:rsid w:val="57164612"/>
    <w:rsid w:val="5733EDAF"/>
    <w:rsid w:val="57360026"/>
    <w:rsid w:val="573B55DB"/>
    <w:rsid w:val="575FDEBA"/>
    <w:rsid w:val="576333FA"/>
    <w:rsid w:val="578A78EE"/>
    <w:rsid w:val="57AFB84F"/>
    <w:rsid w:val="57BBDFF7"/>
    <w:rsid w:val="57C0B9FC"/>
    <w:rsid w:val="57D64E01"/>
    <w:rsid w:val="57E364F8"/>
    <w:rsid w:val="57F70528"/>
    <w:rsid w:val="57FC2B47"/>
    <w:rsid w:val="581EB606"/>
    <w:rsid w:val="582FECBD"/>
    <w:rsid w:val="58331D63"/>
    <w:rsid w:val="583D4D56"/>
    <w:rsid w:val="58646BF5"/>
    <w:rsid w:val="586D71EC"/>
    <w:rsid w:val="58760AFE"/>
    <w:rsid w:val="588097D9"/>
    <w:rsid w:val="58809855"/>
    <w:rsid w:val="5884BCF3"/>
    <w:rsid w:val="58856380"/>
    <w:rsid w:val="5886F7D9"/>
    <w:rsid w:val="58A0C7D5"/>
    <w:rsid w:val="58CEC358"/>
    <w:rsid w:val="58E7B09B"/>
    <w:rsid w:val="58EA2E4C"/>
    <w:rsid w:val="58F4759B"/>
    <w:rsid w:val="58F60DC3"/>
    <w:rsid w:val="58FDC878"/>
    <w:rsid w:val="58FE15A5"/>
    <w:rsid w:val="58FE4F65"/>
    <w:rsid w:val="5905E4DD"/>
    <w:rsid w:val="592FADDD"/>
    <w:rsid w:val="593C3E7A"/>
    <w:rsid w:val="594261B8"/>
    <w:rsid w:val="594BE680"/>
    <w:rsid w:val="595651AA"/>
    <w:rsid w:val="595D9053"/>
    <w:rsid w:val="597A4B82"/>
    <w:rsid w:val="598F1641"/>
    <w:rsid w:val="5991F099"/>
    <w:rsid w:val="59A53C85"/>
    <w:rsid w:val="59B108A3"/>
    <w:rsid w:val="59D3B53C"/>
    <w:rsid w:val="59D6C003"/>
    <w:rsid w:val="59F4BF8C"/>
    <w:rsid w:val="5A031D8B"/>
    <w:rsid w:val="5A1DFBE7"/>
    <w:rsid w:val="5A1F5266"/>
    <w:rsid w:val="5A2DB73C"/>
    <w:rsid w:val="5A3D3FF5"/>
    <w:rsid w:val="5A74BF52"/>
    <w:rsid w:val="5A841175"/>
    <w:rsid w:val="5A86A838"/>
    <w:rsid w:val="5A9DC8B2"/>
    <w:rsid w:val="5AA09D86"/>
    <w:rsid w:val="5AAB9C7A"/>
    <w:rsid w:val="5AED4ED3"/>
    <w:rsid w:val="5AF17A80"/>
    <w:rsid w:val="5AFA378D"/>
    <w:rsid w:val="5AFBAF8F"/>
    <w:rsid w:val="5B1625D5"/>
    <w:rsid w:val="5B1A0F2B"/>
    <w:rsid w:val="5B1BA108"/>
    <w:rsid w:val="5B379108"/>
    <w:rsid w:val="5B408F4F"/>
    <w:rsid w:val="5B411FEE"/>
    <w:rsid w:val="5B53C131"/>
    <w:rsid w:val="5B7501D0"/>
    <w:rsid w:val="5B7B2D91"/>
    <w:rsid w:val="5B8FA7F1"/>
    <w:rsid w:val="5BAB1B7B"/>
    <w:rsid w:val="5BB0DD40"/>
    <w:rsid w:val="5BC0BA51"/>
    <w:rsid w:val="5BC3A581"/>
    <w:rsid w:val="5BC9A998"/>
    <w:rsid w:val="5BE71B5C"/>
    <w:rsid w:val="5BFDAD63"/>
    <w:rsid w:val="5C15BE0A"/>
    <w:rsid w:val="5C236386"/>
    <w:rsid w:val="5C255E9F"/>
    <w:rsid w:val="5C2830FE"/>
    <w:rsid w:val="5C2FE46C"/>
    <w:rsid w:val="5C665159"/>
    <w:rsid w:val="5C691E1C"/>
    <w:rsid w:val="5C9408D5"/>
    <w:rsid w:val="5C99AE82"/>
    <w:rsid w:val="5CA6E9C1"/>
    <w:rsid w:val="5CAEE58F"/>
    <w:rsid w:val="5CBA3650"/>
    <w:rsid w:val="5CC267BF"/>
    <w:rsid w:val="5CC42B24"/>
    <w:rsid w:val="5CE124E7"/>
    <w:rsid w:val="5CE22799"/>
    <w:rsid w:val="5CE6841C"/>
    <w:rsid w:val="5CEA5B61"/>
    <w:rsid w:val="5CF03563"/>
    <w:rsid w:val="5CF1F550"/>
    <w:rsid w:val="5D02CA7A"/>
    <w:rsid w:val="5D1611C4"/>
    <w:rsid w:val="5D253F9D"/>
    <w:rsid w:val="5D39853C"/>
    <w:rsid w:val="5D56281A"/>
    <w:rsid w:val="5D5A701F"/>
    <w:rsid w:val="5D683667"/>
    <w:rsid w:val="5D7B02C4"/>
    <w:rsid w:val="5D7E39DB"/>
    <w:rsid w:val="5D972CB9"/>
    <w:rsid w:val="5DA60768"/>
    <w:rsid w:val="5DA64372"/>
    <w:rsid w:val="5DA7299C"/>
    <w:rsid w:val="5DAD1333"/>
    <w:rsid w:val="5DBC43E1"/>
    <w:rsid w:val="5DBF0C97"/>
    <w:rsid w:val="5DC34273"/>
    <w:rsid w:val="5DCD3708"/>
    <w:rsid w:val="5DDA92BF"/>
    <w:rsid w:val="5E56D2D8"/>
    <w:rsid w:val="5E7F4E51"/>
    <w:rsid w:val="5E854C19"/>
    <w:rsid w:val="5EAE9AF5"/>
    <w:rsid w:val="5EB5AED2"/>
    <w:rsid w:val="5EBA30E2"/>
    <w:rsid w:val="5EBD00C0"/>
    <w:rsid w:val="5EC6A7B0"/>
    <w:rsid w:val="5ED3E7EA"/>
    <w:rsid w:val="5EE4E6BF"/>
    <w:rsid w:val="5EE73DBE"/>
    <w:rsid w:val="5F031B45"/>
    <w:rsid w:val="5F03B767"/>
    <w:rsid w:val="5F068BB2"/>
    <w:rsid w:val="5F07ED89"/>
    <w:rsid w:val="5F1BBB3C"/>
    <w:rsid w:val="5F231B17"/>
    <w:rsid w:val="5F2DE1DF"/>
    <w:rsid w:val="5F353B37"/>
    <w:rsid w:val="5F378D21"/>
    <w:rsid w:val="5F43C266"/>
    <w:rsid w:val="5F460D5A"/>
    <w:rsid w:val="5F54F4FD"/>
    <w:rsid w:val="5F554A96"/>
    <w:rsid w:val="5F5A7A57"/>
    <w:rsid w:val="5F879D26"/>
    <w:rsid w:val="5FB02038"/>
    <w:rsid w:val="5FB7B26E"/>
    <w:rsid w:val="5FC2AD12"/>
    <w:rsid w:val="5FD61396"/>
    <w:rsid w:val="5FF04AF2"/>
    <w:rsid w:val="5FFB3771"/>
    <w:rsid w:val="5FFED95A"/>
    <w:rsid w:val="601FEC84"/>
    <w:rsid w:val="603221D5"/>
    <w:rsid w:val="605CBCEA"/>
    <w:rsid w:val="606AA000"/>
    <w:rsid w:val="6071354C"/>
    <w:rsid w:val="6078D0BD"/>
    <w:rsid w:val="6085504E"/>
    <w:rsid w:val="60C587F6"/>
    <w:rsid w:val="60DB802A"/>
    <w:rsid w:val="61039D16"/>
    <w:rsid w:val="6117C962"/>
    <w:rsid w:val="612B9F0A"/>
    <w:rsid w:val="612C92EB"/>
    <w:rsid w:val="613B53CD"/>
    <w:rsid w:val="613DB4F2"/>
    <w:rsid w:val="613F3DB6"/>
    <w:rsid w:val="6147398B"/>
    <w:rsid w:val="61547C48"/>
    <w:rsid w:val="618B2C64"/>
    <w:rsid w:val="61B68884"/>
    <w:rsid w:val="61D6AAC1"/>
    <w:rsid w:val="61ED765F"/>
    <w:rsid w:val="61F7C56A"/>
    <w:rsid w:val="622CAE4B"/>
    <w:rsid w:val="622E509A"/>
    <w:rsid w:val="623173F2"/>
    <w:rsid w:val="62356D80"/>
    <w:rsid w:val="62361CD5"/>
    <w:rsid w:val="6242A7E9"/>
    <w:rsid w:val="62458F00"/>
    <w:rsid w:val="62531D8F"/>
    <w:rsid w:val="6254F6C9"/>
    <w:rsid w:val="625D7CF9"/>
    <w:rsid w:val="626D9B5D"/>
    <w:rsid w:val="627CEABF"/>
    <w:rsid w:val="628D4C72"/>
    <w:rsid w:val="62C259F4"/>
    <w:rsid w:val="62D6699D"/>
    <w:rsid w:val="62E0A455"/>
    <w:rsid w:val="62EC025F"/>
    <w:rsid w:val="62F530BE"/>
    <w:rsid w:val="632110F9"/>
    <w:rsid w:val="632BA42C"/>
    <w:rsid w:val="6334F43C"/>
    <w:rsid w:val="633B044D"/>
    <w:rsid w:val="6357B6B2"/>
    <w:rsid w:val="6367B6C2"/>
    <w:rsid w:val="63699232"/>
    <w:rsid w:val="637DF68B"/>
    <w:rsid w:val="6390B10A"/>
    <w:rsid w:val="6390DEFA"/>
    <w:rsid w:val="63999BA3"/>
    <w:rsid w:val="63BB0607"/>
    <w:rsid w:val="63D9FEE5"/>
    <w:rsid w:val="63EC2F7D"/>
    <w:rsid w:val="63EF41C7"/>
    <w:rsid w:val="6430FA5A"/>
    <w:rsid w:val="6442F96C"/>
    <w:rsid w:val="6462E831"/>
    <w:rsid w:val="646F0A07"/>
    <w:rsid w:val="6472B4B0"/>
    <w:rsid w:val="647FC52C"/>
    <w:rsid w:val="6487CFA3"/>
    <w:rsid w:val="648A5750"/>
    <w:rsid w:val="6490346C"/>
    <w:rsid w:val="6490F352"/>
    <w:rsid w:val="64995CE3"/>
    <w:rsid w:val="649D09FC"/>
    <w:rsid w:val="64ABE185"/>
    <w:rsid w:val="64B4E45A"/>
    <w:rsid w:val="64D04B29"/>
    <w:rsid w:val="64F97E9F"/>
    <w:rsid w:val="64FCA28E"/>
    <w:rsid w:val="650A1418"/>
    <w:rsid w:val="6513F09E"/>
    <w:rsid w:val="6533643D"/>
    <w:rsid w:val="65996555"/>
    <w:rsid w:val="65BB9F9C"/>
    <w:rsid w:val="65EDC400"/>
    <w:rsid w:val="65EE4975"/>
    <w:rsid w:val="65F1F0C0"/>
    <w:rsid w:val="65FC0840"/>
    <w:rsid w:val="6606C8A5"/>
    <w:rsid w:val="66082705"/>
    <w:rsid w:val="6616723E"/>
    <w:rsid w:val="661BFC8A"/>
    <w:rsid w:val="66234340"/>
    <w:rsid w:val="66235E70"/>
    <w:rsid w:val="663EBF34"/>
    <w:rsid w:val="66532632"/>
    <w:rsid w:val="66A85DFF"/>
    <w:rsid w:val="66BBF542"/>
    <w:rsid w:val="66C628AF"/>
    <w:rsid w:val="66EF51EB"/>
    <w:rsid w:val="66F33D07"/>
    <w:rsid w:val="671C8C48"/>
    <w:rsid w:val="67217E27"/>
    <w:rsid w:val="673AC913"/>
    <w:rsid w:val="674C4934"/>
    <w:rsid w:val="6750C7A8"/>
    <w:rsid w:val="67548B52"/>
    <w:rsid w:val="67612344"/>
    <w:rsid w:val="67634418"/>
    <w:rsid w:val="676B24E5"/>
    <w:rsid w:val="6783F633"/>
    <w:rsid w:val="67936DFF"/>
    <w:rsid w:val="67AC3BAE"/>
    <w:rsid w:val="67BCB186"/>
    <w:rsid w:val="67C03FE5"/>
    <w:rsid w:val="67C6B30B"/>
    <w:rsid w:val="67D05228"/>
    <w:rsid w:val="67E1EA62"/>
    <w:rsid w:val="67ED7CA7"/>
    <w:rsid w:val="67F21FAA"/>
    <w:rsid w:val="680BD222"/>
    <w:rsid w:val="6864423F"/>
    <w:rsid w:val="6881ADF4"/>
    <w:rsid w:val="68848461"/>
    <w:rsid w:val="688D6E19"/>
    <w:rsid w:val="688E50D2"/>
    <w:rsid w:val="68AD8AD6"/>
    <w:rsid w:val="68BDBBBD"/>
    <w:rsid w:val="68BE02BF"/>
    <w:rsid w:val="68C00E99"/>
    <w:rsid w:val="68D1E8CB"/>
    <w:rsid w:val="68D71E96"/>
    <w:rsid w:val="6903CE76"/>
    <w:rsid w:val="692D8318"/>
    <w:rsid w:val="692DFADF"/>
    <w:rsid w:val="69308109"/>
    <w:rsid w:val="6943FA6B"/>
    <w:rsid w:val="6956D830"/>
    <w:rsid w:val="69581119"/>
    <w:rsid w:val="696847D2"/>
    <w:rsid w:val="696E174F"/>
    <w:rsid w:val="698A97C8"/>
    <w:rsid w:val="699723D3"/>
    <w:rsid w:val="69992BD9"/>
    <w:rsid w:val="699B4D4D"/>
    <w:rsid w:val="699C2B43"/>
    <w:rsid w:val="69A6837E"/>
    <w:rsid w:val="69AA4B31"/>
    <w:rsid w:val="69BFABD3"/>
    <w:rsid w:val="69D53D85"/>
    <w:rsid w:val="6A210675"/>
    <w:rsid w:val="6A2157E1"/>
    <w:rsid w:val="6A32F762"/>
    <w:rsid w:val="6A3528E9"/>
    <w:rsid w:val="6A3A4D6D"/>
    <w:rsid w:val="6A52C5D8"/>
    <w:rsid w:val="6A53ECEF"/>
    <w:rsid w:val="6A54B3C5"/>
    <w:rsid w:val="6A62162F"/>
    <w:rsid w:val="6A65BAE6"/>
    <w:rsid w:val="6A6643A2"/>
    <w:rsid w:val="6A68742B"/>
    <w:rsid w:val="6A6AE189"/>
    <w:rsid w:val="6A80F0D9"/>
    <w:rsid w:val="6A99BBA1"/>
    <w:rsid w:val="6AABA474"/>
    <w:rsid w:val="6AE385AE"/>
    <w:rsid w:val="6AE73EDA"/>
    <w:rsid w:val="6B1022A9"/>
    <w:rsid w:val="6B303949"/>
    <w:rsid w:val="6B374CB9"/>
    <w:rsid w:val="6B431058"/>
    <w:rsid w:val="6B5E62C9"/>
    <w:rsid w:val="6B60B0A8"/>
    <w:rsid w:val="6B655176"/>
    <w:rsid w:val="6B6925AB"/>
    <w:rsid w:val="6B6B4E43"/>
    <w:rsid w:val="6B6D9478"/>
    <w:rsid w:val="6B74D45D"/>
    <w:rsid w:val="6B7ADA6E"/>
    <w:rsid w:val="6B81AE6B"/>
    <w:rsid w:val="6B844686"/>
    <w:rsid w:val="6B8D6287"/>
    <w:rsid w:val="6B8F2EA1"/>
    <w:rsid w:val="6BAB20CE"/>
    <w:rsid w:val="6BBB9CB2"/>
    <w:rsid w:val="6BBE33F7"/>
    <w:rsid w:val="6BD0F94A"/>
    <w:rsid w:val="6BDFF6A1"/>
    <w:rsid w:val="6BE9D202"/>
    <w:rsid w:val="6BEBD159"/>
    <w:rsid w:val="6BF8EA2C"/>
    <w:rsid w:val="6C02F9EC"/>
    <w:rsid w:val="6C03E9B9"/>
    <w:rsid w:val="6C1FA0EF"/>
    <w:rsid w:val="6C20078B"/>
    <w:rsid w:val="6C34B81B"/>
    <w:rsid w:val="6C3C384A"/>
    <w:rsid w:val="6C45DD49"/>
    <w:rsid w:val="6C57CE9B"/>
    <w:rsid w:val="6C5BF645"/>
    <w:rsid w:val="6C6172ED"/>
    <w:rsid w:val="6C675AC5"/>
    <w:rsid w:val="6C708F28"/>
    <w:rsid w:val="6C8B031C"/>
    <w:rsid w:val="6C946B3D"/>
    <w:rsid w:val="6CAA5F17"/>
    <w:rsid w:val="6CAB5405"/>
    <w:rsid w:val="6CCE734D"/>
    <w:rsid w:val="6CCF7FBB"/>
    <w:rsid w:val="6CE87F83"/>
    <w:rsid w:val="6CEE0B7A"/>
    <w:rsid w:val="6D03B11E"/>
    <w:rsid w:val="6D184A45"/>
    <w:rsid w:val="6D23364B"/>
    <w:rsid w:val="6D259B2F"/>
    <w:rsid w:val="6D2618EE"/>
    <w:rsid w:val="6D59302E"/>
    <w:rsid w:val="6D8D1EB7"/>
    <w:rsid w:val="6D8F9A38"/>
    <w:rsid w:val="6D9BE66E"/>
    <w:rsid w:val="6D9F184A"/>
    <w:rsid w:val="6DA7B568"/>
    <w:rsid w:val="6DA907CA"/>
    <w:rsid w:val="6DB3C9AF"/>
    <w:rsid w:val="6DBCA784"/>
    <w:rsid w:val="6DBFBD00"/>
    <w:rsid w:val="6DC3BEAE"/>
    <w:rsid w:val="6DE0DC78"/>
    <w:rsid w:val="6E05E83A"/>
    <w:rsid w:val="6E12F26D"/>
    <w:rsid w:val="6E153008"/>
    <w:rsid w:val="6E26289D"/>
    <w:rsid w:val="6E274880"/>
    <w:rsid w:val="6E2D5070"/>
    <w:rsid w:val="6E2E7889"/>
    <w:rsid w:val="6E35F17B"/>
    <w:rsid w:val="6E3DCCD4"/>
    <w:rsid w:val="6E460986"/>
    <w:rsid w:val="6E87B92E"/>
    <w:rsid w:val="6E8C364E"/>
    <w:rsid w:val="6E8C9352"/>
    <w:rsid w:val="6E985697"/>
    <w:rsid w:val="6E9E37D4"/>
    <w:rsid w:val="6EB02F32"/>
    <w:rsid w:val="6EB496AB"/>
    <w:rsid w:val="6EBE130F"/>
    <w:rsid w:val="6ED1B454"/>
    <w:rsid w:val="6EE446AB"/>
    <w:rsid w:val="6EED6F5B"/>
    <w:rsid w:val="6F0B12F5"/>
    <w:rsid w:val="6F168FE5"/>
    <w:rsid w:val="6F21729B"/>
    <w:rsid w:val="6F4355C4"/>
    <w:rsid w:val="6F44543A"/>
    <w:rsid w:val="6F539D55"/>
    <w:rsid w:val="6F548286"/>
    <w:rsid w:val="6F5D77B7"/>
    <w:rsid w:val="6F626AE3"/>
    <w:rsid w:val="6F649DBF"/>
    <w:rsid w:val="6F69637C"/>
    <w:rsid w:val="6F6C3B50"/>
    <w:rsid w:val="6F821816"/>
    <w:rsid w:val="6F83FC1E"/>
    <w:rsid w:val="6F944697"/>
    <w:rsid w:val="6F9C9BDF"/>
    <w:rsid w:val="6FBB6EF7"/>
    <w:rsid w:val="6FD97AE8"/>
    <w:rsid w:val="6FDBFA74"/>
    <w:rsid w:val="6FF0AB53"/>
    <w:rsid w:val="7023F7FC"/>
    <w:rsid w:val="702CBC5B"/>
    <w:rsid w:val="703AB110"/>
    <w:rsid w:val="703F0498"/>
    <w:rsid w:val="704BCA4F"/>
    <w:rsid w:val="707C094B"/>
    <w:rsid w:val="7087ECA0"/>
    <w:rsid w:val="708C7E81"/>
    <w:rsid w:val="70A5DE75"/>
    <w:rsid w:val="70ABF6B7"/>
    <w:rsid w:val="70B5F11A"/>
    <w:rsid w:val="70BFB0A1"/>
    <w:rsid w:val="70CAC1A8"/>
    <w:rsid w:val="70EF8778"/>
    <w:rsid w:val="70FACCE9"/>
    <w:rsid w:val="70FB9D6A"/>
    <w:rsid w:val="712E796E"/>
    <w:rsid w:val="71562B9A"/>
    <w:rsid w:val="7166BF0B"/>
    <w:rsid w:val="71769B4B"/>
    <w:rsid w:val="71862209"/>
    <w:rsid w:val="71AC29A7"/>
    <w:rsid w:val="71AED38A"/>
    <w:rsid w:val="71C0FD92"/>
    <w:rsid w:val="71C7D452"/>
    <w:rsid w:val="720003BC"/>
    <w:rsid w:val="72026F25"/>
    <w:rsid w:val="72068A2C"/>
    <w:rsid w:val="7213D8E1"/>
    <w:rsid w:val="72272232"/>
    <w:rsid w:val="7235E9EB"/>
    <w:rsid w:val="7237491B"/>
    <w:rsid w:val="723BFDC7"/>
    <w:rsid w:val="723F153D"/>
    <w:rsid w:val="725EA68C"/>
    <w:rsid w:val="725F71C0"/>
    <w:rsid w:val="72657AA3"/>
    <w:rsid w:val="726D5507"/>
    <w:rsid w:val="7280D5C6"/>
    <w:rsid w:val="72909A90"/>
    <w:rsid w:val="7295AEF1"/>
    <w:rsid w:val="72ACDA0A"/>
    <w:rsid w:val="72D86895"/>
    <w:rsid w:val="72F35717"/>
    <w:rsid w:val="7319E319"/>
    <w:rsid w:val="73372182"/>
    <w:rsid w:val="7343EB2C"/>
    <w:rsid w:val="734B4781"/>
    <w:rsid w:val="734E8754"/>
    <w:rsid w:val="734F0F2C"/>
    <w:rsid w:val="738F0C00"/>
    <w:rsid w:val="73AEF0D2"/>
    <w:rsid w:val="73B3AA0D"/>
    <w:rsid w:val="73C8F25F"/>
    <w:rsid w:val="73E40783"/>
    <w:rsid w:val="73F9F8E9"/>
    <w:rsid w:val="74232001"/>
    <w:rsid w:val="7432A6B4"/>
    <w:rsid w:val="7435E96D"/>
    <w:rsid w:val="7447A489"/>
    <w:rsid w:val="744B0370"/>
    <w:rsid w:val="744C335F"/>
    <w:rsid w:val="745F086E"/>
    <w:rsid w:val="74641C63"/>
    <w:rsid w:val="746AC3DA"/>
    <w:rsid w:val="746C7990"/>
    <w:rsid w:val="7475414C"/>
    <w:rsid w:val="747635AA"/>
    <w:rsid w:val="747C68DB"/>
    <w:rsid w:val="748595FE"/>
    <w:rsid w:val="74898628"/>
    <w:rsid w:val="748E6403"/>
    <w:rsid w:val="749FC601"/>
    <w:rsid w:val="74B510CE"/>
    <w:rsid w:val="74B5407A"/>
    <w:rsid w:val="74C83F42"/>
    <w:rsid w:val="74EF0FAF"/>
    <w:rsid w:val="74F1F623"/>
    <w:rsid w:val="74F9FC46"/>
    <w:rsid w:val="74FA5517"/>
    <w:rsid w:val="7531A158"/>
    <w:rsid w:val="75685F61"/>
    <w:rsid w:val="756BDF88"/>
    <w:rsid w:val="757BC280"/>
    <w:rsid w:val="757D38BA"/>
    <w:rsid w:val="757E16E4"/>
    <w:rsid w:val="75A441F1"/>
    <w:rsid w:val="75A5F1AA"/>
    <w:rsid w:val="75A8CEA6"/>
    <w:rsid w:val="75ACEA07"/>
    <w:rsid w:val="75B6A119"/>
    <w:rsid w:val="75C2FE6E"/>
    <w:rsid w:val="75C52E4D"/>
    <w:rsid w:val="75C5D8D3"/>
    <w:rsid w:val="75F1D502"/>
    <w:rsid w:val="75FB5390"/>
    <w:rsid w:val="7600501F"/>
    <w:rsid w:val="760E4762"/>
    <w:rsid w:val="76140A24"/>
    <w:rsid w:val="76142392"/>
    <w:rsid w:val="7619787C"/>
    <w:rsid w:val="761A3E2D"/>
    <w:rsid w:val="761C4341"/>
    <w:rsid w:val="763BEA7D"/>
    <w:rsid w:val="767DEF96"/>
    <w:rsid w:val="7688C2EF"/>
    <w:rsid w:val="76A25AA2"/>
    <w:rsid w:val="76AC2947"/>
    <w:rsid w:val="76AFFBDF"/>
    <w:rsid w:val="76B19191"/>
    <w:rsid w:val="76BD512E"/>
    <w:rsid w:val="76C4940B"/>
    <w:rsid w:val="76CED16C"/>
    <w:rsid w:val="76EC6317"/>
    <w:rsid w:val="76F35A57"/>
    <w:rsid w:val="76F36332"/>
    <w:rsid w:val="7717FD9B"/>
    <w:rsid w:val="77205525"/>
    <w:rsid w:val="7761D4CC"/>
    <w:rsid w:val="7762F2EA"/>
    <w:rsid w:val="77928116"/>
    <w:rsid w:val="77961961"/>
    <w:rsid w:val="77A83BB0"/>
    <w:rsid w:val="77AD672D"/>
    <w:rsid w:val="77B56C21"/>
    <w:rsid w:val="77C53861"/>
    <w:rsid w:val="77DA9063"/>
    <w:rsid w:val="77DCB216"/>
    <w:rsid w:val="77E0B0AD"/>
    <w:rsid w:val="77E4C40A"/>
    <w:rsid w:val="77F49409"/>
    <w:rsid w:val="7806D9A4"/>
    <w:rsid w:val="780EF7C8"/>
    <w:rsid w:val="780F01B6"/>
    <w:rsid w:val="78239F9D"/>
    <w:rsid w:val="782A9013"/>
    <w:rsid w:val="783147D0"/>
    <w:rsid w:val="7865C426"/>
    <w:rsid w:val="786FCF1F"/>
    <w:rsid w:val="78892C5D"/>
    <w:rsid w:val="788ADDFA"/>
    <w:rsid w:val="78986776"/>
    <w:rsid w:val="78A5EEC5"/>
    <w:rsid w:val="78A6EF63"/>
    <w:rsid w:val="78B08AF8"/>
    <w:rsid w:val="78C1F1AC"/>
    <w:rsid w:val="78F7A6ED"/>
    <w:rsid w:val="78FAE4C7"/>
    <w:rsid w:val="78FFCF1F"/>
    <w:rsid w:val="79001ACC"/>
    <w:rsid w:val="791294D8"/>
    <w:rsid w:val="792B76BA"/>
    <w:rsid w:val="79404E53"/>
    <w:rsid w:val="7953CBB3"/>
    <w:rsid w:val="796B9EB4"/>
    <w:rsid w:val="796FFC40"/>
    <w:rsid w:val="7972F3C7"/>
    <w:rsid w:val="79732963"/>
    <w:rsid w:val="798BC609"/>
    <w:rsid w:val="798EAD35"/>
    <w:rsid w:val="7990663F"/>
    <w:rsid w:val="799A1D52"/>
    <w:rsid w:val="799F0F45"/>
    <w:rsid w:val="79AA1A37"/>
    <w:rsid w:val="79C18DB3"/>
    <w:rsid w:val="79D203C2"/>
    <w:rsid w:val="79D4EAE3"/>
    <w:rsid w:val="79FBF3CE"/>
    <w:rsid w:val="7A00A44C"/>
    <w:rsid w:val="7A088D1F"/>
    <w:rsid w:val="7A10599C"/>
    <w:rsid w:val="7A141A63"/>
    <w:rsid w:val="7A5F1463"/>
    <w:rsid w:val="7A75EB67"/>
    <w:rsid w:val="7A7C729A"/>
    <w:rsid w:val="7A7D8E75"/>
    <w:rsid w:val="7A832D6B"/>
    <w:rsid w:val="7A8488D1"/>
    <w:rsid w:val="7AA70E1F"/>
    <w:rsid w:val="7ABD0F41"/>
    <w:rsid w:val="7ADD8418"/>
    <w:rsid w:val="7AE7237B"/>
    <w:rsid w:val="7AE7E5F9"/>
    <w:rsid w:val="7B0D70CA"/>
    <w:rsid w:val="7B2AFBA9"/>
    <w:rsid w:val="7B3C50D6"/>
    <w:rsid w:val="7B4520DA"/>
    <w:rsid w:val="7BAC168F"/>
    <w:rsid w:val="7BC4A81F"/>
    <w:rsid w:val="7BCF193C"/>
    <w:rsid w:val="7BDF3548"/>
    <w:rsid w:val="7BE29DF9"/>
    <w:rsid w:val="7BF35E9D"/>
    <w:rsid w:val="7C0C6260"/>
    <w:rsid w:val="7C1E2D79"/>
    <w:rsid w:val="7C4093A8"/>
    <w:rsid w:val="7C4CDAC6"/>
    <w:rsid w:val="7C5257AE"/>
    <w:rsid w:val="7C74EE0D"/>
    <w:rsid w:val="7C875340"/>
    <w:rsid w:val="7C8D765C"/>
    <w:rsid w:val="7C93B875"/>
    <w:rsid w:val="7CA8BC45"/>
    <w:rsid w:val="7CC59133"/>
    <w:rsid w:val="7CFDCFBE"/>
    <w:rsid w:val="7D0055A5"/>
    <w:rsid w:val="7D1113CC"/>
    <w:rsid w:val="7D3882CA"/>
    <w:rsid w:val="7D48555D"/>
    <w:rsid w:val="7D5A672F"/>
    <w:rsid w:val="7D7E24AB"/>
    <w:rsid w:val="7D814D2B"/>
    <w:rsid w:val="7D826864"/>
    <w:rsid w:val="7D9612BC"/>
    <w:rsid w:val="7DB21023"/>
    <w:rsid w:val="7DCDA549"/>
    <w:rsid w:val="7DDF9AB4"/>
    <w:rsid w:val="7DE93DE6"/>
    <w:rsid w:val="7DECC8C4"/>
    <w:rsid w:val="7DF76369"/>
    <w:rsid w:val="7E03BFD8"/>
    <w:rsid w:val="7E0C43DB"/>
    <w:rsid w:val="7E0E9436"/>
    <w:rsid w:val="7E342B2C"/>
    <w:rsid w:val="7E3A8553"/>
    <w:rsid w:val="7E55632F"/>
    <w:rsid w:val="7E599394"/>
    <w:rsid w:val="7E5E2720"/>
    <w:rsid w:val="7E62CAC4"/>
    <w:rsid w:val="7E678906"/>
    <w:rsid w:val="7E831212"/>
    <w:rsid w:val="7E8E8366"/>
    <w:rsid w:val="7EA0B81B"/>
    <w:rsid w:val="7EA70587"/>
    <w:rsid w:val="7EC4377B"/>
    <w:rsid w:val="7ECA56A8"/>
    <w:rsid w:val="7ED2EDEE"/>
    <w:rsid w:val="7EEF26BC"/>
    <w:rsid w:val="7EF628E8"/>
    <w:rsid w:val="7F0BFD36"/>
    <w:rsid w:val="7F1E901D"/>
    <w:rsid w:val="7F28A7B7"/>
    <w:rsid w:val="7F322F9D"/>
    <w:rsid w:val="7F3C945C"/>
    <w:rsid w:val="7F3D9B0A"/>
    <w:rsid w:val="7F47EAEE"/>
    <w:rsid w:val="7F724181"/>
    <w:rsid w:val="7F76C87D"/>
    <w:rsid w:val="7F927F29"/>
    <w:rsid w:val="7FA39965"/>
    <w:rsid w:val="7FA68681"/>
    <w:rsid w:val="7FB2C605"/>
    <w:rsid w:val="7FB912B2"/>
    <w:rsid w:val="7FBCFF3D"/>
    <w:rsid w:val="7FDADC5F"/>
    <w:rsid w:val="7FE673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05CF49D"/>
  <w15:chartTrackingRefBased/>
  <w15:docId w15:val="{BF7AF5FB-D7F5-4250-A597-360A0A412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1A92"/>
    <w:pPr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1A92"/>
    <w:pPr>
      <w:keepNext/>
      <w:keepLines/>
      <w:spacing w:before="240" w:after="240"/>
      <w:outlineLvl w:val="0"/>
    </w:pPr>
    <w:rPr>
      <w:rFonts w:eastAsiaTheme="majorEastAsia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1A92"/>
    <w:pPr>
      <w:spacing w:before="240" w:after="120"/>
      <w:outlineLvl w:val="1"/>
    </w:pPr>
    <w:rPr>
      <w:sz w:val="24"/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1A92"/>
    <w:pPr>
      <w:keepNext/>
      <w:keepLines/>
      <w:spacing w:before="120" w:after="60"/>
      <w:outlineLvl w:val="2"/>
    </w:pPr>
    <w:rPr>
      <w:rFonts w:eastAsiaTheme="majorEastAsia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81A92"/>
    <w:pPr>
      <w:keepNext/>
      <w:keepLines/>
      <w:spacing w:before="120" w:after="60"/>
      <w:ind w:left="720" w:hanging="360"/>
      <w:outlineLvl w:val="3"/>
    </w:pPr>
    <w:rPr>
      <w:rFonts w:asciiTheme="majorHAnsi" w:eastAsiaTheme="majorEastAsia" w:hAnsiTheme="majorHAnsi" w:cstheme="majorBidi"/>
      <w:i/>
      <w:iCs/>
      <w:color w:val="ED7D31" w:themeColor="accent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81A9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81A9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81A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1A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A92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1A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1A92"/>
    <w:rPr>
      <w:rFonts w:ascii="Times New Roman" w:hAnsi="Times New Roman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81A92"/>
    <w:rPr>
      <w:color w:val="0563C1" w:themeColor="hyperlink"/>
      <w:u w:val="single"/>
    </w:rPr>
  </w:style>
  <w:style w:type="paragraph" w:customStyle="1" w:styleId="1-References">
    <w:name w:val="1-References"/>
    <w:basedOn w:val="1-BodyText"/>
    <w:qFormat/>
    <w:rsid w:val="00981A92"/>
    <w:pPr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981A92"/>
    <w:rPr>
      <w:rFonts w:ascii="Times New Roman" w:hAnsi="Times New Roman" w:cs="Times New Roman"/>
      <w:sz w:val="24"/>
      <w:szCs w:val="24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81A92"/>
    <w:rPr>
      <w:rFonts w:ascii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81A92"/>
    <w:rPr>
      <w:rFonts w:ascii="Times New Roman" w:eastAsiaTheme="majorEastAsia" w:hAnsi="Times New Roman" w:cs="Times New Roman"/>
      <w:b/>
      <w:sz w:val="24"/>
      <w:szCs w:val="24"/>
    </w:rPr>
  </w:style>
  <w:style w:type="character" w:styleId="UnresolvedMention">
    <w:name w:val="Unresolved Mention"/>
    <w:basedOn w:val="DefaultParagraphFont"/>
    <w:uiPriority w:val="99"/>
    <w:unhideWhenUsed/>
    <w:rsid w:val="00981A92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981A92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81A92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81A92"/>
    <w:rPr>
      <w:rFonts w:ascii="Times New Roman" w:hAnsi="Times New Roman" w:cs="Times New Roman"/>
    </w:rPr>
  </w:style>
  <w:style w:type="table" w:customStyle="1" w:styleId="BlueTable1">
    <w:name w:val="Blue Table1"/>
    <w:basedOn w:val="TableNormal"/>
    <w:uiPriority w:val="99"/>
    <w:rsid w:val="001F4986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1F4986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1">
    <w:name w:val="Table Grid1"/>
    <w:basedOn w:val="TableNormal"/>
    <w:next w:val="TableGrid"/>
    <w:uiPriority w:val="39"/>
    <w:rsid w:val="00981A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1A92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5297C"/>
    <w:pPr>
      <w:spacing w:after="0" w:line="240" w:lineRule="auto"/>
    </w:pPr>
  </w:style>
  <w:style w:type="character" w:customStyle="1" w:styleId="citation-part">
    <w:name w:val="citation-part"/>
    <w:basedOn w:val="DefaultParagraphFont"/>
    <w:rsid w:val="00A5750F"/>
  </w:style>
  <w:style w:type="character" w:customStyle="1" w:styleId="docsum-pmid">
    <w:name w:val="docsum-pmid"/>
    <w:basedOn w:val="DefaultParagraphFont"/>
    <w:rsid w:val="00A5750F"/>
  </w:style>
  <w:style w:type="paragraph" w:customStyle="1" w:styleId="EndNoteBibliography">
    <w:name w:val="EndNote Bibliography"/>
    <w:basedOn w:val="Normal"/>
    <w:link w:val="EndNoteBibliographyChar"/>
    <w:rsid w:val="00981A92"/>
    <w:pPr>
      <w:ind w:left="720" w:hanging="720"/>
    </w:pPr>
    <w:rPr>
      <w:rFonts w:ascii="Calibri" w:hAnsi="Calibri" w:cs="Calibri"/>
      <w:noProof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981A92"/>
    <w:rPr>
      <w:rFonts w:ascii="Calibri" w:hAnsi="Calibri" w:cs="Calibri"/>
      <w:noProof/>
      <w:szCs w:val="24"/>
    </w:rPr>
  </w:style>
  <w:style w:type="paragraph" w:customStyle="1" w:styleId="1-BodyText">
    <w:name w:val="1-Body Text"/>
    <w:basedOn w:val="Normal"/>
    <w:link w:val="1-BodyTextChar"/>
    <w:autoRedefine/>
    <w:qFormat/>
    <w:rsid w:val="00F7261C"/>
    <w:pPr>
      <w:spacing w:line="480" w:lineRule="auto"/>
      <w:ind w:firstLine="720"/>
      <w:contextualSpacing/>
    </w:pPr>
    <w:rPr>
      <w:rFonts w:eastAsia="Times New Roman"/>
      <w:sz w:val="24"/>
      <w:szCs w:val="24"/>
    </w:rPr>
  </w:style>
  <w:style w:type="character" w:customStyle="1" w:styleId="1-BodyTextChar">
    <w:name w:val="1-Body Text Char"/>
    <w:basedOn w:val="DefaultParagraphFont"/>
    <w:link w:val="1-BodyText"/>
    <w:rsid w:val="00F7261C"/>
    <w:rPr>
      <w:rFonts w:ascii="Times New Roman" w:eastAsia="Times New Roman" w:hAnsi="Times New Roman" w:cs="Times New Roman"/>
      <w:sz w:val="24"/>
      <w:szCs w:val="24"/>
    </w:rPr>
  </w:style>
  <w:style w:type="paragraph" w:customStyle="1" w:styleId="paragraph">
    <w:name w:val="paragraph"/>
    <w:basedOn w:val="Normal"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normaltextrun">
    <w:name w:val="normaltextrun"/>
    <w:basedOn w:val="DefaultParagraphFont"/>
    <w:rsid w:val="00981A92"/>
  </w:style>
  <w:style w:type="character" w:styleId="FollowedHyperlink">
    <w:name w:val="FollowedHyperlink"/>
    <w:basedOn w:val="DefaultParagraphFont"/>
    <w:uiPriority w:val="99"/>
    <w:semiHidden/>
    <w:unhideWhenUsed/>
    <w:rsid w:val="00981A92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981A92"/>
    <w:rPr>
      <w:rFonts w:ascii="Times New Roman" w:eastAsiaTheme="majorEastAsia" w:hAnsi="Times New Roman" w:cs="Times New Roman"/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981A92"/>
    <w:pPr>
      <w:spacing w:after="0" w:line="259" w:lineRule="auto"/>
      <w:outlineLvl w:val="9"/>
    </w:pPr>
    <w:rPr>
      <w:rFonts w:asciiTheme="majorHAnsi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</w:pPr>
    <w:rPr>
      <w:rFonts w:asciiTheme="minorHAnsi" w:hAnsiTheme="minorHAnsi" w:cstheme="minorBidi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220"/>
    </w:pPr>
    <w:rPr>
      <w:rFonts w:ascii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440"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har"/>
    <w:rsid w:val="00981A92"/>
    <w:pPr>
      <w:jc w:val="center"/>
    </w:pPr>
    <w:rPr>
      <w:rFonts w:ascii="Calibri" w:hAnsi="Calibri" w:cs="Calibri"/>
      <w:noProof/>
      <w:szCs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81A92"/>
    <w:rPr>
      <w:rFonts w:ascii="Calibri" w:hAnsi="Calibri" w:cs="Calibri"/>
      <w:noProof/>
      <w:szCs w:val="20"/>
    </w:rPr>
  </w:style>
  <w:style w:type="paragraph" w:customStyle="1" w:styleId="1-Captiontitle">
    <w:name w:val="1-Caption title"/>
    <w:basedOn w:val="Normal"/>
    <w:qFormat/>
    <w:rsid w:val="00981A92"/>
    <w:pPr>
      <w:keepNext/>
      <w:keepLines/>
      <w:spacing w:before="360"/>
    </w:pPr>
    <w:rPr>
      <w:rFonts w:ascii="Calibri" w:eastAsia="Times New Roman" w:hAnsi="Calibri"/>
      <w:b/>
      <w:bCs/>
      <w:szCs w:val="24"/>
    </w:rPr>
  </w:style>
  <w:style w:type="paragraph" w:customStyle="1" w:styleId="1-CoverTitle">
    <w:name w:val="1-Cover Title"/>
    <w:basedOn w:val="Normal"/>
    <w:qFormat/>
    <w:rsid w:val="00981A92"/>
    <w:pPr>
      <w:suppressAutoHyphens/>
      <w:spacing w:after="480" w:line="192" w:lineRule="auto"/>
    </w:pPr>
    <w:rPr>
      <w:rFonts w:ascii="Open Sans" w:hAnsi="Open Sans" w:cs="Open Sans"/>
      <w:color w:val="267D9E"/>
      <w:spacing w:val="-3"/>
      <w:sz w:val="52"/>
      <w:szCs w:val="52"/>
    </w:rPr>
  </w:style>
  <w:style w:type="paragraph" w:customStyle="1" w:styleId="1-CoverAuthors">
    <w:name w:val="1-Cover Authors"/>
    <w:basedOn w:val="1-CoverTitle"/>
    <w:qFormat/>
    <w:rsid w:val="00981A92"/>
    <w:pPr>
      <w:spacing w:after="360" w:line="288" w:lineRule="auto"/>
      <w:contextualSpacing/>
    </w:pPr>
    <w:rPr>
      <w:b/>
      <w:sz w:val="20"/>
      <w:szCs w:val="20"/>
    </w:rPr>
  </w:style>
  <w:style w:type="paragraph" w:customStyle="1" w:styleId="1-Covertext">
    <w:name w:val="1-Cover text"/>
    <w:basedOn w:val="Normal"/>
    <w:qFormat/>
    <w:rsid w:val="00CB1915"/>
    <w:pPr>
      <w:spacing w:line="480" w:lineRule="auto"/>
    </w:pPr>
    <w:rPr>
      <w:rFonts w:eastAsia="Times New Roman"/>
      <w:sz w:val="24"/>
      <w:szCs w:val="24"/>
    </w:rPr>
  </w:style>
  <w:style w:type="paragraph" w:customStyle="1" w:styleId="1-Covertext2">
    <w:name w:val="1-Cover text 2"/>
    <w:basedOn w:val="1-Covertext"/>
    <w:qFormat/>
    <w:rsid w:val="00981A92"/>
    <w:rPr>
      <w:rFonts w:eastAsia="Calibri"/>
      <w:b/>
    </w:rPr>
  </w:style>
  <w:style w:type="paragraph" w:customStyle="1" w:styleId="1-Covertexthd">
    <w:name w:val="1-Cover text hd"/>
    <w:basedOn w:val="1-Covertext"/>
    <w:qFormat/>
    <w:rsid w:val="00981A92"/>
    <w:pPr>
      <w:spacing w:after="160"/>
    </w:pPr>
  </w:style>
  <w:style w:type="paragraph" w:customStyle="1" w:styleId="1-CovertextLast">
    <w:name w:val="1-Cover text Last"/>
    <w:basedOn w:val="1-Covertext"/>
    <w:qFormat/>
    <w:rsid w:val="00981A92"/>
    <w:pPr>
      <w:spacing w:after="360"/>
    </w:pPr>
  </w:style>
  <w:style w:type="character" w:customStyle="1" w:styleId="1-eop">
    <w:name w:val="1-eop"/>
    <w:basedOn w:val="DefaultParagraphFont"/>
    <w:rsid w:val="00981A92"/>
  </w:style>
  <w:style w:type="paragraph" w:customStyle="1" w:styleId="1-eoptext">
    <w:name w:val="1-eop text"/>
    <w:basedOn w:val="Normal"/>
    <w:qFormat/>
    <w:rsid w:val="00981A92"/>
    <w:rPr>
      <w:rFonts w:ascii="Calibri" w:eastAsia="Times New Roman" w:hAnsi="Calibri" w:cs="Calibri"/>
      <w:szCs w:val="24"/>
    </w:rPr>
  </w:style>
  <w:style w:type="paragraph" w:customStyle="1" w:styleId="1-TableHeading">
    <w:name w:val="1-Table Heading"/>
    <w:basedOn w:val="Normal"/>
    <w:qFormat/>
    <w:rsid w:val="00C15DEA"/>
    <w:pPr>
      <w:jc w:val="center"/>
    </w:pPr>
    <w:rPr>
      <w:rFonts w:ascii="Arial" w:eastAsia="MS Mincho" w:hAnsi="Arial" w:cs="Arial"/>
      <w:b/>
      <w:snapToGrid w:val="0"/>
      <w:sz w:val="18"/>
      <w:szCs w:val="18"/>
      <w:lang w:val="de-AT" w:eastAsia="de-AT"/>
    </w:rPr>
  </w:style>
  <w:style w:type="paragraph" w:customStyle="1" w:styleId="1-Tabletext">
    <w:name w:val="1-Table text"/>
    <w:basedOn w:val="Normal"/>
    <w:qFormat/>
    <w:rsid w:val="00981A92"/>
    <w:rPr>
      <w:rFonts w:ascii="Arial" w:eastAsia="Arial" w:hAnsi="Arial" w:cstheme="minorHAnsi"/>
      <w:sz w:val="18"/>
      <w:szCs w:val="24"/>
      <w:lang w:val="de-AT" w:eastAsia="de-AT"/>
    </w:rPr>
  </w:style>
  <w:style w:type="paragraph" w:customStyle="1" w:styleId="abbreviations">
    <w:name w:val="abbreviations"/>
    <w:basedOn w:val="Normal"/>
    <w:autoRedefine/>
    <w:qFormat/>
    <w:rsid w:val="007074A9"/>
    <w:rPr>
      <w:sz w:val="18"/>
      <w:szCs w:val="18"/>
    </w:rPr>
  </w:style>
  <w:style w:type="paragraph" w:customStyle="1" w:styleId="aexpertise-heading">
    <w:name w:val="aexpertise-heading"/>
    <w:basedOn w:val="Normal"/>
    <w:qFormat/>
    <w:rsid w:val="00981A92"/>
    <w:pPr>
      <w:keepNext/>
      <w:framePr w:hSpace="187" w:wrap="around" w:vAnchor="text" w:hAnchor="page" w:x="1" w:y="46"/>
      <w:spacing w:before="40"/>
    </w:pPr>
    <w:rPr>
      <w:rFonts w:ascii="Arial" w:eastAsia="Times New Roman" w:hAnsi="Arial"/>
      <w:b/>
      <w:noProof/>
      <w:color w:val="002E5F"/>
      <w:sz w:val="18"/>
      <w:szCs w:val="20"/>
    </w:rPr>
  </w:style>
  <w:style w:type="table" w:customStyle="1" w:styleId="AHRQ1">
    <w:name w:val="AHRQ1"/>
    <w:basedOn w:val="TableGrid"/>
    <w:rsid w:val="00981A92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character" w:customStyle="1" w:styleId="apple-converted-space">
    <w:name w:val="apple-converted-space"/>
    <w:basedOn w:val="DefaultParagraphFont"/>
    <w:rsid w:val="00981A92"/>
  </w:style>
  <w:style w:type="paragraph" w:styleId="BalloonText">
    <w:name w:val="Balloon Text"/>
    <w:basedOn w:val="Normal"/>
    <w:link w:val="BalloonTextChar"/>
    <w:uiPriority w:val="99"/>
    <w:semiHidden/>
    <w:unhideWhenUsed/>
    <w:rsid w:val="00981A9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A92"/>
    <w:rPr>
      <w:rFonts w:ascii="Segoe UI" w:hAnsi="Segoe UI" w:cs="Segoe UI"/>
      <w:sz w:val="18"/>
      <w:szCs w:val="18"/>
    </w:rPr>
  </w:style>
  <w:style w:type="table" w:customStyle="1" w:styleId="BlueTable">
    <w:name w:val="Blue Table"/>
    <w:basedOn w:val="TableNormal"/>
    <w:uiPriority w:val="99"/>
    <w:rsid w:val="00981A92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981A92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981A92"/>
    <w:rPr>
      <w:rFonts w:ascii="Segoe UI" w:hAnsi="Segoe UI" w:cs="Segoe UI" w:hint="default"/>
      <w:sz w:val="18"/>
      <w:szCs w:val="18"/>
    </w:rPr>
  </w:style>
  <w:style w:type="paragraph" w:customStyle="1" w:styleId="CM1">
    <w:name w:val="CM1"/>
    <w:basedOn w:val="Normal"/>
    <w:next w:val="Normal"/>
    <w:rsid w:val="00981A92"/>
    <w:pPr>
      <w:widowControl w:val="0"/>
      <w:autoSpaceDE w:val="0"/>
      <w:autoSpaceDN w:val="0"/>
      <w:adjustRightInd w:val="0"/>
    </w:pPr>
    <w:rPr>
      <w:rFonts w:ascii="Calibri" w:eastAsia="Times New Roman" w:hAnsi="Calibri"/>
      <w:sz w:val="24"/>
      <w:szCs w:val="24"/>
      <w:lang w:val="en-CA" w:eastAsia="en-CA"/>
    </w:rPr>
  </w:style>
  <w:style w:type="paragraph" w:customStyle="1" w:styleId="Default">
    <w:name w:val="Default"/>
    <w:rsid w:val="00981A9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981A92"/>
    <w:rPr>
      <w:rFonts w:asciiTheme="minorHAnsi" w:hAnsiTheme="minorHAnsi"/>
      <w:b/>
      <w:i/>
      <w:iCs/>
      <w:color w:val="auto"/>
      <w:sz w:val="22"/>
    </w:rPr>
  </w:style>
  <w:style w:type="character" w:customStyle="1" w:styleId="eop">
    <w:name w:val="eop"/>
    <w:basedOn w:val="DefaultParagraphFont"/>
    <w:rsid w:val="00981A92"/>
  </w:style>
  <w:style w:type="paragraph" w:customStyle="1" w:styleId="FigureTableNote">
    <w:name w:val="Figure Table Note"/>
    <w:basedOn w:val="Normal"/>
    <w:qFormat/>
    <w:rsid w:val="00981A92"/>
    <w:pPr>
      <w:spacing w:after="360"/>
      <w:contextualSpacing/>
      <w:textAlignment w:val="center"/>
    </w:pPr>
    <w:rPr>
      <w:rFonts w:ascii="Calibri" w:eastAsia="Times New Roman" w:hAnsi="Calibri" w:cs="Calibri"/>
      <w:sz w:val="20"/>
    </w:rPr>
  </w:style>
  <w:style w:type="paragraph" w:customStyle="1" w:styleId="FigureTableTitle">
    <w:name w:val="Figure Table Title"/>
    <w:basedOn w:val="Normal"/>
    <w:qFormat/>
    <w:rsid w:val="00981A92"/>
    <w:pPr>
      <w:keepNext/>
      <w:spacing w:after="160"/>
    </w:pPr>
    <w:rPr>
      <w:rFonts w:asciiTheme="minorHAnsi" w:hAnsiTheme="minorHAnsi" w:cstheme="minorBidi"/>
      <w:b/>
      <w:sz w:val="24"/>
      <w:szCs w:val="24"/>
    </w:rPr>
  </w:style>
  <w:style w:type="character" w:styleId="FootnoteReference">
    <w:name w:val="footnote reference"/>
    <w:basedOn w:val="DefaultParagraphFont"/>
    <w:unhideWhenUsed/>
    <w:rsid w:val="00981A9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81A9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81A92"/>
    <w:rPr>
      <w:rFonts w:ascii="Times New Roman" w:hAnsi="Times New Roman" w:cs="Times New Roman"/>
      <w:sz w:val="20"/>
      <w:szCs w:val="20"/>
    </w:rPr>
  </w:style>
  <w:style w:type="table" w:styleId="GridTable1Light">
    <w:name w:val="Grid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6">
    <w:name w:val="Grid Table 2 Accent 6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3">
    <w:name w:val="Grid Table 3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4-Accent1">
    <w:name w:val="Grid Table 4 Accent 1"/>
    <w:basedOn w:val="TableNormal"/>
    <w:uiPriority w:val="49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981A92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981A92"/>
    <w:rPr>
      <w:rFonts w:asciiTheme="majorHAnsi" w:eastAsiaTheme="majorEastAsia" w:hAnsiTheme="majorHAnsi" w:cstheme="majorBidi"/>
      <w:i/>
      <w:iCs/>
      <w:color w:val="ED7D31" w:themeColor="accent2"/>
    </w:rPr>
  </w:style>
  <w:style w:type="character" w:customStyle="1" w:styleId="Heading5Char">
    <w:name w:val="Heading 5 Char"/>
    <w:basedOn w:val="DefaultParagraphFont"/>
    <w:link w:val="Heading5"/>
    <w:uiPriority w:val="9"/>
    <w:rsid w:val="00981A92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Heading40">
    <w:name w:val="Heading4"/>
    <w:basedOn w:val="Normal"/>
    <w:qFormat/>
    <w:rsid w:val="00981A92"/>
    <w:pPr>
      <w:spacing w:after="240" w:line="360" w:lineRule="auto"/>
    </w:pPr>
  </w:style>
  <w:style w:type="character" w:customStyle="1" w:styleId="highlight">
    <w:name w:val="highlight"/>
    <w:basedOn w:val="DefaultParagraphFont"/>
    <w:rsid w:val="00981A92"/>
  </w:style>
  <w:style w:type="character" w:styleId="IntenseEmphasis">
    <w:name w:val="Intense Emphasis"/>
    <w:basedOn w:val="DefaultParagraphFont"/>
    <w:uiPriority w:val="21"/>
    <w:qFormat/>
    <w:rsid w:val="00981A92"/>
    <w:rPr>
      <w:rFonts w:asciiTheme="minorHAnsi" w:hAnsiTheme="minorHAnsi"/>
      <w:b/>
      <w:i/>
      <w:iCs/>
      <w:color w:val="2E74B5" w:themeColor="accent5" w:themeShade="BF"/>
      <w:sz w:val="22"/>
    </w:rPr>
  </w:style>
  <w:style w:type="table" w:styleId="ListTable1Light">
    <w:name w:val="List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5">
    <w:name w:val="List Table 1 Light Accent 5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2">
    <w:name w:val="List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-Accent1">
    <w:name w:val="List Table 3 Accent 1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pPr>
        <w:jc w:val="center"/>
      </w:pPr>
      <w:rPr>
        <w:rFonts w:asciiTheme="majorHAnsi" w:hAnsiTheme="majorHAnsi"/>
        <w:b/>
        <w:bCs/>
        <w:color w:val="FFFFFF" w:themeColor="background1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  <w:shd w:val="clear" w:color="auto" w:fill="2E74B5" w:themeFill="accent5" w:themeFillShade="BF"/>
        <w:vAlign w:val="bottom"/>
      </w:tcPr>
    </w:tblStylePr>
    <w:tblStylePr w:type="lastRow">
      <w:rPr>
        <w:rFonts w:asciiTheme="majorHAnsi" w:hAnsiTheme="majorHAnsi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band2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NoSpacing">
    <w:name w:val="No Spacing"/>
    <w:uiPriority w:val="1"/>
    <w:qFormat/>
    <w:rsid w:val="00981A92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paragraph" w:customStyle="1" w:styleId="Pa21">
    <w:name w:val="Pa21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a8">
    <w:name w:val="Pa8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CORIBody">
    <w:name w:val="PCORI Body"/>
    <w:basedOn w:val="Normal"/>
    <w:link w:val="PCORIBodyChar"/>
    <w:qFormat/>
    <w:rsid w:val="00981A92"/>
    <w:pPr>
      <w:spacing w:after="240" w:line="360" w:lineRule="auto"/>
      <w:ind w:firstLine="720"/>
    </w:pPr>
    <w:rPr>
      <w:rFonts w:asciiTheme="minorHAnsi" w:hAnsiTheme="minorHAnsi" w:cstheme="minorBidi"/>
      <w:sz w:val="24"/>
      <w:szCs w:val="24"/>
    </w:rPr>
  </w:style>
  <w:style w:type="character" w:customStyle="1" w:styleId="PCORIBodyChar">
    <w:name w:val="PCORI Body Char"/>
    <w:basedOn w:val="DefaultParagraphFont"/>
    <w:link w:val="PCORIBody"/>
    <w:locked/>
    <w:rsid w:val="00981A92"/>
    <w:rPr>
      <w:sz w:val="24"/>
      <w:szCs w:val="24"/>
    </w:rPr>
  </w:style>
  <w:style w:type="table" w:styleId="PlainTable5">
    <w:name w:val="Plain Table 5"/>
    <w:basedOn w:val="TableNormal"/>
    <w:uiPriority w:val="45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Quote">
    <w:name w:val="Quote"/>
    <w:basedOn w:val="Normal"/>
    <w:next w:val="Normal"/>
    <w:link w:val="QuoteChar"/>
    <w:uiPriority w:val="29"/>
    <w:qFormat/>
    <w:rsid w:val="00981A92"/>
    <w:pPr>
      <w:spacing w:before="12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81A92"/>
    <w:rPr>
      <w:rFonts w:ascii="Times New Roman" w:hAnsi="Times New Roman" w:cs="Times New Roman"/>
      <w:i/>
      <w:iCs/>
      <w:color w:val="404040" w:themeColor="text1" w:themeTint="BF"/>
    </w:rPr>
  </w:style>
  <w:style w:type="character" w:customStyle="1" w:styleId="scxw126348817">
    <w:name w:val="scxw126348817"/>
    <w:basedOn w:val="DefaultParagraphFont"/>
    <w:rsid w:val="00981A92"/>
  </w:style>
  <w:style w:type="character" w:customStyle="1" w:styleId="scxw257054166">
    <w:name w:val="scxw257054166"/>
    <w:basedOn w:val="DefaultParagraphFont"/>
    <w:rsid w:val="00981A92"/>
  </w:style>
  <w:style w:type="character" w:customStyle="1" w:styleId="scxw2737774">
    <w:name w:val="scxw2737774"/>
    <w:basedOn w:val="DefaultParagraphFont"/>
    <w:rsid w:val="00981A92"/>
  </w:style>
  <w:style w:type="character" w:customStyle="1" w:styleId="scxw51792544">
    <w:name w:val="scxw51792544"/>
    <w:basedOn w:val="DefaultParagraphFont"/>
    <w:rsid w:val="00981A92"/>
  </w:style>
  <w:style w:type="character" w:customStyle="1" w:styleId="scxw8685313">
    <w:name w:val="scxw8685313"/>
    <w:basedOn w:val="DefaultParagraphFont"/>
    <w:rsid w:val="00981A92"/>
  </w:style>
  <w:style w:type="character" w:styleId="SmartLink">
    <w:name w:val="Smart Link"/>
    <w:basedOn w:val="DefaultParagraphFont"/>
    <w:uiPriority w:val="99"/>
    <w:semiHidden/>
    <w:unhideWhenUsed/>
    <w:rsid w:val="00981A92"/>
    <w:rPr>
      <w:color w:val="0000FF"/>
      <w:u w:val="single"/>
      <w:shd w:val="clear" w:color="auto" w:fill="F3F2F1"/>
    </w:rPr>
  </w:style>
  <w:style w:type="character" w:styleId="Strong">
    <w:name w:val="Strong"/>
    <w:basedOn w:val="DefaultParagraphFont"/>
    <w:uiPriority w:val="22"/>
    <w:qFormat/>
    <w:rsid w:val="00981A92"/>
    <w:rPr>
      <w:b/>
      <w:bCs/>
    </w:rPr>
  </w:style>
  <w:style w:type="table" w:customStyle="1" w:styleId="Style1">
    <w:name w:val="Style1"/>
    <w:basedOn w:val="TableNormal"/>
    <w:uiPriority w:val="99"/>
    <w:rsid w:val="00981A92"/>
    <w:pPr>
      <w:spacing w:after="0" w:line="240" w:lineRule="auto"/>
    </w:pPr>
    <w:tblPr/>
  </w:style>
  <w:style w:type="paragraph" w:styleId="Subtitle">
    <w:name w:val="Subtitle"/>
    <w:basedOn w:val="Normal"/>
    <w:next w:val="Normal"/>
    <w:link w:val="SubtitleChar"/>
    <w:uiPriority w:val="11"/>
    <w:qFormat/>
    <w:rsid w:val="00981A92"/>
    <w:pPr>
      <w:numPr>
        <w:ilvl w:val="1"/>
      </w:numPr>
      <w:jc w:val="center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81A92"/>
    <w:rPr>
      <w:rFonts w:ascii="Times New Roman" w:eastAsiaTheme="minorEastAsia" w:hAnsi="Times New Roman" w:cs="Times New Roman"/>
      <w:color w:val="5A5A5A" w:themeColor="text1" w:themeTint="A5"/>
      <w:spacing w:val="15"/>
    </w:rPr>
  </w:style>
  <w:style w:type="paragraph" w:customStyle="1" w:styleId="SummaryBoxText">
    <w:name w:val="Summary_Box_Text"/>
    <w:basedOn w:val="Normal"/>
    <w:qFormat/>
    <w:rsid w:val="00981A92"/>
    <w:pPr>
      <w:framePr w:hSpace="141" w:wrap="around" w:vAnchor="text" w:hAnchor="text" w:y="1"/>
      <w:spacing w:before="80" w:after="80" w:line="288" w:lineRule="auto"/>
    </w:pPr>
    <w:rPr>
      <w:rFonts w:ascii="Calibri" w:eastAsia="Arial" w:hAnsi="Calibri"/>
      <w:b/>
      <w:sz w:val="24"/>
      <w:szCs w:val="24"/>
    </w:rPr>
  </w:style>
  <w:style w:type="paragraph" w:customStyle="1" w:styleId="SummaryBoxBullet">
    <w:name w:val="Summary_Box_Bullet"/>
    <w:basedOn w:val="SummaryBoxText"/>
    <w:qFormat/>
    <w:rsid w:val="00981A92"/>
    <w:pPr>
      <w:framePr w:wrap="around"/>
      <w:numPr>
        <w:numId w:val="17"/>
      </w:numPr>
    </w:pPr>
    <w:rPr>
      <w:b w:val="0"/>
    </w:rPr>
  </w:style>
  <w:style w:type="paragraph" w:customStyle="1" w:styleId="Table">
    <w:name w:val="Table"/>
    <w:basedOn w:val="Caption"/>
    <w:rsid w:val="00981A92"/>
    <w:pPr>
      <w:suppressLineNumbers/>
      <w:suppressAutoHyphens/>
      <w:spacing w:before="120" w:after="120"/>
    </w:pPr>
    <w:rPr>
      <w:rFonts w:ascii="Times" w:eastAsia="Noto Serif CJK SC" w:hAnsi="Times" w:cs="Lohit Devanagari"/>
      <w:color w:val="auto"/>
      <w:kern w:val="2"/>
      <w:sz w:val="24"/>
      <w:szCs w:val="24"/>
      <w:lang w:eastAsia="zh-CN" w:bidi="hi-IN"/>
    </w:rPr>
  </w:style>
  <w:style w:type="paragraph" w:customStyle="1" w:styleId="TableBullet">
    <w:name w:val="Table Bullet"/>
    <w:basedOn w:val="ListParagraph"/>
    <w:link w:val="TableBulletChar"/>
    <w:qFormat/>
    <w:rsid w:val="00981A92"/>
    <w:pPr>
      <w:keepNext/>
      <w:keepLines/>
      <w:widowControl w:val="0"/>
      <w:numPr>
        <w:numId w:val="18"/>
      </w:numPr>
      <w:spacing w:after="160"/>
    </w:pPr>
    <w:rPr>
      <w:rFonts w:ascii="Arial" w:hAnsi="Arial" w:cs="Arial"/>
      <w:szCs w:val="18"/>
    </w:rPr>
  </w:style>
  <w:style w:type="character" w:customStyle="1" w:styleId="TableBulletChar">
    <w:name w:val="Table Bullet Char"/>
    <w:basedOn w:val="DefaultParagraphFont"/>
    <w:link w:val="TableBullet"/>
    <w:locked/>
    <w:rsid w:val="00981A92"/>
    <w:rPr>
      <w:rFonts w:ascii="Arial" w:hAnsi="Arial" w:cs="Arial"/>
      <w:szCs w:val="18"/>
    </w:rPr>
  </w:style>
  <w:style w:type="paragraph" w:customStyle="1" w:styleId="TableBullet2">
    <w:name w:val="Table Bullet 2"/>
    <w:basedOn w:val="TableBullet"/>
    <w:qFormat/>
    <w:rsid w:val="00981A92"/>
    <w:pPr>
      <w:numPr>
        <w:numId w:val="0"/>
      </w:numPr>
    </w:pPr>
    <w:rPr>
      <w:rFonts w:eastAsia="Times New Roman"/>
      <w:szCs w:val="22"/>
    </w:rPr>
  </w:style>
  <w:style w:type="table" w:customStyle="1" w:styleId="TableGrid11">
    <w:name w:val="Table Grid11"/>
    <w:basedOn w:val="TableNormal"/>
    <w:next w:val="TableGrid"/>
    <w:uiPriority w:val="59"/>
    <w:rsid w:val="00981A92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ers">
    <w:name w:val="Table Headers"/>
    <w:basedOn w:val="Normal"/>
    <w:rsid w:val="00981A92"/>
    <w:pPr>
      <w:snapToGrid w:val="0"/>
      <w:spacing w:before="40" w:after="40"/>
      <w:jc w:val="center"/>
    </w:pPr>
    <w:rPr>
      <w:rFonts w:eastAsia="Times New Roman" w:cstheme="minorHAnsi"/>
      <w:b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81A92"/>
  </w:style>
  <w:style w:type="paragraph" w:customStyle="1" w:styleId="Tabletext">
    <w:name w:val="Table text"/>
    <w:basedOn w:val="Normal"/>
    <w:qFormat/>
    <w:rsid w:val="00981A92"/>
    <w:rPr>
      <w:rFonts w:ascii="Arial" w:hAnsi="Arial" w:cs="Arial"/>
      <w:sz w:val="20"/>
      <w:szCs w:val="18"/>
    </w:rPr>
  </w:style>
  <w:style w:type="paragraph" w:customStyle="1" w:styleId="TableText0">
    <w:name w:val="Table Text"/>
    <w:basedOn w:val="Normal"/>
    <w:qFormat/>
    <w:rsid w:val="00981A92"/>
    <w:pPr>
      <w:textAlignment w:val="baseline"/>
    </w:pPr>
    <w:rPr>
      <w:rFonts w:ascii="Calibri" w:eastAsia="Times New Roman" w:hAnsi="Calibri" w:cs="Calibri"/>
      <w:sz w:val="18"/>
      <w:szCs w:val="18"/>
    </w:rPr>
  </w:style>
  <w:style w:type="paragraph" w:customStyle="1" w:styleId="TableTitle">
    <w:name w:val="Table Title"/>
    <w:basedOn w:val="Heading1"/>
    <w:link w:val="TableTitleChar"/>
    <w:autoRedefine/>
    <w:qFormat/>
    <w:rsid w:val="00981A92"/>
    <w:pPr>
      <w:spacing w:after="120"/>
    </w:pPr>
    <w:rPr>
      <w:bCs/>
    </w:rPr>
  </w:style>
  <w:style w:type="character" w:customStyle="1" w:styleId="TableTitleChar">
    <w:name w:val="Table Title Char"/>
    <w:basedOn w:val="DefaultParagraphFont"/>
    <w:link w:val="TableTitle"/>
    <w:rsid w:val="00981A92"/>
    <w:rPr>
      <w:rFonts w:ascii="Times New Roman" w:eastAsiaTheme="majorEastAsia" w:hAnsi="Times New Roman" w:cs="Times New Roman"/>
      <w:b/>
      <w:bCs/>
      <w:sz w:val="24"/>
      <w:szCs w:val="24"/>
    </w:rPr>
  </w:style>
  <w:style w:type="paragraph" w:customStyle="1" w:styleId="TableHeader">
    <w:name w:val="TableHeader"/>
    <w:basedOn w:val="Normal"/>
    <w:autoRedefine/>
    <w:qFormat/>
    <w:rsid w:val="00981A92"/>
    <w:pPr>
      <w:jc w:val="center"/>
      <w:textAlignment w:val="baseline"/>
    </w:pPr>
    <w:rPr>
      <w:rFonts w:ascii="Arial" w:eastAsia="Times New Roman" w:hAnsi="Arial" w:cstheme="minorHAnsi"/>
      <w:b/>
      <w:bCs/>
      <w:sz w:val="18"/>
      <w:szCs w:val="18"/>
    </w:rPr>
  </w:style>
  <w:style w:type="paragraph" w:customStyle="1" w:styleId="Text">
    <w:name w:val="Text"/>
    <w:basedOn w:val="Normal"/>
    <w:link w:val="TextChar"/>
    <w:uiPriority w:val="99"/>
    <w:rsid w:val="00981A92"/>
    <w:pPr>
      <w:spacing w:after="240"/>
    </w:pPr>
    <w:rPr>
      <w:rFonts w:asciiTheme="minorHAnsi" w:hAnsiTheme="minorHAnsi" w:cstheme="minorBidi"/>
    </w:rPr>
  </w:style>
  <w:style w:type="character" w:customStyle="1" w:styleId="TextChar">
    <w:name w:val="Text Char"/>
    <w:basedOn w:val="DefaultParagraphFont"/>
    <w:link w:val="Text"/>
    <w:uiPriority w:val="99"/>
    <w:locked/>
    <w:rsid w:val="00981A92"/>
  </w:style>
  <w:style w:type="paragraph" w:customStyle="1" w:styleId="textbox-text-black-accentbox">
    <w:name w:val="textbox-text-black - accent box"/>
    <w:basedOn w:val="Normal"/>
    <w:qFormat/>
    <w:rsid w:val="00981A92"/>
    <w:pPr>
      <w:keepNext/>
      <w:tabs>
        <w:tab w:val="center" w:pos="1247"/>
      </w:tabs>
      <w:spacing w:before="40" w:after="360"/>
    </w:pPr>
    <w:rPr>
      <w:rFonts w:ascii="Arial" w:hAnsi="Arial" w:cstheme="minorBidi"/>
      <w:noProof/>
      <w:sz w:val="21"/>
      <w:szCs w:val="18"/>
      <w:lang w:eastAsia="zh-CN"/>
    </w:rPr>
  </w:style>
  <w:style w:type="paragraph" w:styleId="Title">
    <w:name w:val="Title"/>
    <w:basedOn w:val="Normal"/>
    <w:next w:val="Normal"/>
    <w:link w:val="TitleChar"/>
    <w:uiPriority w:val="10"/>
    <w:qFormat/>
    <w:rsid w:val="00981A92"/>
    <w:pPr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81A92"/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ui-provider">
    <w:name w:val="ui-provider"/>
    <w:basedOn w:val="DefaultParagraphFont"/>
    <w:rsid w:val="00981A92"/>
  </w:style>
  <w:style w:type="paragraph" w:customStyle="1" w:styleId="figuretitle">
    <w:name w:val="figure title"/>
    <w:basedOn w:val="Normal"/>
    <w:qFormat/>
    <w:rsid w:val="00014024"/>
    <w:rPr>
      <w:rFonts w:eastAsia="MS Mincho"/>
      <w:b/>
      <w:bCs/>
      <w:sz w:val="24"/>
      <w:szCs w:val="24"/>
    </w:rPr>
  </w:style>
  <w:style w:type="table" w:customStyle="1" w:styleId="TableGrid12">
    <w:name w:val="Table Grid12"/>
    <w:basedOn w:val="TableNormal"/>
    <w:next w:val="TableGrid"/>
    <w:uiPriority w:val="39"/>
    <w:rsid w:val="00981A92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F2F8B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">
    <w:name w:val="Table Grid111"/>
    <w:basedOn w:val="TableNormal"/>
    <w:next w:val="TableGrid"/>
    <w:uiPriority w:val="59"/>
    <w:rsid w:val="006F2F8B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1">
    <w:name w:val="Grid Table 4 - Accent 11"/>
    <w:basedOn w:val="TableNormal"/>
    <w:next w:val="GridTable4-Accent1"/>
    <w:uiPriority w:val="49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3">
    <w:name w:val="Table Grid13"/>
    <w:basedOn w:val="TableNormal"/>
    <w:next w:val="TableGrid"/>
    <w:uiPriority w:val="39"/>
    <w:rsid w:val="006F2F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1">
    <w:name w:val="Grid Table 31"/>
    <w:basedOn w:val="TableNormal"/>
    <w:next w:val="GridTable3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1">
    <w:name w:val="Grid Table 21"/>
    <w:basedOn w:val="TableNormal"/>
    <w:next w:val="Grid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1">
    <w:name w:val="Grid Table 1 Light1"/>
    <w:basedOn w:val="TableNormal"/>
    <w:next w:val="GridTable1Light"/>
    <w:uiPriority w:val="46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1">
    <w:name w:val="List Table 1 Light - Accent 51"/>
    <w:basedOn w:val="TableNormal"/>
    <w:next w:val="ListTable1Light-Accent5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1">
    <w:name w:val="AHRQ11"/>
    <w:basedOn w:val="TableGrid"/>
    <w:rsid w:val="006F2F8B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">
    <w:name w:val="Blue Table2"/>
    <w:basedOn w:val="TableNormal"/>
    <w:uiPriority w:val="99"/>
    <w:rsid w:val="006F2F8B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1">
    <w:name w:val="Grid Table 2 - Accent 61"/>
    <w:basedOn w:val="TableNormal"/>
    <w:next w:val="GridTable2-Accent6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1">
    <w:name w:val="Grid Table 6 Colorful - Accent 61"/>
    <w:basedOn w:val="TableNormal"/>
    <w:next w:val="GridTable6Colorful-Accent6"/>
    <w:uiPriority w:val="51"/>
    <w:rsid w:val="006F2F8B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">
    <w:name w:val="List Table 1 Light1"/>
    <w:basedOn w:val="TableNormal"/>
    <w:next w:val="ListTable1Light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1">
    <w:name w:val="List Table 21"/>
    <w:basedOn w:val="TableNormal"/>
    <w:next w:val="List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">
    <w:name w:val="List Table 3 - Accent 11"/>
    <w:basedOn w:val="TableNormal"/>
    <w:next w:val="ListTable3-Accent1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">
    <w:name w:val="List Table 3 - Accent 51"/>
    <w:basedOn w:val="TableNormal"/>
    <w:next w:val="ListTable3-Accent5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2">
    <w:name w:val="Plain Table 22"/>
    <w:basedOn w:val="TableNormal"/>
    <w:next w:val="PlainTable2"/>
    <w:uiPriority w:val="42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1">
    <w:name w:val="Plain Table 51"/>
    <w:basedOn w:val="TableNormal"/>
    <w:next w:val="PlainTable5"/>
    <w:uiPriority w:val="45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">
    <w:name w:val="Style11"/>
    <w:basedOn w:val="TableNormal"/>
    <w:uiPriority w:val="99"/>
    <w:rsid w:val="006F2F8B"/>
    <w:pPr>
      <w:spacing w:after="0" w:line="240" w:lineRule="auto"/>
    </w:pPr>
    <w:tblPr/>
  </w:style>
  <w:style w:type="numbering" w:customStyle="1" w:styleId="NoList1">
    <w:name w:val="No List1"/>
    <w:next w:val="NoList"/>
    <w:uiPriority w:val="99"/>
    <w:semiHidden/>
    <w:unhideWhenUsed/>
    <w:rsid w:val="00CB2BAD"/>
  </w:style>
  <w:style w:type="table" w:customStyle="1" w:styleId="TableGrid3">
    <w:name w:val="Table Grid3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2">
    <w:name w:val="Table Grid112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2">
    <w:name w:val="Grid Table 4 - Accent 12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4">
    <w:name w:val="Table Grid14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2">
    <w:name w:val="Grid Table 32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2">
    <w:name w:val="Grid Table 22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2">
    <w:name w:val="Grid Table 1 Light2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2">
    <w:name w:val="List Table 1 Light - Accent 52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2">
    <w:name w:val="AHRQ12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3">
    <w:name w:val="Blue Table3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2">
    <w:name w:val="Grid Table 2 - Accent 62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2">
    <w:name w:val="Grid Table 6 Colorful - Accent 62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2">
    <w:name w:val="List Table 1 Light2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2">
    <w:name w:val="List Table 22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2">
    <w:name w:val="List Table 3 - Accent 12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2">
    <w:name w:val="List Table 3 - Accent 52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3">
    <w:name w:val="Plain Table 23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2">
    <w:name w:val="Plain Table 52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2">
    <w:name w:val="Style12"/>
    <w:basedOn w:val="TableNormal"/>
    <w:uiPriority w:val="99"/>
    <w:rsid w:val="00CB2BAD"/>
    <w:pPr>
      <w:spacing w:after="0" w:line="240" w:lineRule="auto"/>
    </w:pPr>
    <w:tblPr/>
  </w:style>
  <w:style w:type="numbering" w:customStyle="1" w:styleId="NoList11">
    <w:name w:val="No List11"/>
    <w:next w:val="NoList"/>
    <w:uiPriority w:val="99"/>
    <w:semiHidden/>
    <w:unhideWhenUsed/>
    <w:rsid w:val="00CB2BAD"/>
  </w:style>
  <w:style w:type="table" w:customStyle="1" w:styleId="BlueTable11">
    <w:name w:val="Blue Table1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1">
    <w:name w:val="Plain Table 211"/>
    <w:basedOn w:val="TableNormal"/>
    <w:next w:val="PlainTable2"/>
    <w:uiPriority w:val="42"/>
    <w:rsid w:val="00CB2BAD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21">
    <w:name w:val="Plain Table 221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TableGrid121">
    <w:name w:val="Table Grid12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AHRQ111">
    <w:name w:val="AHRQ111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1">
    <w:name w:val="Blue Table2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1Light11">
    <w:name w:val="Grid Table 1 Light11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11">
    <w:name w:val="Grid Table 211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2-Accent611">
    <w:name w:val="Grid Table 2 - Accent 611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311">
    <w:name w:val="Grid Table 311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4-Accent111">
    <w:name w:val="Grid Table 4 - Accent 111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GridTable6Colorful-Accent611">
    <w:name w:val="Grid Table 6 Colorful - Accent 611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1">
    <w:name w:val="List Table 1 Light11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1Light-Accent511">
    <w:name w:val="List Table 1 Light - Accent 511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ListTable211">
    <w:name w:val="List Table 211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1">
    <w:name w:val="List Table 3 - Accent 111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1">
    <w:name w:val="List Table 3 - Accent 511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511">
    <w:name w:val="Plain Table 5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MS Gothic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MS Gothic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MS Gothic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MS Gothic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1">
    <w:name w:val="Style111"/>
    <w:basedOn w:val="TableNormal"/>
    <w:uiPriority w:val="99"/>
    <w:rsid w:val="00CB2BAD"/>
    <w:pPr>
      <w:spacing w:after="0" w:line="240" w:lineRule="auto"/>
    </w:pPr>
    <w:tblPr/>
  </w:style>
  <w:style w:type="table" w:customStyle="1" w:styleId="TableGrid1111">
    <w:name w:val="Table Grid1111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1">
    <w:name w:val="Table Grid1211"/>
    <w:basedOn w:val="TableNormal"/>
    <w:next w:val="TableGrid"/>
    <w:uiPriority w:val="39"/>
    <w:rsid w:val="00CB2BAD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">
    <w:name w:val="No List111"/>
    <w:next w:val="NoList"/>
    <w:uiPriority w:val="99"/>
    <w:semiHidden/>
    <w:unhideWhenUsed/>
    <w:rsid w:val="00CB2BAD"/>
  </w:style>
  <w:style w:type="table" w:customStyle="1" w:styleId="TableGrid131">
    <w:name w:val="Table Grid13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5111">
    <w:name w:val="Plain Table 51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4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5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7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1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1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3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0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1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96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2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0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9/05/relationships/documenttasks" Target="documenttasks/documenttasks1.xml"/></Relationships>
</file>

<file path=word/documenttasks/documenttasks1.xml><?xml version="1.0" encoding="utf-8"?>
<t:Tasks xmlns:t="http://schemas.microsoft.com/office/tasks/2019/documenttasks" xmlns:oel="http://schemas.microsoft.com/office/2019/extlst">
  <t:Task id="{FD65B602-FD49-40F3-A414-E754F690F603}">
    <t:Anchor>
      <t:Comment id="663790840"/>
    </t:Anchor>
    <t:History>
      <t:Event id="{A2AE10FC-4747-49FB-8D23-C3D34F852349}" time="2023-02-13T15:32:39.522Z">
        <t:Attribution userId="S::skugley@rti.org::307bc7b4-cf0f-42ac-b3d3-76dc1229924d" userProvider="AD" userName="Kugley, Shannon"/>
        <t:Anchor>
          <t:Comment id="1969395926"/>
        </t:Anchor>
        <t:Create/>
      </t:Event>
      <t:Event id="{4CAC6238-AF54-436A-A62C-7BBBD70EAA0E}" time="2023-02-13T15:32:39.522Z">
        <t:Attribution userId="S::skugley@rti.org::307bc7b4-cf0f-42ac-b3d3-76dc1229924d" userProvider="AD" userName="Kugley, Shannon"/>
        <t:Anchor>
          <t:Comment id="1969395926"/>
        </t:Anchor>
        <t:Assign userId="S::sreddy@rti.org::7651ca9d-5ec3-4153-8381-87d7ca27b2ce" userProvider="AD" userName="Reddy, Shivani"/>
      </t:Event>
      <t:Event id="{FDFB7549-55A1-4991-BE09-7CB820301727}" time="2023-02-13T15:32:39.522Z">
        <t:Attribution userId="S::skugley@rti.org::307bc7b4-cf0f-42ac-b3d3-76dc1229924d" userProvider="AD" userName="Kugley, Shannon"/>
        <t:Anchor>
          <t:Comment id="1969395926"/>
        </t:Anchor>
        <t:SetTitle title="@Reddy, Shivani I do not see that medication adherence is reported in #2269. I think you may have been referring to 1808? (the ADVICE study) which reported high medication adherence at 4 months but not at 8. Favors intervention for achieving high …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255ac99-8b18-487e-943f-9e29a88694d5">
      <Terms xmlns="http://schemas.microsoft.com/office/infopath/2007/PartnerControls"/>
    </lcf76f155ced4ddcb4097134ff3c332f>
    <TaxCatchAll xmlns="77dd4b42-3cc8-40ea-8f62-eea74bb2bd79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5F29610D3A5F46856776F76EA2BAAA" ma:contentTypeVersion="13" ma:contentTypeDescription="Create a new document." ma:contentTypeScope="" ma:versionID="0080c619a488b5b3ac4aed45db421eb4">
  <xsd:schema xmlns:xsd="http://www.w3.org/2001/XMLSchema" xmlns:xs="http://www.w3.org/2001/XMLSchema" xmlns:p="http://schemas.microsoft.com/office/2006/metadata/properties" xmlns:ns2="9255ac99-8b18-487e-943f-9e29a88694d5" xmlns:ns3="77dd4b42-3cc8-40ea-8f62-eea74bb2bd79" targetNamespace="http://schemas.microsoft.com/office/2006/metadata/properties" ma:root="true" ma:fieldsID="e939b2a68e4ade552cca79b3c46d9a05" ns2:_="" ns3:_="">
    <xsd:import namespace="9255ac99-8b18-487e-943f-9e29a88694d5"/>
    <xsd:import namespace="77dd4b42-3cc8-40ea-8f62-eea74bb2bd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5ac99-8b18-487e-943f-9e29a8869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23b40f3a-84d0-4acf-ad34-a39173ff9cc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dd4b42-3cc8-40ea-8f62-eea74bb2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7" nillable="true" ma:displayName="Taxonomy Catch All Column" ma:hidden="true" ma:list="{29e2440e-3661-42e0-8046-17c0f5d926e6}" ma:internalName="TaxCatchAll" ma:showField="CatchAllData" ma:web="77dd4b42-3cc8-40ea-8f62-eea74bb2bd7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5A669D-F162-47DA-A944-EE840A802F90}">
  <ds:schemaRefs>
    <ds:schemaRef ds:uri="http://schemas.microsoft.com/office/2006/metadata/properties"/>
    <ds:schemaRef ds:uri="http://schemas.microsoft.com/office/infopath/2007/PartnerControls"/>
    <ds:schemaRef ds:uri="9255ac99-8b18-487e-943f-9e29a88694d5"/>
    <ds:schemaRef ds:uri="77dd4b42-3cc8-40ea-8f62-eea74bb2bd79"/>
  </ds:schemaRefs>
</ds:datastoreItem>
</file>

<file path=customXml/itemProps2.xml><?xml version="1.0" encoding="utf-8"?>
<ds:datastoreItem xmlns:ds="http://schemas.openxmlformats.org/officeDocument/2006/customXml" ds:itemID="{C2B5FAA4-DF03-4466-B7BD-6B6848A27DE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A6AF7CD-2ACC-492B-9B2A-7C553230DBB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55ac99-8b18-487e-943f-9e29a88694d5"/>
    <ds:schemaRef ds:uri="77dd4b42-3cc8-40ea-8f62-eea74bb2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F80848C-2C6B-44A7-A537-0121019388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867</Words>
  <Characters>10642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85</CharactersWithSpaces>
  <SharedDoc>false</SharedDoc>
  <HLinks>
    <vt:vector size="6" baseType="variant">
      <vt:variant>
        <vt:i4>3211329</vt:i4>
      </vt:variant>
      <vt:variant>
        <vt:i4>6</vt:i4>
      </vt:variant>
      <vt:variant>
        <vt:i4>0</vt:i4>
      </vt:variant>
      <vt:variant>
        <vt:i4>5</vt:i4>
      </vt:variant>
      <vt:variant>
        <vt:lpwstr>https://training.cochrane.org/sites/training.cochrane.org/files/public/uploads/Sandra Eldridge_Risk of Bias Tool 2 for Crossover Trial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ddy, Shivani</dc:creator>
  <cp:keywords/>
  <dc:description/>
  <cp:lastModifiedBy>Doyle, Karen</cp:lastModifiedBy>
  <cp:revision>2</cp:revision>
  <cp:lastPrinted>2023-04-03T17:07:00Z</cp:lastPrinted>
  <dcterms:created xsi:type="dcterms:W3CDTF">2023-04-10T22:21:00Z</dcterms:created>
  <dcterms:modified xsi:type="dcterms:W3CDTF">2023-04-10T2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5F29610D3A5F46856776F76EA2BAAA</vt:lpwstr>
  </property>
  <property fmtid="{D5CDD505-2E9C-101B-9397-08002B2CF9AE}" pid="3" name="MediaServiceImageTags">
    <vt:lpwstr/>
  </property>
  <property fmtid="{D5CDD505-2E9C-101B-9397-08002B2CF9AE}" pid="4" name="_dlc_DocIdItemGuid">
    <vt:lpwstr>7fd28b7b-1d03-44a5-9452-c53f018163ce</vt:lpwstr>
  </property>
  <property fmtid="{D5CDD505-2E9C-101B-9397-08002B2CF9AE}" pid="5" name="_DocHome">
    <vt:i4>296638636</vt:i4>
  </property>
</Properties>
</file>